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BA58C"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32CAC1E1" w14:textId="77777777" w:rsidR="00DF70F0" w:rsidRDefault="00DF70F0" w:rsidP="00860E0A">
      <w:pPr>
        <w:jc w:val="center"/>
      </w:pPr>
    </w:p>
    <w:p w14:paraId="277C9C4C" w14:textId="77777777" w:rsidR="00DF70F0" w:rsidRDefault="00DF70F0" w:rsidP="00860E0A">
      <w:pPr>
        <w:jc w:val="center"/>
      </w:pPr>
      <w:r>
        <w:t>Emma</w:t>
      </w:r>
      <w:r w:rsidR="00860E0A">
        <w:t xml:space="preserve"> B.</w:t>
      </w:r>
      <w:r>
        <w:t xml:space="preserve"> Timmins-Schiffman</w:t>
      </w:r>
    </w:p>
    <w:p w14:paraId="7284D4FD" w14:textId="77777777" w:rsidR="00DF70F0" w:rsidRDefault="00DF70F0" w:rsidP="00860E0A">
      <w:pPr>
        <w:jc w:val="center"/>
      </w:pPr>
    </w:p>
    <w:p w14:paraId="6CEBF5C1" w14:textId="77777777" w:rsidR="00DF70F0" w:rsidRDefault="00DF70F0" w:rsidP="00860E0A">
      <w:pPr>
        <w:jc w:val="center"/>
      </w:pPr>
      <w:r>
        <w:t>A dissertation</w:t>
      </w:r>
    </w:p>
    <w:p w14:paraId="333FD318" w14:textId="77777777" w:rsidR="00DF70F0" w:rsidRDefault="00DF70F0" w:rsidP="00860E0A">
      <w:pPr>
        <w:jc w:val="center"/>
      </w:pPr>
      <w:r>
        <w:t>Submitted in partial fulfillment of the</w:t>
      </w:r>
    </w:p>
    <w:p w14:paraId="3291FB70" w14:textId="77777777" w:rsidR="00DF70F0" w:rsidRDefault="00DF70F0" w:rsidP="00860E0A">
      <w:pPr>
        <w:jc w:val="center"/>
      </w:pPr>
      <w:r>
        <w:t>Requirements for the degree of</w:t>
      </w:r>
    </w:p>
    <w:p w14:paraId="2567C89D" w14:textId="77777777" w:rsidR="00DF70F0" w:rsidRDefault="00DF70F0" w:rsidP="00860E0A">
      <w:pPr>
        <w:jc w:val="center"/>
      </w:pPr>
    </w:p>
    <w:p w14:paraId="1987E91B" w14:textId="77777777" w:rsidR="00DF70F0" w:rsidRDefault="00DF70F0" w:rsidP="00860E0A">
      <w:pPr>
        <w:jc w:val="center"/>
      </w:pPr>
    </w:p>
    <w:p w14:paraId="0E0681E2" w14:textId="77777777" w:rsidR="00DF70F0" w:rsidRDefault="00DF70F0" w:rsidP="00860E0A">
      <w:pPr>
        <w:jc w:val="center"/>
      </w:pPr>
      <w:r>
        <w:t>Doctor of Philosophy</w:t>
      </w:r>
    </w:p>
    <w:p w14:paraId="2AB1831C" w14:textId="77777777" w:rsidR="00DF70F0" w:rsidRDefault="00DF70F0" w:rsidP="00860E0A">
      <w:pPr>
        <w:jc w:val="center"/>
      </w:pPr>
    </w:p>
    <w:p w14:paraId="76FF9200" w14:textId="77777777" w:rsidR="00DF70F0" w:rsidRDefault="00DF70F0" w:rsidP="00860E0A">
      <w:pPr>
        <w:jc w:val="center"/>
      </w:pPr>
    </w:p>
    <w:p w14:paraId="4590F91E" w14:textId="77777777" w:rsidR="00DF70F0" w:rsidRDefault="00DF70F0" w:rsidP="00860E0A">
      <w:pPr>
        <w:jc w:val="center"/>
      </w:pPr>
    </w:p>
    <w:p w14:paraId="65B1DC1F" w14:textId="77777777" w:rsidR="00DF70F0" w:rsidRDefault="00DF70F0" w:rsidP="00860E0A">
      <w:pPr>
        <w:jc w:val="center"/>
      </w:pPr>
      <w:r>
        <w:t>University of Washington</w:t>
      </w:r>
    </w:p>
    <w:p w14:paraId="73568480" w14:textId="77777777" w:rsidR="00DF70F0" w:rsidRDefault="00DF70F0" w:rsidP="00860E0A">
      <w:pPr>
        <w:jc w:val="center"/>
      </w:pPr>
    </w:p>
    <w:p w14:paraId="59260A46" w14:textId="77777777" w:rsidR="00DF70F0" w:rsidRDefault="00DF70F0" w:rsidP="00860E0A">
      <w:pPr>
        <w:jc w:val="center"/>
      </w:pPr>
    </w:p>
    <w:p w14:paraId="23650F4D" w14:textId="77777777" w:rsidR="00DF70F0" w:rsidRDefault="00DF70F0" w:rsidP="00860E0A">
      <w:pPr>
        <w:jc w:val="center"/>
      </w:pPr>
    </w:p>
    <w:p w14:paraId="7708B7B7" w14:textId="77777777" w:rsidR="00DF70F0" w:rsidRDefault="00DF70F0" w:rsidP="00860E0A">
      <w:pPr>
        <w:jc w:val="center"/>
      </w:pPr>
    </w:p>
    <w:p w14:paraId="247CD0E8" w14:textId="77777777" w:rsidR="00DF70F0" w:rsidRDefault="00DF70F0" w:rsidP="00860E0A">
      <w:pPr>
        <w:jc w:val="center"/>
      </w:pPr>
    </w:p>
    <w:p w14:paraId="63671DA2" w14:textId="77777777" w:rsidR="00DF70F0" w:rsidRDefault="00DF70F0" w:rsidP="00860E0A">
      <w:pPr>
        <w:jc w:val="center"/>
      </w:pPr>
    </w:p>
    <w:p w14:paraId="05E8C964" w14:textId="77777777" w:rsidR="00DF70F0" w:rsidRDefault="00DF70F0" w:rsidP="00860E0A">
      <w:pPr>
        <w:jc w:val="center"/>
      </w:pPr>
    </w:p>
    <w:p w14:paraId="4E82A644" w14:textId="77777777" w:rsidR="00DF70F0" w:rsidRDefault="00DF70F0" w:rsidP="00860E0A">
      <w:pPr>
        <w:jc w:val="center"/>
      </w:pPr>
      <w:r>
        <w:t>2014</w:t>
      </w:r>
    </w:p>
    <w:p w14:paraId="05316D9A" w14:textId="77777777" w:rsidR="00DF70F0" w:rsidRDefault="00DF70F0" w:rsidP="00860E0A">
      <w:pPr>
        <w:jc w:val="center"/>
      </w:pPr>
    </w:p>
    <w:p w14:paraId="544659D4" w14:textId="77777777" w:rsidR="00DF70F0" w:rsidRDefault="00DF70F0" w:rsidP="00860E0A">
      <w:pPr>
        <w:jc w:val="center"/>
      </w:pPr>
    </w:p>
    <w:p w14:paraId="29F0EC4A" w14:textId="77777777" w:rsidR="00DF70F0" w:rsidRDefault="00DF70F0" w:rsidP="00860E0A">
      <w:pPr>
        <w:jc w:val="center"/>
      </w:pPr>
    </w:p>
    <w:p w14:paraId="1AA5974C" w14:textId="77777777" w:rsidR="00DF70F0" w:rsidRDefault="00DF70F0" w:rsidP="00860E0A">
      <w:pPr>
        <w:jc w:val="center"/>
      </w:pPr>
    </w:p>
    <w:p w14:paraId="5DA9EBDD" w14:textId="77777777" w:rsidR="00DF70F0" w:rsidRDefault="00DF70F0" w:rsidP="00860E0A">
      <w:pPr>
        <w:jc w:val="center"/>
      </w:pPr>
      <w:r>
        <w:t>Program Authorized to Offer Degree:</w:t>
      </w:r>
    </w:p>
    <w:p w14:paraId="5ACA7266" w14:textId="77777777" w:rsidR="00DF70F0" w:rsidRDefault="00DF70F0" w:rsidP="00860E0A">
      <w:pPr>
        <w:jc w:val="center"/>
      </w:pPr>
      <w:r>
        <w:t>Aquatic and Fishery Sciences</w:t>
      </w:r>
    </w:p>
    <w:p w14:paraId="23938939" w14:textId="77777777" w:rsidR="00DF70F0" w:rsidRDefault="00DF70F0"/>
    <w:p w14:paraId="6E042533" w14:textId="77777777" w:rsidR="00DF70F0" w:rsidRDefault="00DF70F0"/>
    <w:p w14:paraId="3013F909" w14:textId="77777777" w:rsidR="00DF70F0" w:rsidRDefault="00DF70F0"/>
    <w:p w14:paraId="09458A24" w14:textId="77777777" w:rsidR="00DF70F0" w:rsidRDefault="00DF70F0"/>
    <w:p w14:paraId="4BD13F93" w14:textId="77777777" w:rsidR="00DF70F0" w:rsidRDefault="00DF70F0"/>
    <w:p w14:paraId="3580C298" w14:textId="77777777" w:rsidR="00DF70F0" w:rsidRDefault="00DF70F0"/>
    <w:p w14:paraId="27B6130B" w14:textId="77777777" w:rsidR="00DF70F0" w:rsidRDefault="00DF70F0"/>
    <w:p w14:paraId="0F054DF6" w14:textId="77777777" w:rsidR="00DF70F0" w:rsidRDefault="00DF70F0"/>
    <w:p w14:paraId="598C9C59" w14:textId="77777777" w:rsidR="00DF70F0" w:rsidRDefault="00DF70F0"/>
    <w:p w14:paraId="0256F534" w14:textId="77777777" w:rsidR="00DF70F0" w:rsidRDefault="00DF70F0"/>
    <w:p w14:paraId="5D096A76" w14:textId="77777777" w:rsidR="00DF70F0" w:rsidRDefault="00DF70F0"/>
    <w:p w14:paraId="4D460EE7" w14:textId="77777777" w:rsidR="00DF70F0" w:rsidRDefault="00DF70F0"/>
    <w:p w14:paraId="13B6A331" w14:textId="77777777" w:rsidR="00DF70F0" w:rsidRDefault="00DF70F0"/>
    <w:p w14:paraId="609F3829" w14:textId="77777777" w:rsidR="00DF70F0" w:rsidRDefault="00DF70F0"/>
    <w:p w14:paraId="573A60EC" w14:textId="77777777" w:rsidR="00DF70F0" w:rsidRDefault="00DF70F0"/>
    <w:p w14:paraId="75A52A61" w14:textId="77777777" w:rsidR="00DF70F0" w:rsidRDefault="00DF70F0"/>
    <w:p w14:paraId="5C57B39D" w14:textId="77777777" w:rsidR="00DF70F0" w:rsidRDefault="00DF70F0"/>
    <w:p w14:paraId="2B9268ED" w14:textId="77777777" w:rsidR="00DF70F0" w:rsidRDefault="00DF70F0" w:rsidP="00F56FA1">
      <w:pPr>
        <w:jc w:val="center"/>
      </w:pPr>
      <w:r>
        <w:lastRenderedPageBreak/>
        <w:t>University of Washington</w:t>
      </w:r>
    </w:p>
    <w:p w14:paraId="2AD00C3D" w14:textId="77777777" w:rsidR="00DF70F0" w:rsidRDefault="00DF70F0" w:rsidP="00F56FA1">
      <w:pPr>
        <w:jc w:val="center"/>
      </w:pPr>
    </w:p>
    <w:p w14:paraId="0A724639" w14:textId="498A2671" w:rsidR="00DF70F0" w:rsidRDefault="00DF70F0" w:rsidP="00F56FA1">
      <w:pPr>
        <w:pStyle w:val="Heading1"/>
        <w:jc w:val="center"/>
      </w:pPr>
      <w:bookmarkStart w:id="0" w:name="_Toc250547419"/>
      <w:r>
        <w:t>Abstract</w:t>
      </w:r>
      <w:bookmarkEnd w:id="0"/>
    </w:p>
    <w:p w14:paraId="4323DFD2" w14:textId="77777777" w:rsidR="00AC2BC9" w:rsidRPr="00AC2BC9" w:rsidRDefault="00AC2BC9" w:rsidP="00AC2BC9"/>
    <w:p w14:paraId="5CFCA5D0" w14:textId="77777777" w:rsidR="00DF70F0" w:rsidRDefault="00DF70F0"/>
    <w:p w14:paraId="7781A701" w14:textId="77777777" w:rsidR="00426D9F" w:rsidRDefault="00426D9F" w:rsidP="00AC2BC9">
      <w:pPr>
        <w:jc w:val="center"/>
      </w:pPr>
      <w:r>
        <w:t xml:space="preserve">The Effects of Ocean Acidification on Multiple Life History Stages of the Pacific Oyster, </w:t>
      </w:r>
      <w:r>
        <w:rPr>
          <w:i/>
        </w:rPr>
        <w:t>Crassostrea gigas</w:t>
      </w:r>
      <w:r>
        <w:t>: Implications for Physiological Trade-offs</w:t>
      </w:r>
    </w:p>
    <w:p w14:paraId="28064812" w14:textId="77777777" w:rsidR="00DF70F0" w:rsidRDefault="00DF70F0" w:rsidP="00AC2BC9">
      <w:pPr>
        <w:jc w:val="center"/>
      </w:pPr>
    </w:p>
    <w:p w14:paraId="1407AF49" w14:textId="77777777" w:rsidR="00DF70F0" w:rsidRDefault="00DF70F0" w:rsidP="00AC2BC9">
      <w:pPr>
        <w:jc w:val="center"/>
      </w:pPr>
      <w:r>
        <w:t>Emma Timmins-Schiffman</w:t>
      </w:r>
    </w:p>
    <w:p w14:paraId="05DC47B5" w14:textId="77777777" w:rsidR="00DF70F0" w:rsidRDefault="00DF70F0" w:rsidP="00AC2BC9">
      <w:pPr>
        <w:jc w:val="center"/>
      </w:pPr>
    </w:p>
    <w:p w14:paraId="6EB7A977" w14:textId="77777777" w:rsidR="00DF70F0" w:rsidRDefault="00DF70F0" w:rsidP="00AC2BC9">
      <w:pPr>
        <w:jc w:val="center"/>
      </w:pPr>
      <w:r>
        <w:t>Chair of the Supervisory Committee:</w:t>
      </w:r>
    </w:p>
    <w:p w14:paraId="16ED3BB6" w14:textId="77777777" w:rsidR="00DF70F0" w:rsidRDefault="00DF70F0" w:rsidP="00AC2BC9">
      <w:pPr>
        <w:jc w:val="center"/>
      </w:pPr>
      <w:r>
        <w:t>Assistant Professor Steven B. Roberts</w:t>
      </w:r>
    </w:p>
    <w:p w14:paraId="261863CD" w14:textId="77777777" w:rsidR="00DF70F0" w:rsidRDefault="00DF70F0" w:rsidP="00AC2BC9">
      <w:pPr>
        <w:jc w:val="center"/>
      </w:pPr>
      <w:r>
        <w:t>School of Aquatic and Fishery Sciences</w:t>
      </w:r>
    </w:p>
    <w:p w14:paraId="524E6071" w14:textId="77777777" w:rsidR="00AC2BC9" w:rsidRDefault="00AC2BC9" w:rsidP="00AC2BC9">
      <w:pPr>
        <w:jc w:val="center"/>
      </w:pPr>
    </w:p>
    <w:p w14:paraId="387EE7F4" w14:textId="3792D5A9" w:rsidR="00AC2BC9" w:rsidRDefault="00AC2BC9" w:rsidP="00F56FA1">
      <w:pPr>
        <w:spacing w:line="360" w:lineRule="auto"/>
        <w:ind w:firstLine="720"/>
      </w:pPr>
      <w:r>
        <w:t>As global climate change progresses, due in large part to increasing emissions from fossil fuel use and land use change, natural ecosystems bear the consequences including increased temperature, decreased pH,</w:t>
      </w:r>
      <w:r w:rsidR="001C03BF">
        <w:t xml:space="preserve"> and</w:t>
      </w:r>
      <w:r>
        <w:t xml:space="preserve"> increased run-off.  These human-induced environmental changes will not have the same magnitude of effect in all regions, but on average the changes occurring are rapid and significant.  Natural populations will either need to acclimatize and/or adapt</w:t>
      </w:r>
      <w:r w:rsidR="001C03BF">
        <w:t>,</w:t>
      </w:r>
      <w:r>
        <w:t xml:space="preserve"> or shift their ranges to a less impacted area.  This dissertation explores the effects of ocean acidification on the Pacific oyster, </w:t>
      </w:r>
      <w:r>
        <w:rPr>
          <w:i/>
        </w:rPr>
        <w:t>Crassostrea gigas</w:t>
      </w:r>
      <w:r>
        <w:t xml:space="preserve">.  Oysters are sedentary and inhabit a naturally variable environment (the intertidal) and thus may be pre-adapted to withstand rapid environmental change.  </w:t>
      </w:r>
    </w:p>
    <w:p w14:paraId="1EEC5FE2" w14:textId="77777777" w:rsidR="00ED7FBC" w:rsidRDefault="00AC2BC9" w:rsidP="00F56FA1">
      <w:pPr>
        <w:spacing w:line="360" w:lineRule="auto"/>
        <w:ind w:firstLine="720"/>
      </w:pPr>
      <w:r>
        <w:t>In the first chapter, the effects of elevated partial pressure of CO</w:t>
      </w:r>
      <w:r w:rsidRPr="00AC2BC9">
        <w:rPr>
          <w:vertAlign w:val="subscript"/>
        </w:rPr>
        <w:t>2</w:t>
      </w:r>
      <w:r>
        <w:t xml:space="preserve"> (</w:t>
      </w:r>
      <w:r w:rsidRPr="00AC2BC9">
        <w:rPr>
          <w:i/>
        </w:rPr>
        <w:t>p</w:t>
      </w:r>
      <w:r>
        <w:t>CO</w:t>
      </w:r>
      <w:r w:rsidRPr="00AC2BC9">
        <w:rPr>
          <w:vertAlign w:val="subscript"/>
        </w:rPr>
        <w:t>2</w:t>
      </w:r>
      <w:r>
        <w:t xml:space="preserve">, the driving cause of ocean acidification) on oyster larvae are explored.  Larvae were exposed to low pH during early development, including the transition from energetic dependence on maternally derived lipids to dependence on exogenous resources.  Larvae were found to experience a developmental delay at elevated </w:t>
      </w:r>
      <w:r w:rsidRPr="00AB0DC5">
        <w:rPr>
          <w:i/>
        </w:rPr>
        <w:t>p</w:t>
      </w:r>
      <w:r>
        <w:t>CO</w:t>
      </w:r>
      <w:r w:rsidRPr="00AB0DC5">
        <w:rPr>
          <w:vertAlign w:val="subscript"/>
        </w:rPr>
        <w:t>2</w:t>
      </w:r>
      <w:r>
        <w:t xml:space="preserve">, manifested as smaller size and slower rate of shell deposition.  The second chapter explores the gill proteome (suite of expressed proteins) of adult oysters.  Characterization of the proteome provides insight into the physiological mechanisms that may be available to the oyster during environmental stress.   Lastly, the adult oyster response to ocean acidification and a second stress are explored via proteomics, fatty acid profiles, shell microstructure, and mortality in response to heat shock.   Whereas oysters showed a significant response to ocean acidification at the molecular level, in terms of response to elevated </w:t>
      </w:r>
      <w:r w:rsidRPr="00AB0DC5">
        <w:rPr>
          <w:i/>
        </w:rPr>
        <w:t>p</w:t>
      </w:r>
      <w:r>
        <w:t>CO</w:t>
      </w:r>
      <w:r w:rsidRPr="00AB0DC5">
        <w:rPr>
          <w:vertAlign w:val="subscript"/>
        </w:rPr>
        <w:t>2</w:t>
      </w:r>
      <w:r>
        <w:t xml:space="preserve"> and the effects of elevated </w:t>
      </w:r>
      <w:r w:rsidRPr="00AB0DC5">
        <w:rPr>
          <w:i/>
        </w:rPr>
        <w:t>p</w:t>
      </w:r>
      <w:r>
        <w:t>CO</w:t>
      </w:r>
      <w:r w:rsidRPr="00AB0DC5">
        <w:rPr>
          <w:vertAlign w:val="subscript"/>
        </w:rPr>
        <w:t>2</w:t>
      </w:r>
      <w:r>
        <w:t xml:space="preserve"> on the response to a second stressor, other physiological parameters were not significantly affected (response to heat shock and fatty acid profile).  These results reveal probable physiological trade-offs during exposure to ocean acidification, with mechanisms elucid</w:t>
      </w:r>
      <w:r w:rsidR="00F56FA1">
        <w:t>ated via the proteomic analysis</w:t>
      </w:r>
      <w:r w:rsidR="00ED7FBC">
        <w:t>.</w:t>
      </w:r>
    </w:p>
    <w:p w14:paraId="12C29B9C" w14:textId="77777777" w:rsidR="00ED7FBC" w:rsidRDefault="00ED7FBC" w:rsidP="00ED7FBC">
      <w:pPr>
        <w:spacing w:line="360" w:lineRule="auto"/>
      </w:pPr>
    </w:p>
    <w:p w14:paraId="4ED85F8D" w14:textId="77777777" w:rsidR="00ED7FBC" w:rsidRDefault="00ED7FBC" w:rsidP="00ED7FBC">
      <w:pPr>
        <w:spacing w:line="360" w:lineRule="auto"/>
      </w:pPr>
    </w:p>
    <w:p w14:paraId="5DD680AF" w14:textId="77777777" w:rsidR="00ED7FBC" w:rsidRDefault="00ED7FBC" w:rsidP="00ED7FBC">
      <w:pPr>
        <w:spacing w:line="360" w:lineRule="auto"/>
      </w:pPr>
    </w:p>
    <w:p w14:paraId="091398F6" w14:textId="77777777" w:rsidR="00ED7FBC" w:rsidRDefault="00ED7FBC" w:rsidP="00ED7FBC">
      <w:pPr>
        <w:spacing w:line="360" w:lineRule="auto"/>
      </w:pPr>
    </w:p>
    <w:p w14:paraId="4FDFD19C" w14:textId="77777777" w:rsidR="00ED7FBC" w:rsidRDefault="00ED7FBC" w:rsidP="00ED7FBC">
      <w:pPr>
        <w:spacing w:line="360" w:lineRule="auto"/>
      </w:pPr>
    </w:p>
    <w:p w14:paraId="58792902" w14:textId="77777777" w:rsidR="00ED7FBC" w:rsidRDefault="00ED7FBC" w:rsidP="00ED7FBC">
      <w:pPr>
        <w:spacing w:line="360" w:lineRule="auto"/>
      </w:pPr>
    </w:p>
    <w:p w14:paraId="3B271BAD" w14:textId="77777777" w:rsidR="00ED7FBC" w:rsidRDefault="00ED7FBC" w:rsidP="00ED7FBC">
      <w:pPr>
        <w:spacing w:line="360" w:lineRule="auto"/>
      </w:pPr>
    </w:p>
    <w:p w14:paraId="665D8F8A" w14:textId="77777777" w:rsidR="00ED7FBC" w:rsidRDefault="00ED7FBC" w:rsidP="00ED7FBC">
      <w:pPr>
        <w:spacing w:line="360" w:lineRule="auto"/>
      </w:pPr>
    </w:p>
    <w:p w14:paraId="2E589D37" w14:textId="77777777" w:rsidR="00ED7FBC" w:rsidRDefault="00ED7FBC" w:rsidP="00ED7FBC">
      <w:pPr>
        <w:spacing w:line="360" w:lineRule="auto"/>
      </w:pPr>
    </w:p>
    <w:p w14:paraId="18941908" w14:textId="77777777" w:rsidR="00ED7FBC" w:rsidRDefault="00ED7FBC" w:rsidP="00ED7FBC">
      <w:pPr>
        <w:spacing w:line="360" w:lineRule="auto"/>
      </w:pPr>
    </w:p>
    <w:p w14:paraId="0490F76A" w14:textId="77777777" w:rsidR="00ED7FBC" w:rsidRDefault="00ED7FBC" w:rsidP="00ED7FBC">
      <w:pPr>
        <w:spacing w:line="360" w:lineRule="auto"/>
      </w:pPr>
    </w:p>
    <w:p w14:paraId="48705721" w14:textId="77777777" w:rsidR="00ED7FBC" w:rsidRDefault="00ED7FBC" w:rsidP="00ED7FBC">
      <w:pPr>
        <w:spacing w:line="360" w:lineRule="auto"/>
      </w:pPr>
    </w:p>
    <w:p w14:paraId="18CB5A9E" w14:textId="77777777" w:rsidR="00ED7FBC" w:rsidRDefault="00ED7FBC" w:rsidP="00ED7FBC">
      <w:pPr>
        <w:spacing w:line="360" w:lineRule="auto"/>
      </w:pPr>
    </w:p>
    <w:p w14:paraId="4C6019C4" w14:textId="77777777" w:rsidR="00ED7FBC" w:rsidRDefault="00ED7FBC" w:rsidP="00ED7FBC">
      <w:pPr>
        <w:spacing w:line="360" w:lineRule="auto"/>
      </w:pPr>
    </w:p>
    <w:p w14:paraId="1DC96127" w14:textId="77777777" w:rsidR="00ED7FBC" w:rsidRDefault="00ED7FBC" w:rsidP="00ED7FBC">
      <w:pPr>
        <w:spacing w:line="360" w:lineRule="auto"/>
      </w:pPr>
    </w:p>
    <w:p w14:paraId="51A0CCB0" w14:textId="77777777" w:rsidR="00ED7FBC" w:rsidRDefault="00ED7FBC" w:rsidP="00ED7FBC">
      <w:pPr>
        <w:spacing w:line="360" w:lineRule="auto"/>
      </w:pPr>
    </w:p>
    <w:p w14:paraId="20D96CA2" w14:textId="77777777" w:rsidR="00ED7FBC" w:rsidRDefault="00ED7FBC" w:rsidP="00ED7FBC">
      <w:pPr>
        <w:spacing w:line="360" w:lineRule="auto"/>
      </w:pPr>
    </w:p>
    <w:p w14:paraId="50293D85" w14:textId="77777777" w:rsidR="00ED7FBC" w:rsidRDefault="00ED7FBC" w:rsidP="00ED7FBC">
      <w:pPr>
        <w:spacing w:line="360" w:lineRule="auto"/>
      </w:pPr>
    </w:p>
    <w:p w14:paraId="5929F9C5" w14:textId="77777777" w:rsidR="00ED7FBC" w:rsidRDefault="00ED7FBC" w:rsidP="00ED7FBC">
      <w:pPr>
        <w:spacing w:line="360" w:lineRule="auto"/>
      </w:pPr>
    </w:p>
    <w:p w14:paraId="3A5FEE55" w14:textId="77777777" w:rsidR="00ED7FBC" w:rsidRDefault="00ED7FBC" w:rsidP="00ED7FBC">
      <w:pPr>
        <w:spacing w:line="360" w:lineRule="auto"/>
      </w:pPr>
    </w:p>
    <w:p w14:paraId="0D46FEB6" w14:textId="77777777" w:rsidR="00ED7FBC" w:rsidRDefault="00ED7FBC" w:rsidP="00ED7FBC">
      <w:pPr>
        <w:spacing w:line="360" w:lineRule="auto"/>
      </w:pPr>
    </w:p>
    <w:p w14:paraId="77A638B2" w14:textId="77777777" w:rsidR="00ED7FBC" w:rsidRDefault="00ED7FBC" w:rsidP="00ED7FBC">
      <w:pPr>
        <w:spacing w:line="360" w:lineRule="auto"/>
      </w:pPr>
    </w:p>
    <w:p w14:paraId="3EDA07CA" w14:textId="77777777" w:rsidR="00ED7FBC" w:rsidRDefault="00ED7FBC" w:rsidP="00ED7FBC">
      <w:pPr>
        <w:spacing w:line="360" w:lineRule="auto"/>
      </w:pPr>
    </w:p>
    <w:p w14:paraId="4D69A56D" w14:textId="77777777" w:rsidR="00ED7FBC" w:rsidRDefault="00ED7FBC" w:rsidP="00ED7FBC">
      <w:pPr>
        <w:spacing w:line="360" w:lineRule="auto"/>
      </w:pPr>
    </w:p>
    <w:p w14:paraId="2891F998" w14:textId="6D272BA7" w:rsidR="00DF70F0" w:rsidRDefault="00DF70F0" w:rsidP="00ED7FBC">
      <w:pPr>
        <w:pStyle w:val="Heading1"/>
      </w:pPr>
      <w:bookmarkStart w:id="1" w:name="_Toc250547420"/>
      <w:r>
        <w:t>Table of Contents</w:t>
      </w:r>
      <w:bookmarkEnd w:id="1"/>
    </w:p>
    <w:p w14:paraId="6050E725" w14:textId="77777777" w:rsidR="0035708D" w:rsidRDefault="0035708D">
      <w:pPr>
        <w:pStyle w:val="TOC1"/>
        <w:tabs>
          <w:tab w:val="right" w:leader="dot" w:pos="8630"/>
        </w:tabs>
        <w:rPr>
          <w:noProof/>
        </w:rPr>
      </w:pPr>
      <w:r>
        <w:fldChar w:fldCharType="begin"/>
      </w:r>
      <w:r>
        <w:instrText xml:space="preserve"> TOC \o "1-3" </w:instrText>
      </w:r>
      <w:r>
        <w:fldChar w:fldCharType="separate"/>
      </w:r>
      <w:r>
        <w:rPr>
          <w:noProof/>
        </w:rPr>
        <w:t>Abstract</w:t>
      </w:r>
      <w:r>
        <w:rPr>
          <w:noProof/>
        </w:rPr>
        <w:tab/>
      </w:r>
      <w:r>
        <w:rPr>
          <w:noProof/>
        </w:rPr>
        <w:fldChar w:fldCharType="begin"/>
      </w:r>
      <w:r>
        <w:rPr>
          <w:noProof/>
        </w:rPr>
        <w:instrText xml:space="preserve"> PAGEREF _Toc250547419 \h </w:instrText>
      </w:r>
      <w:r>
        <w:rPr>
          <w:noProof/>
        </w:rPr>
      </w:r>
      <w:r>
        <w:rPr>
          <w:noProof/>
        </w:rPr>
        <w:fldChar w:fldCharType="separate"/>
      </w:r>
      <w:r>
        <w:rPr>
          <w:noProof/>
        </w:rPr>
        <w:t>2</w:t>
      </w:r>
      <w:r>
        <w:rPr>
          <w:noProof/>
        </w:rPr>
        <w:fldChar w:fldCharType="end"/>
      </w:r>
    </w:p>
    <w:p w14:paraId="1AC06F27" w14:textId="77777777" w:rsidR="0035708D" w:rsidRDefault="0035708D">
      <w:pPr>
        <w:pStyle w:val="TOC1"/>
        <w:tabs>
          <w:tab w:val="right" w:leader="dot" w:pos="8630"/>
        </w:tabs>
        <w:rPr>
          <w:noProof/>
        </w:rPr>
      </w:pPr>
      <w:r>
        <w:rPr>
          <w:noProof/>
        </w:rPr>
        <w:t>Table of Contents</w:t>
      </w:r>
      <w:r>
        <w:rPr>
          <w:noProof/>
        </w:rPr>
        <w:tab/>
      </w:r>
      <w:r>
        <w:rPr>
          <w:noProof/>
        </w:rPr>
        <w:fldChar w:fldCharType="begin"/>
      </w:r>
      <w:r>
        <w:rPr>
          <w:noProof/>
        </w:rPr>
        <w:instrText xml:space="preserve"> PAGEREF _Toc250547420 \h </w:instrText>
      </w:r>
      <w:r>
        <w:rPr>
          <w:noProof/>
        </w:rPr>
      </w:r>
      <w:r>
        <w:rPr>
          <w:noProof/>
        </w:rPr>
        <w:fldChar w:fldCharType="separate"/>
      </w:r>
      <w:r>
        <w:rPr>
          <w:noProof/>
        </w:rPr>
        <w:t>4</w:t>
      </w:r>
      <w:r>
        <w:rPr>
          <w:noProof/>
        </w:rPr>
        <w:fldChar w:fldCharType="end"/>
      </w:r>
    </w:p>
    <w:p w14:paraId="6374F68B" w14:textId="77777777" w:rsidR="0035708D" w:rsidRDefault="0035708D">
      <w:pPr>
        <w:pStyle w:val="TOC1"/>
        <w:tabs>
          <w:tab w:val="right" w:leader="dot" w:pos="8630"/>
        </w:tabs>
        <w:rPr>
          <w:noProof/>
        </w:rPr>
      </w:pPr>
      <w:r>
        <w:rPr>
          <w:noProof/>
        </w:rPr>
        <w:t>List of Figures</w:t>
      </w:r>
      <w:r>
        <w:rPr>
          <w:noProof/>
        </w:rPr>
        <w:tab/>
      </w:r>
      <w:r>
        <w:rPr>
          <w:noProof/>
        </w:rPr>
        <w:fldChar w:fldCharType="begin"/>
      </w:r>
      <w:r>
        <w:rPr>
          <w:noProof/>
        </w:rPr>
        <w:instrText xml:space="preserve"> PAGEREF _Toc250547421 \h </w:instrText>
      </w:r>
      <w:r>
        <w:rPr>
          <w:noProof/>
        </w:rPr>
      </w:r>
      <w:r>
        <w:rPr>
          <w:noProof/>
        </w:rPr>
        <w:fldChar w:fldCharType="separate"/>
      </w:r>
      <w:r>
        <w:rPr>
          <w:noProof/>
        </w:rPr>
        <w:t>6</w:t>
      </w:r>
      <w:r>
        <w:rPr>
          <w:noProof/>
        </w:rPr>
        <w:fldChar w:fldCharType="end"/>
      </w:r>
    </w:p>
    <w:p w14:paraId="1923285C" w14:textId="77777777" w:rsidR="0035708D" w:rsidRDefault="0035708D">
      <w:pPr>
        <w:pStyle w:val="TOC1"/>
        <w:tabs>
          <w:tab w:val="right" w:leader="dot" w:pos="8630"/>
        </w:tabs>
        <w:rPr>
          <w:noProof/>
        </w:rPr>
      </w:pPr>
      <w:r>
        <w:rPr>
          <w:noProof/>
        </w:rPr>
        <w:t>List of Tables</w:t>
      </w:r>
      <w:r>
        <w:rPr>
          <w:noProof/>
        </w:rPr>
        <w:tab/>
      </w:r>
      <w:r>
        <w:rPr>
          <w:noProof/>
        </w:rPr>
        <w:fldChar w:fldCharType="begin"/>
      </w:r>
      <w:r>
        <w:rPr>
          <w:noProof/>
        </w:rPr>
        <w:instrText xml:space="preserve"> PAGEREF _Toc250547422 \h </w:instrText>
      </w:r>
      <w:r>
        <w:rPr>
          <w:noProof/>
        </w:rPr>
      </w:r>
      <w:r>
        <w:rPr>
          <w:noProof/>
        </w:rPr>
        <w:fldChar w:fldCharType="separate"/>
      </w:r>
      <w:r>
        <w:rPr>
          <w:noProof/>
        </w:rPr>
        <w:t>7</w:t>
      </w:r>
      <w:r>
        <w:rPr>
          <w:noProof/>
        </w:rPr>
        <w:fldChar w:fldCharType="end"/>
      </w:r>
    </w:p>
    <w:p w14:paraId="74D0208B" w14:textId="77777777" w:rsidR="0035708D" w:rsidRDefault="0035708D">
      <w:pPr>
        <w:pStyle w:val="TOC1"/>
        <w:tabs>
          <w:tab w:val="right" w:leader="dot" w:pos="8630"/>
        </w:tabs>
        <w:rPr>
          <w:noProof/>
        </w:rPr>
      </w:pPr>
      <w:r>
        <w:rPr>
          <w:noProof/>
        </w:rPr>
        <w:t>Introduction</w:t>
      </w:r>
      <w:r>
        <w:rPr>
          <w:noProof/>
        </w:rPr>
        <w:tab/>
      </w:r>
      <w:r>
        <w:rPr>
          <w:noProof/>
        </w:rPr>
        <w:fldChar w:fldCharType="begin"/>
      </w:r>
      <w:r>
        <w:rPr>
          <w:noProof/>
        </w:rPr>
        <w:instrText xml:space="preserve"> PAGEREF _Toc250547423 \h </w:instrText>
      </w:r>
      <w:r>
        <w:rPr>
          <w:noProof/>
        </w:rPr>
      </w:r>
      <w:r>
        <w:rPr>
          <w:noProof/>
        </w:rPr>
        <w:fldChar w:fldCharType="separate"/>
      </w:r>
      <w:r>
        <w:rPr>
          <w:noProof/>
        </w:rPr>
        <w:t>8</w:t>
      </w:r>
      <w:r>
        <w:rPr>
          <w:noProof/>
        </w:rPr>
        <w:fldChar w:fldCharType="end"/>
      </w:r>
    </w:p>
    <w:p w14:paraId="6F7D6D81" w14:textId="77777777" w:rsidR="0035708D" w:rsidRDefault="0035708D">
      <w:pPr>
        <w:pStyle w:val="TOC2"/>
        <w:tabs>
          <w:tab w:val="right" w:leader="dot" w:pos="8630"/>
        </w:tabs>
        <w:rPr>
          <w:noProof/>
        </w:rPr>
      </w:pPr>
      <w:r>
        <w:rPr>
          <w:noProof/>
        </w:rPr>
        <w:t>Background</w:t>
      </w:r>
      <w:r>
        <w:rPr>
          <w:noProof/>
        </w:rPr>
        <w:tab/>
      </w:r>
      <w:r>
        <w:rPr>
          <w:noProof/>
        </w:rPr>
        <w:fldChar w:fldCharType="begin"/>
      </w:r>
      <w:r>
        <w:rPr>
          <w:noProof/>
        </w:rPr>
        <w:instrText xml:space="preserve"> PAGEREF _Toc250547424 \h </w:instrText>
      </w:r>
      <w:r>
        <w:rPr>
          <w:noProof/>
        </w:rPr>
      </w:r>
      <w:r>
        <w:rPr>
          <w:noProof/>
        </w:rPr>
        <w:fldChar w:fldCharType="separate"/>
      </w:r>
      <w:r>
        <w:rPr>
          <w:noProof/>
        </w:rPr>
        <w:t>8</w:t>
      </w:r>
      <w:r>
        <w:rPr>
          <w:noProof/>
        </w:rPr>
        <w:fldChar w:fldCharType="end"/>
      </w:r>
    </w:p>
    <w:p w14:paraId="39DED531" w14:textId="77777777" w:rsidR="0035708D" w:rsidRDefault="0035708D">
      <w:pPr>
        <w:pStyle w:val="TOC2"/>
        <w:tabs>
          <w:tab w:val="right" w:leader="dot" w:pos="8630"/>
        </w:tabs>
        <w:rPr>
          <w:noProof/>
        </w:rPr>
      </w:pPr>
      <w:r>
        <w:rPr>
          <w:noProof/>
        </w:rPr>
        <w:t>Ocean acidification</w:t>
      </w:r>
      <w:r>
        <w:rPr>
          <w:noProof/>
        </w:rPr>
        <w:tab/>
      </w:r>
      <w:r>
        <w:rPr>
          <w:noProof/>
        </w:rPr>
        <w:fldChar w:fldCharType="begin"/>
      </w:r>
      <w:r>
        <w:rPr>
          <w:noProof/>
        </w:rPr>
        <w:instrText xml:space="preserve"> PAGEREF _Toc250547425 \h </w:instrText>
      </w:r>
      <w:r>
        <w:rPr>
          <w:noProof/>
        </w:rPr>
      </w:r>
      <w:r>
        <w:rPr>
          <w:noProof/>
        </w:rPr>
        <w:fldChar w:fldCharType="separate"/>
      </w:r>
      <w:r>
        <w:rPr>
          <w:noProof/>
        </w:rPr>
        <w:t>10</w:t>
      </w:r>
      <w:r>
        <w:rPr>
          <w:noProof/>
        </w:rPr>
        <w:fldChar w:fldCharType="end"/>
      </w:r>
    </w:p>
    <w:p w14:paraId="34A57EDC" w14:textId="77777777" w:rsidR="0035708D" w:rsidRDefault="0035708D">
      <w:pPr>
        <w:pStyle w:val="TOC3"/>
        <w:rPr>
          <w:noProof/>
        </w:rPr>
      </w:pPr>
      <w:r>
        <w:rPr>
          <w:noProof/>
        </w:rPr>
        <w:t>Chemistry</w:t>
      </w:r>
      <w:r>
        <w:rPr>
          <w:noProof/>
        </w:rPr>
        <w:tab/>
      </w:r>
      <w:r>
        <w:rPr>
          <w:noProof/>
        </w:rPr>
        <w:fldChar w:fldCharType="begin"/>
      </w:r>
      <w:r>
        <w:rPr>
          <w:noProof/>
        </w:rPr>
        <w:instrText xml:space="preserve"> PAGEREF _Toc250547426 \h </w:instrText>
      </w:r>
      <w:r>
        <w:rPr>
          <w:noProof/>
        </w:rPr>
      </w:r>
      <w:r>
        <w:rPr>
          <w:noProof/>
        </w:rPr>
        <w:fldChar w:fldCharType="separate"/>
      </w:r>
      <w:r>
        <w:rPr>
          <w:noProof/>
        </w:rPr>
        <w:t>10</w:t>
      </w:r>
      <w:r>
        <w:rPr>
          <w:noProof/>
        </w:rPr>
        <w:fldChar w:fldCharType="end"/>
      </w:r>
    </w:p>
    <w:p w14:paraId="4C009164" w14:textId="77777777" w:rsidR="0035708D" w:rsidRDefault="0035708D">
      <w:pPr>
        <w:pStyle w:val="TOC3"/>
        <w:rPr>
          <w:noProof/>
        </w:rPr>
      </w:pPr>
      <w:r>
        <w:rPr>
          <w:noProof/>
        </w:rPr>
        <w:t>Nearshore environmental processes</w:t>
      </w:r>
      <w:r>
        <w:rPr>
          <w:noProof/>
        </w:rPr>
        <w:tab/>
      </w:r>
      <w:r>
        <w:rPr>
          <w:noProof/>
        </w:rPr>
        <w:fldChar w:fldCharType="begin"/>
      </w:r>
      <w:r>
        <w:rPr>
          <w:noProof/>
        </w:rPr>
        <w:instrText xml:space="preserve"> PAGEREF _Toc250547427 \h </w:instrText>
      </w:r>
      <w:r>
        <w:rPr>
          <w:noProof/>
        </w:rPr>
      </w:r>
      <w:r>
        <w:rPr>
          <w:noProof/>
        </w:rPr>
        <w:fldChar w:fldCharType="separate"/>
      </w:r>
      <w:r>
        <w:rPr>
          <w:noProof/>
        </w:rPr>
        <w:t>11</w:t>
      </w:r>
      <w:r>
        <w:rPr>
          <w:noProof/>
        </w:rPr>
        <w:fldChar w:fldCharType="end"/>
      </w:r>
    </w:p>
    <w:p w14:paraId="4CD69081" w14:textId="77777777" w:rsidR="0035708D" w:rsidRDefault="0035708D">
      <w:pPr>
        <w:pStyle w:val="TOC3"/>
        <w:rPr>
          <w:noProof/>
        </w:rPr>
      </w:pPr>
      <w:r>
        <w:rPr>
          <w:noProof/>
        </w:rPr>
        <w:t>Ocean acidification in Puget Sound</w:t>
      </w:r>
      <w:r>
        <w:rPr>
          <w:noProof/>
        </w:rPr>
        <w:tab/>
      </w:r>
      <w:r>
        <w:rPr>
          <w:noProof/>
        </w:rPr>
        <w:fldChar w:fldCharType="begin"/>
      </w:r>
      <w:r>
        <w:rPr>
          <w:noProof/>
        </w:rPr>
        <w:instrText xml:space="preserve"> PAGEREF _Toc250547428 \h </w:instrText>
      </w:r>
      <w:r>
        <w:rPr>
          <w:noProof/>
        </w:rPr>
      </w:r>
      <w:r>
        <w:rPr>
          <w:noProof/>
        </w:rPr>
        <w:fldChar w:fldCharType="separate"/>
      </w:r>
      <w:r>
        <w:rPr>
          <w:noProof/>
        </w:rPr>
        <w:t>12</w:t>
      </w:r>
      <w:r>
        <w:rPr>
          <w:noProof/>
        </w:rPr>
        <w:fldChar w:fldCharType="end"/>
      </w:r>
    </w:p>
    <w:p w14:paraId="5E728345" w14:textId="77777777" w:rsidR="0035708D" w:rsidRDefault="0035708D">
      <w:pPr>
        <w:pStyle w:val="TOC2"/>
        <w:tabs>
          <w:tab w:val="right" w:leader="dot" w:pos="8630"/>
        </w:tabs>
        <w:rPr>
          <w:noProof/>
        </w:rPr>
      </w:pPr>
      <w:r>
        <w:rPr>
          <w:noProof/>
        </w:rPr>
        <w:t>Implications for bivalves</w:t>
      </w:r>
      <w:r>
        <w:rPr>
          <w:noProof/>
        </w:rPr>
        <w:tab/>
      </w:r>
      <w:r>
        <w:rPr>
          <w:noProof/>
        </w:rPr>
        <w:fldChar w:fldCharType="begin"/>
      </w:r>
      <w:r>
        <w:rPr>
          <w:noProof/>
        </w:rPr>
        <w:instrText xml:space="preserve"> PAGEREF _Toc250547429 \h </w:instrText>
      </w:r>
      <w:r>
        <w:rPr>
          <w:noProof/>
        </w:rPr>
      </w:r>
      <w:r>
        <w:rPr>
          <w:noProof/>
        </w:rPr>
        <w:fldChar w:fldCharType="separate"/>
      </w:r>
      <w:r>
        <w:rPr>
          <w:noProof/>
        </w:rPr>
        <w:t>13</w:t>
      </w:r>
      <w:r>
        <w:rPr>
          <w:noProof/>
        </w:rPr>
        <w:fldChar w:fldCharType="end"/>
      </w:r>
    </w:p>
    <w:p w14:paraId="6A22E92C" w14:textId="77777777" w:rsidR="0035708D" w:rsidRDefault="0035708D">
      <w:pPr>
        <w:pStyle w:val="TOC2"/>
        <w:tabs>
          <w:tab w:val="right" w:leader="dot" w:pos="8630"/>
        </w:tabs>
        <w:rPr>
          <w:noProof/>
        </w:rPr>
      </w:pPr>
      <w:r>
        <w:rPr>
          <w:noProof/>
        </w:rPr>
        <w:t>Applying Molecular Tools to Study Environmental Change</w:t>
      </w:r>
      <w:r>
        <w:rPr>
          <w:noProof/>
        </w:rPr>
        <w:tab/>
      </w:r>
      <w:r>
        <w:rPr>
          <w:noProof/>
        </w:rPr>
        <w:fldChar w:fldCharType="begin"/>
      </w:r>
      <w:r>
        <w:rPr>
          <w:noProof/>
        </w:rPr>
        <w:instrText xml:space="preserve"> PAGEREF _Toc250547430 \h </w:instrText>
      </w:r>
      <w:r>
        <w:rPr>
          <w:noProof/>
        </w:rPr>
      </w:r>
      <w:r>
        <w:rPr>
          <w:noProof/>
        </w:rPr>
        <w:fldChar w:fldCharType="separate"/>
      </w:r>
      <w:r>
        <w:rPr>
          <w:noProof/>
        </w:rPr>
        <w:t>15</w:t>
      </w:r>
      <w:r>
        <w:rPr>
          <w:noProof/>
        </w:rPr>
        <w:fldChar w:fldCharType="end"/>
      </w:r>
    </w:p>
    <w:p w14:paraId="58582788"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31 \h </w:instrText>
      </w:r>
      <w:r>
        <w:rPr>
          <w:noProof/>
        </w:rPr>
      </w:r>
      <w:r>
        <w:rPr>
          <w:noProof/>
        </w:rPr>
        <w:fldChar w:fldCharType="separate"/>
      </w:r>
      <w:r>
        <w:rPr>
          <w:noProof/>
        </w:rPr>
        <w:t>17</w:t>
      </w:r>
      <w:r>
        <w:rPr>
          <w:noProof/>
        </w:rPr>
        <w:fldChar w:fldCharType="end"/>
      </w:r>
    </w:p>
    <w:p w14:paraId="48F1717C" w14:textId="77777777" w:rsidR="0035708D" w:rsidRDefault="0035708D">
      <w:pPr>
        <w:pStyle w:val="TOC1"/>
        <w:tabs>
          <w:tab w:val="right" w:leader="dot" w:pos="8630"/>
        </w:tabs>
        <w:rPr>
          <w:noProof/>
        </w:rPr>
      </w:pPr>
      <w:r>
        <w:rPr>
          <w:noProof/>
        </w:rPr>
        <w:t xml:space="preserve">Chapter I: Elevated </w:t>
      </w:r>
      <w:r w:rsidRPr="008F2D29">
        <w:rPr>
          <w:i/>
          <w:noProof/>
        </w:rPr>
        <w:t>p</w:t>
      </w:r>
      <w:r>
        <w:rPr>
          <w:noProof/>
        </w:rPr>
        <w:t>CO</w:t>
      </w:r>
      <w:r w:rsidRPr="008F2D29">
        <w:rPr>
          <w:noProof/>
          <w:vertAlign w:val="subscript"/>
        </w:rPr>
        <w:t>2</w:t>
      </w:r>
      <w:r>
        <w:rPr>
          <w:noProof/>
        </w:rPr>
        <w:t xml:space="preserve"> causes developmental delay in early larval Pacific oysters, </w:t>
      </w:r>
      <w:r w:rsidRPr="008F2D29">
        <w:rPr>
          <w:i/>
          <w:noProof/>
        </w:rPr>
        <w:t>Crassostrea gigas</w:t>
      </w:r>
      <w:r>
        <w:rPr>
          <w:noProof/>
        </w:rPr>
        <w:tab/>
      </w:r>
      <w:r>
        <w:rPr>
          <w:noProof/>
        </w:rPr>
        <w:fldChar w:fldCharType="begin"/>
      </w:r>
      <w:r>
        <w:rPr>
          <w:noProof/>
        </w:rPr>
        <w:instrText xml:space="preserve"> PAGEREF _Toc250547432 \h </w:instrText>
      </w:r>
      <w:r>
        <w:rPr>
          <w:noProof/>
        </w:rPr>
      </w:r>
      <w:r>
        <w:rPr>
          <w:noProof/>
        </w:rPr>
        <w:fldChar w:fldCharType="separate"/>
      </w:r>
      <w:r>
        <w:rPr>
          <w:noProof/>
        </w:rPr>
        <w:t>22</w:t>
      </w:r>
      <w:r>
        <w:rPr>
          <w:noProof/>
        </w:rPr>
        <w:fldChar w:fldCharType="end"/>
      </w:r>
    </w:p>
    <w:p w14:paraId="719B7D28"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33 \h </w:instrText>
      </w:r>
      <w:r>
        <w:rPr>
          <w:noProof/>
        </w:rPr>
      </w:r>
      <w:r>
        <w:rPr>
          <w:noProof/>
        </w:rPr>
        <w:fldChar w:fldCharType="separate"/>
      </w:r>
      <w:r>
        <w:rPr>
          <w:noProof/>
        </w:rPr>
        <w:t>23</w:t>
      </w:r>
      <w:r>
        <w:rPr>
          <w:noProof/>
        </w:rPr>
        <w:fldChar w:fldCharType="end"/>
      </w:r>
    </w:p>
    <w:p w14:paraId="751D62EF"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34 \h </w:instrText>
      </w:r>
      <w:r>
        <w:rPr>
          <w:noProof/>
        </w:rPr>
      </w:r>
      <w:r>
        <w:rPr>
          <w:noProof/>
        </w:rPr>
        <w:fldChar w:fldCharType="separate"/>
      </w:r>
      <w:r>
        <w:rPr>
          <w:noProof/>
        </w:rPr>
        <w:t>23</w:t>
      </w:r>
      <w:r>
        <w:rPr>
          <w:noProof/>
        </w:rPr>
        <w:fldChar w:fldCharType="end"/>
      </w:r>
    </w:p>
    <w:p w14:paraId="03697153" w14:textId="77777777" w:rsidR="0035708D" w:rsidRDefault="0035708D">
      <w:pPr>
        <w:pStyle w:val="TOC2"/>
        <w:tabs>
          <w:tab w:val="right" w:leader="dot" w:pos="8630"/>
        </w:tabs>
        <w:rPr>
          <w:noProof/>
        </w:rPr>
      </w:pPr>
      <w:r>
        <w:rPr>
          <w:noProof/>
        </w:rPr>
        <w:t>Materials and methods</w:t>
      </w:r>
      <w:r>
        <w:rPr>
          <w:noProof/>
        </w:rPr>
        <w:tab/>
      </w:r>
      <w:r>
        <w:rPr>
          <w:noProof/>
        </w:rPr>
        <w:fldChar w:fldCharType="begin"/>
      </w:r>
      <w:r>
        <w:rPr>
          <w:noProof/>
        </w:rPr>
        <w:instrText xml:space="preserve"> PAGEREF _Toc250547435 \h </w:instrText>
      </w:r>
      <w:r>
        <w:rPr>
          <w:noProof/>
        </w:rPr>
      </w:r>
      <w:r>
        <w:rPr>
          <w:noProof/>
        </w:rPr>
        <w:fldChar w:fldCharType="separate"/>
      </w:r>
      <w:r>
        <w:rPr>
          <w:noProof/>
        </w:rPr>
        <w:t>26</w:t>
      </w:r>
      <w:r>
        <w:rPr>
          <w:noProof/>
        </w:rPr>
        <w:fldChar w:fldCharType="end"/>
      </w:r>
    </w:p>
    <w:p w14:paraId="7F2D326C" w14:textId="77777777" w:rsidR="0035708D" w:rsidRDefault="0035708D">
      <w:pPr>
        <w:pStyle w:val="TOC3"/>
        <w:rPr>
          <w:noProof/>
        </w:rPr>
      </w:pPr>
      <w:r>
        <w:rPr>
          <w:noProof/>
        </w:rPr>
        <w:t>Seawater chemistry manipulation</w:t>
      </w:r>
      <w:r>
        <w:rPr>
          <w:noProof/>
        </w:rPr>
        <w:tab/>
      </w:r>
      <w:r>
        <w:rPr>
          <w:noProof/>
        </w:rPr>
        <w:fldChar w:fldCharType="begin"/>
      </w:r>
      <w:r>
        <w:rPr>
          <w:noProof/>
        </w:rPr>
        <w:instrText xml:space="preserve"> PAGEREF _Toc250547436 \h </w:instrText>
      </w:r>
      <w:r>
        <w:rPr>
          <w:noProof/>
        </w:rPr>
      </w:r>
      <w:r>
        <w:rPr>
          <w:noProof/>
        </w:rPr>
        <w:fldChar w:fldCharType="separate"/>
      </w:r>
      <w:r>
        <w:rPr>
          <w:noProof/>
        </w:rPr>
        <w:t>26</w:t>
      </w:r>
      <w:r>
        <w:rPr>
          <w:noProof/>
        </w:rPr>
        <w:fldChar w:fldCharType="end"/>
      </w:r>
    </w:p>
    <w:p w14:paraId="03F45F0F"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37 \h </w:instrText>
      </w:r>
      <w:r>
        <w:rPr>
          <w:noProof/>
        </w:rPr>
      </w:r>
      <w:r>
        <w:rPr>
          <w:noProof/>
        </w:rPr>
        <w:fldChar w:fldCharType="separate"/>
      </w:r>
      <w:r>
        <w:rPr>
          <w:noProof/>
        </w:rPr>
        <w:t>27</w:t>
      </w:r>
      <w:r>
        <w:rPr>
          <w:noProof/>
        </w:rPr>
        <w:fldChar w:fldCharType="end"/>
      </w:r>
    </w:p>
    <w:p w14:paraId="50EF85CF"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38 \h </w:instrText>
      </w:r>
      <w:r>
        <w:rPr>
          <w:noProof/>
        </w:rPr>
      </w:r>
      <w:r>
        <w:rPr>
          <w:noProof/>
        </w:rPr>
        <w:fldChar w:fldCharType="separate"/>
      </w:r>
      <w:r>
        <w:rPr>
          <w:noProof/>
        </w:rPr>
        <w:t>28</w:t>
      </w:r>
      <w:r>
        <w:rPr>
          <w:noProof/>
        </w:rPr>
        <w:fldChar w:fldCharType="end"/>
      </w:r>
    </w:p>
    <w:p w14:paraId="0FED3B5B" w14:textId="77777777" w:rsidR="0035708D" w:rsidRDefault="0035708D">
      <w:pPr>
        <w:pStyle w:val="TOC3"/>
        <w:rPr>
          <w:noProof/>
        </w:rPr>
      </w:pPr>
      <w:r>
        <w:rPr>
          <w:noProof/>
        </w:rPr>
        <w:t>Statistics</w:t>
      </w:r>
      <w:r>
        <w:rPr>
          <w:noProof/>
        </w:rPr>
        <w:tab/>
      </w:r>
      <w:r>
        <w:rPr>
          <w:noProof/>
        </w:rPr>
        <w:fldChar w:fldCharType="begin"/>
      </w:r>
      <w:r>
        <w:rPr>
          <w:noProof/>
        </w:rPr>
        <w:instrText xml:space="preserve"> PAGEREF _Toc250547439 \h </w:instrText>
      </w:r>
      <w:r>
        <w:rPr>
          <w:noProof/>
        </w:rPr>
      </w:r>
      <w:r>
        <w:rPr>
          <w:noProof/>
        </w:rPr>
        <w:fldChar w:fldCharType="separate"/>
      </w:r>
      <w:r>
        <w:rPr>
          <w:noProof/>
        </w:rPr>
        <w:t>29</w:t>
      </w:r>
      <w:r>
        <w:rPr>
          <w:noProof/>
        </w:rPr>
        <w:fldChar w:fldCharType="end"/>
      </w:r>
    </w:p>
    <w:p w14:paraId="1B0ACDC7"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40 \h </w:instrText>
      </w:r>
      <w:r>
        <w:rPr>
          <w:noProof/>
        </w:rPr>
      </w:r>
      <w:r>
        <w:rPr>
          <w:noProof/>
        </w:rPr>
        <w:fldChar w:fldCharType="separate"/>
      </w:r>
      <w:r>
        <w:rPr>
          <w:noProof/>
        </w:rPr>
        <w:t>29</w:t>
      </w:r>
      <w:r>
        <w:rPr>
          <w:noProof/>
        </w:rPr>
        <w:fldChar w:fldCharType="end"/>
      </w:r>
    </w:p>
    <w:p w14:paraId="08851C38" w14:textId="77777777" w:rsidR="0035708D" w:rsidRDefault="0035708D">
      <w:pPr>
        <w:pStyle w:val="TOC3"/>
        <w:rPr>
          <w:noProof/>
        </w:rPr>
      </w:pPr>
      <w:r>
        <w:rPr>
          <w:noProof/>
        </w:rPr>
        <w:t>Carbonate chemistry</w:t>
      </w:r>
      <w:r>
        <w:rPr>
          <w:noProof/>
        </w:rPr>
        <w:tab/>
      </w:r>
      <w:r>
        <w:rPr>
          <w:noProof/>
        </w:rPr>
        <w:fldChar w:fldCharType="begin"/>
      </w:r>
      <w:r>
        <w:rPr>
          <w:noProof/>
        </w:rPr>
        <w:instrText xml:space="preserve"> PAGEREF _Toc250547441 \h </w:instrText>
      </w:r>
      <w:r>
        <w:rPr>
          <w:noProof/>
        </w:rPr>
      </w:r>
      <w:r>
        <w:rPr>
          <w:noProof/>
        </w:rPr>
        <w:fldChar w:fldCharType="separate"/>
      </w:r>
      <w:r>
        <w:rPr>
          <w:noProof/>
        </w:rPr>
        <w:t>29</w:t>
      </w:r>
      <w:r>
        <w:rPr>
          <w:noProof/>
        </w:rPr>
        <w:fldChar w:fldCharType="end"/>
      </w:r>
    </w:p>
    <w:p w14:paraId="75984A69" w14:textId="77777777" w:rsidR="0035708D" w:rsidRDefault="0035708D">
      <w:pPr>
        <w:pStyle w:val="TOC3"/>
        <w:rPr>
          <w:noProof/>
        </w:rPr>
      </w:pPr>
      <w:r>
        <w:rPr>
          <w:noProof/>
        </w:rPr>
        <w:t>Size, development, and calcification</w:t>
      </w:r>
      <w:r>
        <w:rPr>
          <w:noProof/>
        </w:rPr>
        <w:tab/>
      </w:r>
      <w:r>
        <w:rPr>
          <w:noProof/>
        </w:rPr>
        <w:fldChar w:fldCharType="begin"/>
      </w:r>
      <w:r>
        <w:rPr>
          <w:noProof/>
        </w:rPr>
        <w:instrText xml:space="preserve"> PAGEREF _Toc250547442 \h </w:instrText>
      </w:r>
      <w:r>
        <w:rPr>
          <w:noProof/>
        </w:rPr>
      </w:r>
      <w:r>
        <w:rPr>
          <w:noProof/>
        </w:rPr>
        <w:fldChar w:fldCharType="separate"/>
      </w:r>
      <w:r>
        <w:rPr>
          <w:noProof/>
        </w:rPr>
        <w:t>31</w:t>
      </w:r>
      <w:r>
        <w:rPr>
          <w:noProof/>
        </w:rPr>
        <w:fldChar w:fldCharType="end"/>
      </w:r>
    </w:p>
    <w:p w14:paraId="6E6B959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43 \h </w:instrText>
      </w:r>
      <w:r>
        <w:rPr>
          <w:noProof/>
        </w:rPr>
      </w:r>
      <w:r>
        <w:rPr>
          <w:noProof/>
        </w:rPr>
        <w:fldChar w:fldCharType="separate"/>
      </w:r>
      <w:r>
        <w:rPr>
          <w:noProof/>
        </w:rPr>
        <w:t>35</w:t>
      </w:r>
      <w:r>
        <w:rPr>
          <w:noProof/>
        </w:rPr>
        <w:fldChar w:fldCharType="end"/>
      </w:r>
    </w:p>
    <w:p w14:paraId="30563D49" w14:textId="77777777" w:rsidR="0035708D" w:rsidRDefault="0035708D">
      <w:pPr>
        <w:pStyle w:val="TOC2"/>
        <w:tabs>
          <w:tab w:val="right" w:leader="dot" w:pos="8630"/>
        </w:tabs>
        <w:rPr>
          <w:noProof/>
        </w:rPr>
      </w:pPr>
      <w:r>
        <w:rPr>
          <w:noProof/>
        </w:rPr>
        <w:t>Conclusions</w:t>
      </w:r>
      <w:r>
        <w:rPr>
          <w:noProof/>
        </w:rPr>
        <w:tab/>
      </w:r>
      <w:r>
        <w:rPr>
          <w:noProof/>
        </w:rPr>
        <w:fldChar w:fldCharType="begin"/>
      </w:r>
      <w:r>
        <w:rPr>
          <w:noProof/>
        </w:rPr>
        <w:instrText xml:space="preserve"> PAGEREF _Toc250547444 \h </w:instrText>
      </w:r>
      <w:r>
        <w:rPr>
          <w:noProof/>
        </w:rPr>
      </w:r>
      <w:r>
        <w:rPr>
          <w:noProof/>
        </w:rPr>
        <w:fldChar w:fldCharType="separate"/>
      </w:r>
      <w:r>
        <w:rPr>
          <w:noProof/>
        </w:rPr>
        <w:t>39</w:t>
      </w:r>
      <w:r>
        <w:rPr>
          <w:noProof/>
        </w:rPr>
        <w:fldChar w:fldCharType="end"/>
      </w:r>
    </w:p>
    <w:p w14:paraId="7779F05C"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45 \h </w:instrText>
      </w:r>
      <w:r>
        <w:rPr>
          <w:noProof/>
        </w:rPr>
      </w:r>
      <w:r>
        <w:rPr>
          <w:noProof/>
        </w:rPr>
        <w:fldChar w:fldCharType="separate"/>
      </w:r>
      <w:r>
        <w:rPr>
          <w:noProof/>
        </w:rPr>
        <w:t>39</w:t>
      </w:r>
      <w:r>
        <w:rPr>
          <w:noProof/>
        </w:rPr>
        <w:fldChar w:fldCharType="end"/>
      </w:r>
    </w:p>
    <w:p w14:paraId="1C06E745"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46 \h </w:instrText>
      </w:r>
      <w:r>
        <w:rPr>
          <w:noProof/>
        </w:rPr>
      </w:r>
      <w:r>
        <w:rPr>
          <w:noProof/>
        </w:rPr>
        <w:fldChar w:fldCharType="separate"/>
      </w:r>
      <w:r>
        <w:rPr>
          <w:noProof/>
        </w:rPr>
        <w:t>39</w:t>
      </w:r>
      <w:r>
        <w:rPr>
          <w:noProof/>
        </w:rPr>
        <w:fldChar w:fldCharType="end"/>
      </w:r>
    </w:p>
    <w:p w14:paraId="4FE300A2" w14:textId="77777777" w:rsidR="0035708D" w:rsidRDefault="0035708D">
      <w:pPr>
        <w:pStyle w:val="TOC1"/>
        <w:tabs>
          <w:tab w:val="right" w:leader="dot" w:pos="8630"/>
        </w:tabs>
        <w:rPr>
          <w:noProof/>
        </w:rPr>
      </w:pPr>
      <w:r>
        <w:rPr>
          <w:noProof/>
        </w:rPr>
        <w:t>Chapter II:  Shotgun proteomics as a viable approach for biological discovery in the Pacific oyster</w:t>
      </w:r>
      <w:r>
        <w:rPr>
          <w:noProof/>
        </w:rPr>
        <w:tab/>
      </w:r>
      <w:r>
        <w:rPr>
          <w:noProof/>
        </w:rPr>
        <w:fldChar w:fldCharType="begin"/>
      </w:r>
      <w:r>
        <w:rPr>
          <w:noProof/>
        </w:rPr>
        <w:instrText xml:space="preserve"> PAGEREF _Toc250547447 \h </w:instrText>
      </w:r>
      <w:r>
        <w:rPr>
          <w:noProof/>
        </w:rPr>
      </w:r>
      <w:r>
        <w:rPr>
          <w:noProof/>
        </w:rPr>
        <w:fldChar w:fldCharType="separate"/>
      </w:r>
      <w:r>
        <w:rPr>
          <w:noProof/>
        </w:rPr>
        <w:t>44</w:t>
      </w:r>
      <w:r>
        <w:rPr>
          <w:noProof/>
        </w:rPr>
        <w:fldChar w:fldCharType="end"/>
      </w:r>
    </w:p>
    <w:p w14:paraId="529C1407"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48 \h </w:instrText>
      </w:r>
      <w:r>
        <w:rPr>
          <w:noProof/>
        </w:rPr>
      </w:r>
      <w:r>
        <w:rPr>
          <w:noProof/>
        </w:rPr>
        <w:fldChar w:fldCharType="separate"/>
      </w:r>
      <w:r>
        <w:rPr>
          <w:noProof/>
        </w:rPr>
        <w:t>44</w:t>
      </w:r>
      <w:r>
        <w:rPr>
          <w:noProof/>
        </w:rPr>
        <w:fldChar w:fldCharType="end"/>
      </w:r>
    </w:p>
    <w:p w14:paraId="48B92DD4"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49 \h </w:instrText>
      </w:r>
      <w:r>
        <w:rPr>
          <w:noProof/>
        </w:rPr>
      </w:r>
      <w:r>
        <w:rPr>
          <w:noProof/>
        </w:rPr>
        <w:fldChar w:fldCharType="separate"/>
      </w:r>
      <w:r>
        <w:rPr>
          <w:noProof/>
        </w:rPr>
        <w:t>44</w:t>
      </w:r>
      <w:r>
        <w:rPr>
          <w:noProof/>
        </w:rPr>
        <w:fldChar w:fldCharType="end"/>
      </w:r>
    </w:p>
    <w:p w14:paraId="031FFD54"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50 \h </w:instrText>
      </w:r>
      <w:r>
        <w:rPr>
          <w:noProof/>
        </w:rPr>
      </w:r>
      <w:r>
        <w:rPr>
          <w:noProof/>
        </w:rPr>
        <w:fldChar w:fldCharType="separate"/>
      </w:r>
      <w:r>
        <w:rPr>
          <w:noProof/>
        </w:rPr>
        <w:t>47</w:t>
      </w:r>
      <w:r>
        <w:rPr>
          <w:noProof/>
        </w:rPr>
        <w:fldChar w:fldCharType="end"/>
      </w:r>
    </w:p>
    <w:p w14:paraId="7D4634C9" w14:textId="77777777" w:rsidR="0035708D" w:rsidRDefault="0035708D">
      <w:pPr>
        <w:pStyle w:val="TOC3"/>
        <w:rPr>
          <w:noProof/>
        </w:rPr>
      </w:pPr>
      <w:r>
        <w:rPr>
          <w:noProof/>
        </w:rPr>
        <w:t>Oysters</w:t>
      </w:r>
      <w:r>
        <w:rPr>
          <w:noProof/>
        </w:rPr>
        <w:tab/>
      </w:r>
      <w:r>
        <w:rPr>
          <w:noProof/>
        </w:rPr>
        <w:fldChar w:fldCharType="begin"/>
      </w:r>
      <w:r>
        <w:rPr>
          <w:noProof/>
        </w:rPr>
        <w:instrText xml:space="preserve"> PAGEREF _Toc250547451 \h </w:instrText>
      </w:r>
      <w:r>
        <w:rPr>
          <w:noProof/>
        </w:rPr>
      </w:r>
      <w:r>
        <w:rPr>
          <w:noProof/>
        </w:rPr>
        <w:fldChar w:fldCharType="separate"/>
      </w:r>
      <w:r>
        <w:rPr>
          <w:noProof/>
        </w:rPr>
        <w:t>47</w:t>
      </w:r>
      <w:r>
        <w:rPr>
          <w:noProof/>
        </w:rPr>
        <w:fldChar w:fldCharType="end"/>
      </w:r>
    </w:p>
    <w:p w14:paraId="096408D9" w14:textId="77777777" w:rsidR="0035708D" w:rsidRDefault="0035708D">
      <w:pPr>
        <w:pStyle w:val="TOC3"/>
        <w:rPr>
          <w:noProof/>
        </w:rPr>
      </w:pPr>
      <w:r>
        <w:rPr>
          <w:noProof/>
        </w:rPr>
        <w:t>Protein digestion and desalting</w:t>
      </w:r>
      <w:r>
        <w:rPr>
          <w:noProof/>
        </w:rPr>
        <w:tab/>
      </w:r>
      <w:r>
        <w:rPr>
          <w:noProof/>
        </w:rPr>
        <w:fldChar w:fldCharType="begin"/>
      </w:r>
      <w:r>
        <w:rPr>
          <w:noProof/>
        </w:rPr>
        <w:instrText xml:space="preserve"> PAGEREF _Toc250547452 \h </w:instrText>
      </w:r>
      <w:r>
        <w:rPr>
          <w:noProof/>
        </w:rPr>
      </w:r>
      <w:r>
        <w:rPr>
          <w:noProof/>
        </w:rPr>
        <w:fldChar w:fldCharType="separate"/>
      </w:r>
      <w:r>
        <w:rPr>
          <w:noProof/>
        </w:rPr>
        <w:t>48</w:t>
      </w:r>
      <w:r>
        <w:rPr>
          <w:noProof/>
        </w:rPr>
        <w:fldChar w:fldCharType="end"/>
      </w:r>
    </w:p>
    <w:p w14:paraId="5DB420C1" w14:textId="77777777" w:rsidR="0035708D" w:rsidRDefault="0035708D">
      <w:pPr>
        <w:pStyle w:val="TOC3"/>
        <w:rPr>
          <w:noProof/>
        </w:rPr>
      </w:pPr>
      <w:r>
        <w:rPr>
          <w:noProof/>
        </w:rPr>
        <w:t>Liquid chromatography and tandem mass spectrometry</w:t>
      </w:r>
      <w:r>
        <w:rPr>
          <w:noProof/>
        </w:rPr>
        <w:tab/>
      </w:r>
      <w:r>
        <w:rPr>
          <w:noProof/>
        </w:rPr>
        <w:fldChar w:fldCharType="begin"/>
      </w:r>
      <w:r>
        <w:rPr>
          <w:noProof/>
        </w:rPr>
        <w:instrText xml:space="preserve"> PAGEREF _Toc250547453 \h </w:instrText>
      </w:r>
      <w:r>
        <w:rPr>
          <w:noProof/>
        </w:rPr>
      </w:r>
      <w:r>
        <w:rPr>
          <w:noProof/>
        </w:rPr>
        <w:fldChar w:fldCharType="separate"/>
      </w:r>
      <w:r>
        <w:rPr>
          <w:noProof/>
        </w:rPr>
        <w:t>48</w:t>
      </w:r>
      <w:r>
        <w:rPr>
          <w:noProof/>
        </w:rPr>
        <w:fldChar w:fldCharType="end"/>
      </w:r>
    </w:p>
    <w:p w14:paraId="62598798" w14:textId="77777777" w:rsidR="0035708D" w:rsidRDefault="0035708D">
      <w:pPr>
        <w:pStyle w:val="TOC3"/>
        <w:rPr>
          <w:noProof/>
        </w:rPr>
      </w:pPr>
      <w:r>
        <w:rPr>
          <w:noProof/>
        </w:rPr>
        <w:t>Data acquisition</w:t>
      </w:r>
      <w:r>
        <w:rPr>
          <w:noProof/>
        </w:rPr>
        <w:tab/>
      </w:r>
      <w:r>
        <w:rPr>
          <w:noProof/>
        </w:rPr>
        <w:fldChar w:fldCharType="begin"/>
      </w:r>
      <w:r>
        <w:rPr>
          <w:noProof/>
        </w:rPr>
        <w:instrText xml:space="preserve"> PAGEREF _Toc250547454 \h </w:instrText>
      </w:r>
      <w:r>
        <w:rPr>
          <w:noProof/>
        </w:rPr>
      </w:r>
      <w:r>
        <w:rPr>
          <w:noProof/>
        </w:rPr>
        <w:fldChar w:fldCharType="separate"/>
      </w:r>
      <w:r>
        <w:rPr>
          <w:noProof/>
        </w:rPr>
        <w:t>49</w:t>
      </w:r>
      <w:r>
        <w:rPr>
          <w:noProof/>
        </w:rPr>
        <w:fldChar w:fldCharType="end"/>
      </w:r>
    </w:p>
    <w:p w14:paraId="1FB3B93F" w14:textId="77777777" w:rsidR="0035708D" w:rsidRDefault="0035708D">
      <w:pPr>
        <w:pStyle w:val="TOC3"/>
        <w:rPr>
          <w:noProof/>
        </w:rPr>
      </w:pPr>
      <w:r>
        <w:rPr>
          <w:noProof/>
        </w:rPr>
        <w:t>Protein identification and data analysis</w:t>
      </w:r>
      <w:r>
        <w:rPr>
          <w:noProof/>
        </w:rPr>
        <w:tab/>
      </w:r>
      <w:r>
        <w:rPr>
          <w:noProof/>
        </w:rPr>
        <w:fldChar w:fldCharType="begin"/>
      </w:r>
      <w:r>
        <w:rPr>
          <w:noProof/>
        </w:rPr>
        <w:instrText xml:space="preserve"> PAGEREF _Toc250547455 \h </w:instrText>
      </w:r>
      <w:r>
        <w:rPr>
          <w:noProof/>
        </w:rPr>
      </w:r>
      <w:r>
        <w:rPr>
          <w:noProof/>
        </w:rPr>
        <w:fldChar w:fldCharType="separate"/>
      </w:r>
      <w:r>
        <w:rPr>
          <w:noProof/>
        </w:rPr>
        <w:t>49</w:t>
      </w:r>
      <w:r>
        <w:rPr>
          <w:noProof/>
        </w:rPr>
        <w:fldChar w:fldCharType="end"/>
      </w:r>
    </w:p>
    <w:p w14:paraId="4CD6765C"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56 \h </w:instrText>
      </w:r>
      <w:r>
        <w:rPr>
          <w:noProof/>
        </w:rPr>
      </w:r>
      <w:r>
        <w:rPr>
          <w:noProof/>
        </w:rPr>
        <w:fldChar w:fldCharType="separate"/>
      </w:r>
      <w:r>
        <w:rPr>
          <w:noProof/>
        </w:rPr>
        <w:t>51</w:t>
      </w:r>
      <w:r>
        <w:rPr>
          <w:noProof/>
        </w:rPr>
        <w:fldChar w:fldCharType="end"/>
      </w:r>
    </w:p>
    <w:p w14:paraId="5A878468"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57 \h </w:instrText>
      </w:r>
      <w:r>
        <w:rPr>
          <w:noProof/>
        </w:rPr>
      </w:r>
      <w:r>
        <w:rPr>
          <w:noProof/>
        </w:rPr>
        <w:fldChar w:fldCharType="separate"/>
      </w:r>
      <w:r>
        <w:rPr>
          <w:noProof/>
        </w:rPr>
        <w:t>56</w:t>
      </w:r>
      <w:r>
        <w:rPr>
          <w:noProof/>
        </w:rPr>
        <w:fldChar w:fldCharType="end"/>
      </w:r>
    </w:p>
    <w:p w14:paraId="1BEF7395"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58 \h </w:instrText>
      </w:r>
      <w:r>
        <w:rPr>
          <w:noProof/>
        </w:rPr>
      </w:r>
      <w:r>
        <w:rPr>
          <w:noProof/>
        </w:rPr>
        <w:fldChar w:fldCharType="separate"/>
      </w:r>
      <w:r>
        <w:rPr>
          <w:noProof/>
        </w:rPr>
        <w:t>59</w:t>
      </w:r>
      <w:r>
        <w:rPr>
          <w:noProof/>
        </w:rPr>
        <w:fldChar w:fldCharType="end"/>
      </w:r>
    </w:p>
    <w:p w14:paraId="4C31E0E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59 \h </w:instrText>
      </w:r>
      <w:r>
        <w:rPr>
          <w:noProof/>
        </w:rPr>
      </w:r>
      <w:r>
        <w:rPr>
          <w:noProof/>
        </w:rPr>
        <w:fldChar w:fldCharType="separate"/>
      </w:r>
      <w:r>
        <w:rPr>
          <w:noProof/>
        </w:rPr>
        <w:t>59</w:t>
      </w:r>
      <w:r>
        <w:rPr>
          <w:noProof/>
        </w:rPr>
        <w:fldChar w:fldCharType="end"/>
      </w:r>
    </w:p>
    <w:p w14:paraId="308D426D" w14:textId="77777777" w:rsidR="0035708D" w:rsidRDefault="0035708D">
      <w:pPr>
        <w:pStyle w:val="TOC1"/>
        <w:tabs>
          <w:tab w:val="right" w:leader="dot" w:pos="8630"/>
        </w:tabs>
        <w:rPr>
          <w:noProof/>
        </w:rPr>
      </w:pPr>
      <w:r>
        <w:rPr>
          <w:noProof/>
        </w:rPr>
        <w:t>Chapter III:  From shell deposition to protein expression: An integrative assessment of ocean acidification impacts on a marine invertebrate</w:t>
      </w:r>
      <w:r>
        <w:rPr>
          <w:noProof/>
        </w:rPr>
        <w:tab/>
      </w:r>
      <w:r>
        <w:rPr>
          <w:noProof/>
        </w:rPr>
        <w:fldChar w:fldCharType="begin"/>
      </w:r>
      <w:r>
        <w:rPr>
          <w:noProof/>
        </w:rPr>
        <w:instrText xml:space="preserve"> PAGEREF _Toc250547460 \h </w:instrText>
      </w:r>
      <w:r>
        <w:rPr>
          <w:noProof/>
        </w:rPr>
      </w:r>
      <w:r>
        <w:rPr>
          <w:noProof/>
        </w:rPr>
        <w:fldChar w:fldCharType="separate"/>
      </w:r>
      <w:r>
        <w:rPr>
          <w:noProof/>
        </w:rPr>
        <w:t>63</w:t>
      </w:r>
      <w:r>
        <w:rPr>
          <w:noProof/>
        </w:rPr>
        <w:fldChar w:fldCharType="end"/>
      </w:r>
    </w:p>
    <w:p w14:paraId="363A20E5" w14:textId="77777777" w:rsidR="0035708D" w:rsidRDefault="0035708D">
      <w:pPr>
        <w:pStyle w:val="TOC2"/>
        <w:tabs>
          <w:tab w:val="right" w:leader="dot" w:pos="8630"/>
        </w:tabs>
        <w:rPr>
          <w:noProof/>
        </w:rPr>
      </w:pPr>
      <w:r>
        <w:rPr>
          <w:noProof/>
        </w:rPr>
        <w:t>Abstract</w:t>
      </w:r>
      <w:r>
        <w:rPr>
          <w:noProof/>
        </w:rPr>
        <w:tab/>
      </w:r>
      <w:r>
        <w:rPr>
          <w:noProof/>
        </w:rPr>
        <w:fldChar w:fldCharType="begin"/>
      </w:r>
      <w:r>
        <w:rPr>
          <w:noProof/>
        </w:rPr>
        <w:instrText xml:space="preserve"> PAGEREF _Toc250547461 \h </w:instrText>
      </w:r>
      <w:r>
        <w:rPr>
          <w:noProof/>
        </w:rPr>
      </w:r>
      <w:r>
        <w:rPr>
          <w:noProof/>
        </w:rPr>
        <w:fldChar w:fldCharType="separate"/>
      </w:r>
      <w:r>
        <w:rPr>
          <w:noProof/>
        </w:rPr>
        <w:t>63</w:t>
      </w:r>
      <w:r>
        <w:rPr>
          <w:noProof/>
        </w:rPr>
        <w:fldChar w:fldCharType="end"/>
      </w:r>
    </w:p>
    <w:p w14:paraId="6F0CCE1A"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62 \h </w:instrText>
      </w:r>
      <w:r>
        <w:rPr>
          <w:noProof/>
        </w:rPr>
      </w:r>
      <w:r>
        <w:rPr>
          <w:noProof/>
        </w:rPr>
        <w:fldChar w:fldCharType="separate"/>
      </w:r>
      <w:r>
        <w:rPr>
          <w:noProof/>
        </w:rPr>
        <w:t>63</w:t>
      </w:r>
      <w:r>
        <w:rPr>
          <w:noProof/>
        </w:rPr>
        <w:fldChar w:fldCharType="end"/>
      </w:r>
    </w:p>
    <w:p w14:paraId="594B9E46"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63 \h </w:instrText>
      </w:r>
      <w:r>
        <w:rPr>
          <w:noProof/>
        </w:rPr>
      </w:r>
      <w:r>
        <w:rPr>
          <w:noProof/>
        </w:rPr>
        <w:fldChar w:fldCharType="separate"/>
      </w:r>
      <w:r>
        <w:rPr>
          <w:noProof/>
        </w:rPr>
        <w:t>65</w:t>
      </w:r>
      <w:r>
        <w:rPr>
          <w:noProof/>
        </w:rPr>
        <w:fldChar w:fldCharType="end"/>
      </w:r>
    </w:p>
    <w:p w14:paraId="4503D3BF" w14:textId="77777777" w:rsidR="0035708D" w:rsidRDefault="0035708D">
      <w:pPr>
        <w:pStyle w:val="TOC3"/>
        <w:rPr>
          <w:noProof/>
        </w:rPr>
      </w:pPr>
      <w:r>
        <w:rPr>
          <w:noProof/>
        </w:rPr>
        <w:t>Ocean acidification system</w:t>
      </w:r>
      <w:r>
        <w:rPr>
          <w:noProof/>
        </w:rPr>
        <w:tab/>
      </w:r>
      <w:r>
        <w:rPr>
          <w:noProof/>
        </w:rPr>
        <w:fldChar w:fldCharType="begin"/>
      </w:r>
      <w:r>
        <w:rPr>
          <w:noProof/>
        </w:rPr>
        <w:instrText xml:space="preserve"> PAGEREF _Toc250547464 \h </w:instrText>
      </w:r>
      <w:r>
        <w:rPr>
          <w:noProof/>
        </w:rPr>
      </w:r>
      <w:r>
        <w:rPr>
          <w:noProof/>
        </w:rPr>
        <w:fldChar w:fldCharType="separate"/>
      </w:r>
      <w:r>
        <w:rPr>
          <w:noProof/>
        </w:rPr>
        <w:t>65</w:t>
      </w:r>
      <w:r>
        <w:rPr>
          <w:noProof/>
        </w:rPr>
        <w:fldChar w:fldCharType="end"/>
      </w:r>
    </w:p>
    <w:p w14:paraId="3EDF2AF1" w14:textId="77777777" w:rsidR="0035708D" w:rsidRDefault="0035708D">
      <w:pPr>
        <w:pStyle w:val="TOC3"/>
        <w:rPr>
          <w:noProof/>
        </w:rPr>
      </w:pPr>
      <w:r>
        <w:rPr>
          <w:noProof/>
        </w:rPr>
        <w:t>Experimental design</w:t>
      </w:r>
      <w:r>
        <w:rPr>
          <w:noProof/>
        </w:rPr>
        <w:tab/>
      </w:r>
      <w:r>
        <w:rPr>
          <w:noProof/>
        </w:rPr>
        <w:fldChar w:fldCharType="begin"/>
      </w:r>
      <w:r>
        <w:rPr>
          <w:noProof/>
        </w:rPr>
        <w:instrText xml:space="preserve"> PAGEREF _Toc250547465 \h </w:instrText>
      </w:r>
      <w:r>
        <w:rPr>
          <w:noProof/>
        </w:rPr>
      </w:r>
      <w:r>
        <w:rPr>
          <w:noProof/>
        </w:rPr>
        <w:fldChar w:fldCharType="separate"/>
      </w:r>
      <w:r>
        <w:rPr>
          <w:noProof/>
        </w:rPr>
        <w:t>66</w:t>
      </w:r>
      <w:r>
        <w:rPr>
          <w:noProof/>
        </w:rPr>
        <w:fldChar w:fldCharType="end"/>
      </w:r>
    </w:p>
    <w:p w14:paraId="127F3040" w14:textId="77777777" w:rsidR="0035708D" w:rsidRDefault="0035708D">
      <w:pPr>
        <w:pStyle w:val="TOC3"/>
        <w:rPr>
          <w:noProof/>
        </w:rPr>
      </w:pPr>
      <w:r>
        <w:rPr>
          <w:noProof/>
        </w:rPr>
        <w:t>Shell micromechanical properties</w:t>
      </w:r>
      <w:r>
        <w:rPr>
          <w:noProof/>
        </w:rPr>
        <w:tab/>
      </w:r>
      <w:r>
        <w:rPr>
          <w:noProof/>
        </w:rPr>
        <w:fldChar w:fldCharType="begin"/>
      </w:r>
      <w:r>
        <w:rPr>
          <w:noProof/>
        </w:rPr>
        <w:instrText xml:space="preserve"> PAGEREF _Toc250547466 \h </w:instrText>
      </w:r>
      <w:r>
        <w:rPr>
          <w:noProof/>
        </w:rPr>
      </w:r>
      <w:r>
        <w:rPr>
          <w:noProof/>
        </w:rPr>
        <w:fldChar w:fldCharType="separate"/>
      </w:r>
      <w:r>
        <w:rPr>
          <w:noProof/>
        </w:rPr>
        <w:t>67</w:t>
      </w:r>
      <w:r>
        <w:rPr>
          <w:noProof/>
        </w:rPr>
        <w:fldChar w:fldCharType="end"/>
      </w:r>
    </w:p>
    <w:p w14:paraId="346AD2C7" w14:textId="77777777" w:rsidR="0035708D" w:rsidRDefault="0035708D">
      <w:pPr>
        <w:pStyle w:val="TOC3"/>
        <w:rPr>
          <w:noProof/>
        </w:rPr>
      </w:pPr>
      <w:r>
        <w:rPr>
          <w:noProof/>
        </w:rPr>
        <w:t>Fatty acid analysis</w:t>
      </w:r>
      <w:r>
        <w:rPr>
          <w:noProof/>
        </w:rPr>
        <w:tab/>
      </w:r>
      <w:r>
        <w:rPr>
          <w:noProof/>
        </w:rPr>
        <w:fldChar w:fldCharType="begin"/>
      </w:r>
      <w:r>
        <w:rPr>
          <w:noProof/>
        </w:rPr>
        <w:instrText xml:space="preserve"> PAGEREF _Toc250547467 \h </w:instrText>
      </w:r>
      <w:r>
        <w:rPr>
          <w:noProof/>
        </w:rPr>
      </w:r>
      <w:r>
        <w:rPr>
          <w:noProof/>
        </w:rPr>
        <w:fldChar w:fldCharType="separate"/>
      </w:r>
      <w:r>
        <w:rPr>
          <w:noProof/>
        </w:rPr>
        <w:t>69</w:t>
      </w:r>
      <w:r>
        <w:rPr>
          <w:noProof/>
        </w:rPr>
        <w:fldChar w:fldCharType="end"/>
      </w:r>
    </w:p>
    <w:p w14:paraId="0124F9BC" w14:textId="77777777" w:rsidR="0035708D" w:rsidRDefault="0035708D">
      <w:pPr>
        <w:pStyle w:val="TOC3"/>
        <w:rPr>
          <w:noProof/>
        </w:rPr>
      </w:pPr>
      <w:r>
        <w:rPr>
          <w:noProof/>
        </w:rPr>
        <w:t>Heat shock</w:t>
      </w:r>
      <w:r>
        <w:rPr>
          <w:noProof/>
        </w:rPr>
        <w:tab/>
      </w:r>
      <w:r>
        <w:rPr>
          <w:noProof/>
        </w:rPr>
        <w:fldChar w:fldCharType="begin"/>
      </w:r>
      <w:r>
        <w:rPr>
          <w:noProof/>
        </w:rPr>
        <w:instrText xml:space="preserve"> PAGEREF _Toc250547468 \h </w:instrText>
      </w:r>
      <w:r>
        <w:rPr>
          <w:noProof/>
        </w:rPr>
      </w:r>
      <w:r>
        <w:rPr>
          <w:noProof/>
        </w:rPr>
        <w:fldChar w:fldCharType="separate"/>
      </w:r>
      <w:r>
        <w:rPr>
          <w:noProof/>
        </w:rPr>
        <w:t>70</w:t>
      </w:r>
      <w:r>
        <w:rPr>
          <w:noProof/>
        </w:rPr>
        <w:fldChar w:fldCharType="end"/>
      </w:r>
    </w:p>
    <w:p w14:paraId="028D41D2" w14:textId="77777777" w:rsidR="0035708D" w:rsidRDefault="0035708D">
      <w:pPr>
        <w:pStyle w:val="TOC3"/>
        <w:rPr>
          <w:noProof/>
        </w:rPr>
      </w:pPr>
      <w:r>
        <w:rPr>
          <w:noProof/>
        </w:rPr>
        <w:t>Liquid chromatography and tandem mass spectrometry (LC-MS/MS)</w:t>
      </w:r>
      <w:r>
        <w:rPr>
          <w:noProof/>
        </w:rPr>
        <w:tab/>
      </w:r>
      <w:r>
        <w:rPr>
          <w:noProof/>
        </w:rPr>
        <w:fldChar w:fldCharType="begin"/>
      </w:r>
      <w:r>
        <w:rPr>
          <w:noProof/>
        </w:rPr>
        <w:instrText xml:space="preserve"> PAGEREF _Toc250547469 \h </w:instrText>
      </w:r>
      <w:r>
        <w:rPr>
          <w:noProof/>
        </w:rPr>
      </w:r>
      <w:r>
        <w:rPr>
          <w:noProof/>
        </w:rPr>
        <w:fldChar w:fldCharType="separate"/>
      </w:r>
      <w:r>
        <w:rPr>
          <w:noProof/>
        </w:rPr>
        <w:t>70</w:t>
      </w:r>
      <w:r>
        <w:rPr>
          <w:noProof/>
        </w:rPr>
        <w:fldChar w:fldCharType="end"/>
      </w:r>
    </w:p>
    <w:p w14:paraId="0022C254" w14:textId="77777777" w:rsidR="0035708D" w:rsidRDefault="0035708D">
      <w:pPr>
        <w:pStyle w:val="TOC3"/>
        <w:rPr>
          <w:noProof/>
        </w:rPr>
      </w:pPr>
      <w:r>
        <w:rPr>
          <w:noProof/>
        </w:rPr>
        <w:t>Protein informatics analysis</w:t>
      </w:r>
      <w:r>
        <w:rPr>
          <w:noProof/>
        </w:rPr>
        <w:tab/>
      </w:r>
      <w:r>
        <w:rPr>
          <w:noProof/>
        </w:rPr>
        <w:fldChar w:fldCharType="begin"/>
      </w:r>
      <w:r>
        <w:rPr>
          <w:noProof/>
        </w:rPr>
        <w:instrText xml:space="preserve"> PAGEREF _Toc250547470 \h </w:instrText>
      </w:r>
      <w:r>
        <w:rPr>
          <w:noProof/>
        </w:rPr>
      </w:r>
      <w:r>
        <w:rPr>
          <w:noProof/>
        </w:rPr>
        <w:fldChar w:fldCharType="separate"/>
      </w:r>
      <w:r>
        <w:rPr>
          <w:noProof/>
        </w:rPr>
        <w:t>70</w:t>
      </w:r>
      <w:r>
        <w:rPr>
          <w:noProof/>
        </w:rPr>
        <w:fldChar w:fldCharType="end"/>
      </w:r>
    </w:p>
    <w:p w14:paraId="5085AF7F"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71 \h </w:instrText>
      </w:r>
      <w:r>
        <w:rPr>
          <w:noProof/>
        </w:rPr>
      </w:r>
      <w:r>
        <w:rPr>
          <w:noProof/>
        </w:rPr>
        <w:fldChar w:fldCharType="separate"/>
      </w:r>
      <w:r>
        <w:rPr>
          <w:noProof/>
        </w:rPr>
        <w:t>72</w:t>
      </w:r>
      <w:r>
        <w:rPr>
          <w:noProof/>
        </w:rPr>
        <w:fldChar w:fldCharType="end"/>
      </w:r>
    </w:p>
    <w:p w14:paraId="33AA7553" w14:textId="77777777" w:rsidR="0035708D" w:rsidRDefault="0035708D">
      <w:pPr>
        <w:pStyle w:val="TOC3"/>
        <w:rPr>
          <w:noProof/>
        </w:rPr>
      </w:pPr>
      <w:r>
        <w:rPr>
          <w:noProof/>
        </w:rPr>
        <w:t>Seawater chemistry analysis</w:t>
      </w:r>
      <w:r>
        <w:rPr>
          <w:noProof/>
        </w:rPr>
        <w:tab/>
      </w:r>
      <w:r>
        <w:rPr>
          <w:noProof/>
        </w:rPr>
        <w:fldChar w:fldCharType="begin"/>
      </w:r>
      <w:r>
        <w:rPr>
          <w:noProof/>
        </w:rPr>
        <w:instrText xml:space="preserve"> PAGEREF _Toc250547472 \h </w:instrText>
      </w:r>
      <w:r>
        <w:rPr>
          <w:noProof/>
        </w:rPr>
      </w:r>
      <w:r>
        <w:rPr>
          <w:noProof/>
        </w:rPr>
        <w:fldChar w:fldCharType="separate"/>
      </w:r>
      <w:r>
        <w:rPr>
          <w:noProof/>
        </w:rPr>
        <w:t>72</w:t>
      </w:r>
      <w:r>
        <w:rPr>
          <w:noProof/>
        </w:rPr>
        <w:fldChar w:fldCharType="end"/>
      </w:r>
    </w:p>
    <w:p w14:paraId="2D63AF45" w14:textId="77777777" w:rsidR="0035708D" w:rsidRDefault="0035708D">
      <w:pPr>
        <w:pStyle w:val="TOC3"/>
        <w:rPr>
          <w:noProof/>
        </w:rPr>
      </w:pPr>
      <w:r>
        <w:rPr>
          <w:noProof/>
        </w:rPr>
        <w:t>Oyster growth</w:t>
      </w:r>
      <w:r>
        <w:rPr>
          <w:noProof/>
        </w:rPr>
        <w:tab/>
      </w:r>
      <w:r>
        <w:rPr>
          <w:noProof/>
        </w:rPr>
        <w:fldChar w:fldCharType="begin"/>
      </w:r>
      <w:r>
        <w:rPr>
          <w:noProof/>
        </w:rPr>
        <w:instrText xml:space="preserve"> PAGEREF _Toc250547473 \h </w:instrText>
      </w:r>
      <w:r>
        <w:rPr>
          <w:noProof/>
        </w:rPr>
      </w:r>
      <w:r>
        <w:rPr>
          <w:noProof/>
        </w:rPr>
        <w:fldChar w:fldCharType="separate"/>
      </w:r>
      <w:r>
        <w:rPr>
          <w:noProof/>
        </w:rPr>
        <w:t>73</w:t>
      </w:r>
      <w:r>
        <w:rPr>
          <w:noProof/>
        </w:rPr>
        <w:fldChar w:fldCharType="end"/>
      </w:r>
    </w:p>
    <w:p w14:paraId="6447B3CB" w14:textId="77777777" w:rsidR="0035708D" w:rsidRDefault="0035708D">
      <w:pPr>
        <w:pStyle w:val="TOC3"/>
        <w:rPr>
          <w:noProof/>
        </w:rPr>
      </w:pPr>
      <w:r>
        <w:rPr>
          <w:noProof/>
        </w:rPr>
        <w:t>Micromechanical properties</w:t>
      </w:r>
      <w:r>
        <w:rPr>
          <w:noProof/>
        </w:rPr>
        <w:tab/>
      </w:r>
      <w:r>
        <w:rPr>
          <w:noProof/>
        </w:rPr>
        <w:fldChar w:fldCharType="begin"/>
      </w:r>
      <w:r>
        <w:rPr>
          <w:noProof/>
        </w:rPr>
        <w:instrText xml:space="preserve"> PAGEREF _Toc250547474 \h </w:instrText>
      </w:r>
      <w:r>
        <w:rPr>
          <w:noProof/>
        </w:rPr>
      </w:r>
      <w:r>
        <w:rPr>
          <w:noProof/>
        </w:rPr>
        <w:fldChar w:fldCharType="separate"/>
      </w:r>
      <w:r>
        <w:rPr>
          <w:noProof/>
        </w:rPr>
        <w:t>73</w:t>
      </w:r>
      <w:r>
        <w:rPr>
          <w:noProof/>
        </w:rPr>
        <w:fldChar w:fldCharType="end"/>
      </w:r>
    </w:p>
    <w:p w14:paraId="2DC968C2" w14:textId="77777777" w:rsidR="0035708D" w:rsidRDefault="0035708D">
      <w:pPr>
        <w:pStyle w:val="TOC3"/>
        <w:rPr>
          <w:noProof/>
        </w:rPr>
      </w:pPr>
      <w:r>
        <w:rPr>
          <w:noProof/>
        </w:rPr>
        <w:t>Fatty acids</w:t>
      </w:r>
      <w:r>
        <w:rPr>
          <w:noProof/>
        </w:rPr>
        <w:tab/>
      </w:r>
      <w:r>
        <w:rPr>
          <w:noProof/>
        </w:rPr>
        <w:fldChar w:fldCharType="begin"/>
      </w:r>
      <w:r>
        <w:rPr>
          <w:noProof/>
        </w:rPr>
        <w:instrText xml:space="preserve"> PAGEREF _Toc250547475 \h </w:instrText>
      </w:r>
      <w:r>
        <w:rPr>
          <w:noProof/>
        </w:rPr>
      </w:r>
      <w:r>
        <w:rPr>
          <w:noProof/>
        </w:rPr>
        <w:fldChar w:fldCharType="separate"/>
      </w:r>
      <w:r>
        <w:rPr>
          <w:noProof/>
        </w:rPr>
        <w:t>74</w:t>
      </w:r>
      <w:r>
        <w:rPr>
          <w:noProof/>
        </w:rPr>
        <w:fldChar w:fldCharType="end"/>
      </w:r>
    </w:p>
    <w:p w14:paraId="22C4B78A" w14:textId="77777777" w:rsidR="0035708D" w:rsidRDefault="0035708D">
      <w:pPr>
        <w:pStyle w:val="TOC3"/>
        <w:rPr>
          <w:noProof/>
        </w:rPr>
      </w:pPr>
      <w:r>
        <w:rPr>
          <w:noProof/>
        </w:rPr>
        <w:t>Heat shock response</w:t>
      </w:r>
      <w:r>
        <w:rPr>
          <w:noProof/>
        </w:rPr>
        <w:tab/>
      </w:r>
      <w:r>
        <w:rPr>
          <w:noProof/>
        </w:rPr>
        <w:fldChar w:fldCharType="begin"/>
      </w:r>
      <w:r>
        <w:rPr>
          <w:noProof/>
        </w:rPr>
        <w:instrText xml:space="preserve"> PAGEREF _Toc250547476 \h </w:instrText>
      </w:r>
      <w:r>
        <w:rPr>
          <w:noProof/>
        </w:rPr>
      </w:r>
      <w:r>
        <w:rPr>
          <w:noProof/>
        </w:rPr>
        <w:fldChar w:fldCharType="separate"/>
      </w:r>
      <w:r>
        <w:rPr>
          <w:noProof/>
        </w:rPr>
        <w:t>75</w:t>
      </w:r>
      <w:r>
        <w:rPr>
          <w:noProof/>
        </w:rPr>
        <w:fldChar w:fldCharType="end"/>
      </w:r>
    </w:p>
    <w:p w14:paraId="6FC1F389" w14:textId="77777777" w:rsidR="0035708D" w:rsidRDefault="0035708D">
      <w:pPr>
        <w:pStyle w:val="TOC3"/>
        <w:rPr>
          <w:noProof/>
        </w:rPr>
      </w:pPr>
      <w:r>
        <w:rPr>
          <w:noProof/>
        </w:rPr>
        <w:t>Proteomics</w:t>
      </w:r>
      <w:r>
        <w:rPr>
          <w:noProof/>
        </w:rPr>
        <w:tab/>
      </w:r>
      <w:r>
        <w:rPr>
          <w:noProof/>
        </w:rPr>
        <w:fldChar w:fldCharType="begin"/>
      </w:r>
      <w:r>
        <w:rPr>
          <w:noProof/>
        </w:rPr>
        <w:instrText xml:space="preserve"> PAGEREF _Toc250547477 \h </w:instrText>
      </w:r>
      <w:r>
        <w:rPr>
          <w:noProof/>
        </w:rPr>
      </w:r>
      <w:r>
        <w:rPr>
          <w:noProof/>
        </w:rPr>
        <w:fldChar w:fldCharType="separate"/>
      </w:r>
      <w:r>
        <w:rPr>
          <w:noProof/>
        </w:rPr>
        <w:t>76</w:t>
      </w:r>
      <w:r>
        <w:rPr>
          <w:noProof/>
        </w:rPr>
        <w:fldChar w:fldCharType="end"/>
      </w:r>
    </w:p>
    <w:p w14:paraId="7EA8B6C4"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78 \h </w:instrText>
      </w:r>
      <w:r>
        <w:rPr>
          <w:noProof/>
        </w:rPr>
      </w:r>
      <w:r>
        <w:rPr>
          <w:noProof/>
        </w:rPr>
        <w:fldChar w:fldCharType="separate"/>
      </w:r>
      <w:r>
        <w:rPr>
          <w:noProof/>
        </w:rPr>
        <w:t>81</w:t>
      </w:r>
      <w:r>
        <w:rPr>
          <w:noProof/>
        </w:rPr>
        <w:fldChar w:fldCharType="end"/>
      </w:r>
    </w:p>
    <w:p w14:paraId="297881E7" w14:textId="77777777" w:rsidR="0035708D" w:rsidRDefault="0035708D">
      <w:pPr>
        <w:pStyle w:val="TOC3"/>
        <w:rPr>
          <w:noProof/>
        </w:rPr>
      </w:pPr>
      <w:r>
        <w:rPr>
          <w:noProof/>
        </w:rPr>
        <w:t>Proteomic response to ocean acidification</w:t>
      </w:r>
      <w:r>
        <w:rPr>
          <w:noProof/>
        </w:rPr>
        <w:tab/>
      </w:r>
      <w:r>
        <w:rPr>
          <w:noProof/>
        </w:rPr>
        <w:fldChar w:fldCharType="begin"/>
      </w:r>
      <w:r>
        <w:rPr>
          <w:noProof/>
        </w:rPr>
        <w:instrText xml:space="preserve"> PAGEREF _Toc250547479 \h </w:instrText>
      </w:r>
      <w:r>
        <w:rPr>
          <w:noProof/>
        </w:rPr>
      </w:r>
      <w:r>
        <w:rPr>
          <w:noProof/>
        </w:rPr>
        <w:fldChar w:fldCharType="separate"/>
      </w:r>
      <w:r>
        <w:rPr>
          <w:noProof/>
        </w:rPr>
        <w:t>84</w:t>
      </w:r>
      <w:r>
        <w:rPr>
          <w:noProof/>
        </w:rPr>
        <w:fldChar w:fldCharType="end"/>
      </w:r>
    </w:p>
    <w:p w14:paraId="0F1C48C6" w14:textId="77777777" w:rsidR="0035708D" w:rsidRDefault="0035708D">
      <w:pPr>
        <w:pStyle w:val="TOC3"/>
        <w:rPr>
          <w:noProof/>
        </w:rPr>
      </w:pPr>
      <w:r>
        <w:rPr>
          <w:noProof/>
        </w:rPr>
        <w:t>The effects of pCO</w:t>
      </w:r>
      <w:r w:rsidRPr="008F2D29">
        <w:rPr>
          <w:noProof/>
          <w:vertAlign w:val="subscript"/>
        </w:rPr>
        <w:t>2</w:t>
      </w:r>
      <w:r>
        <w:rPr>
          <w:noProof/>
        </w:rPr>
        <w:t xml:space="preserve"> on the stress response</w:t>
      </w:r>
      <w:r>
        <w:rPr>
          <w:noProof/>
        </w:rPr>
        <w:tab/>
      </w:r>
      <w:r>
        <w:rPr>
          <w:noProof/>
        </w:rPr>
        <w:fldChar w:fldCharType="begin"/>
      </w:r>
      <w:r>
        <w:rPr>
          <w:noProof/>
        </w:rPr>
        <w:instrText xml:space="preserve"> PAGEREF _Toc250547480 \h </w:instrText>
      </w:r>
      <w:r>
        <w:rPr>
          <w:noProof/>
        </w:rPr>
      </w:r>
      <w:r>
        <w:rPr>
          <w:noProof/>
        </w:rPr>
        <w:fldChar w:fldCharType="separate"/>
      </w:r>
      <w:r>
        <w:rPr>
          <w:noProof/>
        </w:rPr>
        <w:t>88</w:t>
      </w:r>
      <w:r>
        <w:rPr>
          <w:noProof/>
        </w:rPr>
        <w:fldChar w:fldCharType="end"/>
      </w:r>
    </w:p>
    <w:p w14:paraId="4B207CD7" w14:textId="77777777" w:rsidR="0035708D" w:rsidRDefault="0035708D">
      <w:pPr>
        <w:pStyle w:val="TOC3"/>
        <w:rPr>
          <w:noProof/>
        </w:rPr>
      </w:pPr>
      <w:r>
        <w:rPr>
          <w:noProof/>
        </w:rPr>
        <w:t>Conclusion</w:t>
      </w:r>
      <w:r>
        <w:rPr>
          <w:noProof/>
        </w:rPr>
        <w:tab/>
      </w:r>
      <w:r>
        <w:rPr>
          <w:noProof/>
        </w:rPr>
        <w:fldChar w:fldCharType="begin"/>
      </w:r>
      <w:r>
        <w:rPr>
          <w:noProof/>
        </w:rPr>
        <w:instrText xml:space="preserve"> PAGEREF _Toc250547481 \h </w:instrText>
      </w:r>
      <w:r>
        <w:rPr>
          <w:noProof/>
        </w:rPr>
      </w:r>
      <w:r>
        <w:rPr>
          <w:noProof/>
        </w:rPr>
        <w:fldChar w:fldCharType="separate"/>
      </w:r>
      <w:r>
        <w:rPr>
          <w:noProof/>
        </w:rPr>
        <w:t>91</w:t>
      </w:r>
      <w:r>
        <w:rPr>
          <w:noProof/>
        </w:rPr>
        <w:fldChar w:fldCharType="end"/>
      </w:r>
    </w:p>
    <w:p w14:paraId="386224B0" w14:textId="77777777" w:rsidR="0035708D" w:rsidRDefault="0035708D">
      <w:pPr>
        <w:pStyle w:val="TOC2"/>
        <w:tabs>
          <w:tab w:val="right" w:leader="dot" w:pos="8630"/>
        </w:tabs>
        <w:rPr>
          <w:noProof/>
        </w:rPr>
      </w:pPr>
      <w:r>
        <w:rPr>
          <w:noProof/>
        </w:rPr>
        <w:t>Acknowledgements</w:t>
      </w:r>
      <w:r>
        <w:rPr>
          <w:noProof/>
        </w:rPr>
        <w:tab/>
      </w:r>
      <w:r>
        <w:rPr>
          <w:noProof/>
        </w:rPr>
        <w:fldChar w:fldCharType="begin"/>
      </w:r>
      <w:r>
        <w:rPr>
          <w:noProof/>
        </w:rPr>
        <w:instrText xml:space="preserve"> PAGEREF _Toc250547482 \h </w:instrText>
      </w:r>
      <w:r>
        <w:rPr>
          <w:noProof/>
        </w:rPr>
      </w:r>
      <w:r>
        <w:rPr>
          <w:noProof/>
        </w:rPr>
        <w:fldChar w:fldCharType="separate"/>
      </w:r>
      <w:r>
        <w:rPr>
          <w:noProof/>
        </w:rPr>
        <w:t>91</w:t>
      </w:r>
      <w:r>
        <w:rPr>
          <w:noProof/>
        </w:rPr>
        <w:fldChar w:fldCharType="end"/>
      </w:r>
    </w:p>
    <w:p w14:paraId="282652F3"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83 \h </w:instrText>
      </w:r>
      <w:r>
        <w:rPr>
          <w:noProof/>
        </w:rPr>
      </w:r>
      <w:r>
        <w:rPr>
          <w:noProof/>
        </w:rPr>
        <w:fldChar w:fldCharType="separate"/>
      </w:r>
      <w:r>
        <w:rPr>
          <w:noProof/>
        </w:rPr>
        <w:t>92</w:t>
      </w:r>
      <w:r>
        <w:rPr>
          <w:noProof/>
        </w:rPr>
        <w:fldChar w:fldCharType="end"/>
      </w:r>
    </w:p>
    <w:p w14:paraId="6148F40A" w14:textId="77777777" w:rsidR="0035708D" w:rsidRDefault="0035708D">
      <w:pPr>
        <w:pStyle w:val="TOC1"/>
        <w:tabs>
          <w:tab w:val="right" w:leader="dot" w:pos="8630"/>
        </w:tabs>
        <w:rPr>
          <w:noProof/>
        </w:rPr>
      </w:pPr>
      <w:r>
        <w:rPr>
          <w:noProof/>
        </w:rPr>
        <w:t>Appendix A:  Exploration of enzymatic activity of Pacific oyster antioxidant proteins in response to ocean acidification</w:t>
      </w:r>
      <w:r>
        <w:rPr>
          <w:noProof/>
        </w:rPr>
        <w:tab/>
      </w:r>
      <w:r>
        <w:rPr>
          <w:noProof/>
        </w:rPr>
        <w:fldChar w:fldCharType="begin"/>
      </w:r>
      <w:r>
        <w:rPr>
          <w:noProof/>
        </w:rPr>
        <w:instrText xml:space="preserve"> PAGEREF _Toc250547484 \h </w:instrText>
      </w:r>
      <w:r>
        <w:rPr>
          <w:noProof/>
        </w:rPr>
      </w:r>
      <w:r>
        <w:rPr>
          <w:noProof/>
        </w:rPr>
        <w:fldChar w:fldCharType="separate"/>
      </w:r>
      <w:r>
        <w:rPr>
          <w:noProof/>
        </w:rPr>
        <w:t>100</w:t>
      </w:r>
      <w:r>
        <w:rPr>
          <w:noProof/>
        </w:rPr>
        <w:fldChar w:fldCharType="end"/>
      </w:r>
    </w:p>
    <w:p w14:paraId="46C71393" w14:textId="77777777" w:rsidR="0035708D" w:rsidRDefault="0035708D">
      <w:pPr>
        <w:pStyle w:val="TOC2"/>
        <w:tabs>
          <w:tab w:val="right" w:leader="dot" w:pos="8630"/>
        </w:tabs>
        <w:rPr>
          <w:noProof/>
        </w:rPr>
      </w:pPr>
      <w:r>
        <w:rPr>
          <w:noProof/>
        </w:rPr>
        <w:t>Introduction</w:t>
      </w:r>
      <w:r>
        <w:rPr>
          <w:noProof/>
        </w:rPr>
        <w:tab/>
      </w:r>
      <w:r>
        <w:rPr>
          <w:noProof/>
        </w:rPr>
        <w:fldChar w:fldCharType="begin"/>
      </w:r>
      <w:r>
        <w:rPr>
          <w:noProof/>
        </w:rPr>
        <w:instrText xml:space="preserve"> PAGEREF _Toc250547485 \h </w:instrText>
      </w:r>
      <w:r>
        <w:rPr>
          <w:noProof/>
        </w:rPr>
      </w:r>
      <w:r>
        <w:rPr>
          <w:noProof/>
        </w:rPr>
        <w:fldChar w:fldCharType="separate"/>
      </w:r>
      <w:r>
        <w:rPr>
          <w:noProof/>
        </w:rPr>
        <w:t>100</w:t>
      </w:r>
      <w:r>
        <w:rPr>
          <w:noProof/>
        </w:rPr>
        <w:fldChar w:fldCharType="end"/>
      </w:r>
    </w:p>
    <w:p w14:paraId="5E46D67A" w14:textId="77777777" w:rsidR="0035708D" w:rsidRDefault="0035708D">
      <w:pPr>
        <w:pStyle w:val="TOC2"/>
        <w:tabs>
          <w:tab w:val="right" w:leader="dot" w:pos="8630"/>
        </w:tabs>
        <w:rPr>
          <w:noProof/>
        </w:rPr>
      </w:pPr>
      <w:r>
        <w:rPr>
          <w:noProof/>
        </w:rPr>
        <w:t>Methods</w:t>
      </w:r>
      <w:r>
        <w:rPr>
          <w:noProof/>
        </w:rPr>
        <w:tab/>
      </w:r>
      <w:r>
        <w:rPr>
          <w:noProof/>
        </w:rPr>
        <w:fldChar w:fldCharType="begin"/>
      </w:r>
      <w:r>
        <w:rPr>
          <w:noProof/>
        </w:rPr>
        <w:instrText xml:space="preserve"> PAGEREF _Toc250547486 \h </w:instrText>
      </w:r>
      <w:r>
        <w:rPr>
          <w:noProof/>
        </w:rPr>
      </w:r>
      <w:r>
        <w:rPr>
          <w:noProof/>
        </w:rPr>
        <w:fldChar w:fldCharType="separate"/>
      </w:r>
      <w:r>
        <w:rPr>
          <w:noProof/>
        </w:rPr>
        <w:t>101</w:t>
      </w:r>
      <w:r>
        <w:rPr>
          <w:noProof/>
        </w:rPr>
        <w:fldChar w:fldCharType="end"/>
      </w:r>
    </w:p>
    <w:p w14:paraId="5E9EEB9F" w14:textId="77777777" w:rsidR="0035708D" w:rsidRDefault="0035708D">
      <w:pPr>
        <w:pStyle w:val="TOC3"/>
        <w:rPr>
          <w:noProof/>
        </w:rPr>
      </w:pPr>
      <w:r>
        <w:rPr>
          <w:noProof/>
          <w:lang w:eastAsia="en-US"/>
        </w:rPr>
        <w:t>Carbonate Chemistry</w:t>
      </w:r>
      <w:r>
        <w:rPr>
          <w:noProof/>
        </w:rPr>
        <w:tab/>
      </w:r>
      <w:r>
        <w:rPr>
          <w:noProof/>
        </w:rPr>
        <w:fldChar w:fldCharType="begin"/>
      </w:r>
      <w:r>
        <w:rPr>
          <w:noProof/>
        </w:rPr>
        <w:instrText xml:space="preserve"> PAGEREF _Toc250547487 \h </w:instrText>
      </w:r>
      <w:r>
        <w:rPr>
          <w:noProof/>
        </w:rPr>
      </w:r>
      <w:r>
        <w:rPr>
          <w:noProof/>
        </w:rPr>
        <w:fldChar w:fldCharType="separate"/>
      </w:r>
      <w:r>
        <w:rPr>
          <w:noProof/>
        </w:rPr>
        <w:t>101</w:t>
      </w:r>
      <w:r>
        <w:rPr>
          <w:noProof/>
        </w:rPr>
        <w:fldChar w:fldCharType="end"/>
      </w:r>
    </w:p>
    <w:p w14:paraId="11C222C8" w14:textId="77777777" w:rsidR="0035708D" w:rsidRDefault="0035708D">
      <w:pPr>
        <w:pStyle w:val="TOC3"/>
        <w:rPr>
          <w:noProof/>
        </w:rPr>
      </w:pPr>
      <w:r>
        <w:rPr>
          <w:noProof/>
          <w:lang w:eastAsia="en-US"/>
        </w:rPr>
        <w:t>Oysters</w:t>
      </w:r>
      <w:r>
        <w:rPr>
          <w:noProof/>
        </w:rPr>
        <w:tab/>
      </w:r>
      <w:r>
        <w:rPr>
          <w:noProof/>
        </w:rPr>
        <w:fldChar w:fldCharType="begin"/>
      </w:r>
      <w:r>
        <w:rPr>
          <w:noProof/>
        </w:rPr>
        <w:instrText xml:space="preserve"> PAGEREF _Toc250547488 \h </w:instrText>
      </w:r>
      <w:r>
        <w:rPr>
          <w:noProof/>
        </w:rPr>
      </w:r>
      <w:r>
        <w:rPr>
          <w:noProof/>
        </w:rPr>
        <w:fldChar w:fldCharType="separate"/>
      </w:r>
      <w:r>
        <w:rPr>
          <w:noProof/>
        </w:rPr>
        <w:t>101</w:t>
      </w:r>
      <w:r>
        <w:rPr>
          <w:noProof/>
        </w:rPr>
        <w:fldChar w:fldCharType="end"/>
      </w:r>
    </w:p>
    <w:p w14:paraId="5FBD1B56" w14:textId="77777777" w:rsidR="0035708D" w:rsidRDefault="0035708D">
      <w:pPr>
        <w:pStyle w:val="TOC3"/>
        <w:rPr>
          <w:noProof/>
        </w:rPr>
      </w:pPr>
      <w:r>
        <w:rPr>
          <w:noProof/>
          <w:lang w:eastAsia="en-US"/>
        </w:rPr>
        <w:t>Glutathione S-transferase: protein extraction and enzymatic assay</w:t>
      </w:r>
      <w:r>
        <w:rPr>
          <w:noProof/>
        </w:rPr>
        <w:tab/>
      </w:r>
      <w:r>
        <w:rPr>
          <w:noProof/>
        </w:rPr>
        <w:fldChar w:fldCharType="begin"/>
      </w:r>
      <w:r>
        <w:rPr>
          <w:noProof/>
        </w:rPr>
        <w:instrText xml:space="preserve"> PAGEREF _Toc250547489 \h </w:instrText>
      </w:r>
      <w:r>
        <w:rPr>
          <w:noProof/>
        </w:rPr>
      </w:r>
      <w:r>
        <w:rPr>
          <w:noProof/>
        </w:rPr>
        <w:fldChar w:fldCharType="separate"/>
      </w:r>
      <w:r>
        <w:rPr>
          <w:noProof/>
        </w:rPr>
        <w:t>102</w:t>
      </w:r>
      <w:r>
        <w:rPr>
          <w:noProof/>
        </w:rPr>
        <w:fldChar w:fldCharType="end"/>
      </w:r>
    </w:p>
    <w:p w14:paraId="74CE936C" w14:textId="77777777" w:rsidR="0035708D" w:rsidRDefault="0035708D">
      <w:pPr>
        <w:pStyle w:val="TOC3"/>
        <w:rPr>
          <w:noProof/>
        </w:rPr>
      </w:pPr>
      <w:r>
        <w:rPr>
          <w:noProof/>
          <w:lang w:eastAsia="en-US"/>
        </w:rPr>
        <w:t>Superoxide dismutase: protein extraction and enzymatic assay</w:t>
      </w:r>
      <w:r>
        <w:rPr>
          <w:noProof/>
        </w:rPr>
        <w:tab/>
      </w:r>
      <w:r>
        <w:rPr>
          <w:noProof/>
        </w:rPr>
        <w:fldChar w:fldCharType="begin"/>
      </w:r>
      <w:r>
        <w:rPr>
          <w:noProof/>
        </w:rPr>
        <w:instrText xml:space="preserve"> PAGEREF _Toc250547490 \h </w:instrText>
      </w:r>
      <w:r>
        <w:rPr>
          <w:noProof/>
        </w:rPr>
      </w:r>
      <w:r>
        <w:rPr>
          <w:noProof/>
        </w:rPr>
        <w:fldChar w:fldCharType="separate"/>
      </w:r>
      <w:r>
        <w:rPr>
          <w:noProof/>
        </w:rPr>
        <w:t>102</w:t>
      </w:r>
      <w:r>
        <w:rPr>
          <w:noProof/>
        </w:rPr>
        <w:fldChar w:fldCharType="end"/>
      </w:r>
    </w:p>
    <w:p w14:paraId="33FA86A1" w14:textId="77777777" w:rsidR="0035708D" w:rsidRDefault="0035708D">
      <w:pPr>
        <w:pStyle w:val="TOC3"/>
        <w:rPr>
          <w:noProof/>
        </w:rPr>
      </w:pPr>
      <w:r>
        <w:rPr>
          <w:noProof/>
          <w:lang w:eastAsia="en-US"/>
        </w:rPr>
        <w:t>Protein Concentration</w:t>
      </w:r>
      <w:r>
        <w:rPr>
          <w:noProof/>
        </w:rPr>
        <w:tab/>
      </w:r>
      <w:r>
        <w:rPr>
          <w:noProof/>
        </w:rPr>
        <w:fldChar w:fldCharType="begin"/>
      </w:r>
      <w:r>
        <w:rPr>
          <w:noProof/>
        </w:rPr>
        <w:instrText xml:space="preserve"> PAGEREF _Toc250547491 \h </w:instrText>
      </w:r>
      <w:r>
        <w:rPr>
          <w:noProof/>
        </w:rPr>
      </w:r>
      <w:r>
        <w:rPr>
          <w:noProof/>
        </w:rPr>
        <w:fldChar w:fldCharType="separate"/>
      </w:r>
      <w:r>
        <w:rPr>
          <w:noProof/>
        </w:rPr>
        <w:t>103</w:t>
      </w:r>
      <w:r>
        <w:rPr>
          <w:noProof/>
        </w:rPr>
        <w:fldChar w:fldCharType="end"/>
      </w:r>
    </w:p>
    <w:p w14:paraId="2D0B93A6" w14:textId="77777777" w:rsidR="0035708D" w:rsidRDefault="0035708D">
      <w:pPr>
        <w:pStyle w:val="TOC3"/>
        <w:rPr>
          <w:noProof/>
        </w:rPr>
      </w:pPr>
      <w:r>
        <w:rPr>
          <w:noProof/>
          <w:lang w:eastAsia="en-US"/>
        </w:rPr>
        <w:t>Statistical Analysis</w:t>
      </w:r>
      <w:r>
        <w:rPr>
          <w:noProof/>
        </w:rPr>
        <w:tab/>
      </w:r>
      <w:r>
        <w:rPr>
          <w:noProof/>
        </w:rPr>
        <w:fldChar w:fldCharType="begin"/>
      </w:r>
      <w:r>
        <w:rPr>
          <w:noProof/>
        </w:rPr>
        <w:instrText xml:space="preserve"> PAGEREF _Toc250547492 \h </w:instrText>
      </w:r>
      <w:r>
        <w:rPr>
          <w:noProof/>
        </w:rPr>
      </w:r>
      <w:r>
        <w:rPr>
          <w:noProof/>
        </w:rPr>
        <w:fldChar w:fldCharType="separate"/>
      </w:r>
      <w:r>
        <w:rPr>
          <w:noProof/>
        </w:rPr>
        <w:t>103</w:t>
      </w:r>
      <w:r>
        <w:rPr>
          <w:noProof/>
        </w:rPr>
        <w:fldChar w:fldCharType="end"/>
      </w:r>
    </w:p>
    <w:p w14:paraId="302C13E2" w14:textId="77777777" w:rsidR="0035708D" w:rsidRDefault="0035708D">
      <w:pPr>
        <w:pStyle w:val="TOC2"/>
        <w:tabs>
          <w:tab w:val="right" w:leader="dot" w:pos="8630"/>
        </w:tabs>
        <w:rPr>
          <w:noProof/>
        </w:rPr>
      </w:pPr>
      <w:r>
        <w:rPr>
          <w:noProof/>
        </w:rPr>
        <w:t>Results</w:t>
      </w:r>
      <w:r>
        <w:rPr>
          <w:noProof/>
        </w:rPr>
        <w:tab/>
      </w:r>
      <w:r>
        <w:rPr>
          <w:noProof/>
        </w:rPr>
        <w:fldChar w:fldCharType="begin"/>
      </w:r>
      <w:r>
        <w:rPr>
          <w:noProof/>
        </w:rPr>
        <w:instrText xml:space="preserve"> PAGEREF _Toc250547493 \h </w:instrText>
      </w:r>
      <w:r>
        <w:rPr>
          <w:noProof/>
        </w:rPr>
      </w:r>
      <w:r>
        <w:rPr>
          <w:noProof/>
        </w:rPr>
        <w:fldChar w:fldCharType="separate"/>
      </w:r>
      <w:r>
        <w:rPr>
          <w:noProof/>
        </w:rPr>
        <w:t>104</w:t>
      </w:r>
      <w:r>
        <w:rPr>
          <w:noProof/>
        </w:rPr>
        <w:fldChar w:fldCharType="end"/>
      </w:r>
    </w:p>
    <w:p w14:paraId="26039101" w14:textId="77777777" w:rsidR="0035708D" w:rsidRDefault="0035708D">
      <w:pPr>
        <w:pStyle w:val="TOC3"/>
        <w:rPr>
          <w:noProof/>
        </w:rPr>
      </w:pPr>
      <w:r>
        <w:rPr>
          <w:noProof/>
          <w:lang w:eastAsia="en-US"/>
        </w:rPr>
        <w:t>Glutathione S-transferase</w:t>
      </w:r>
      <w:r>
        <w:rPr>
          <w:noProof/>
        </w:rPr>
        <w:tab/>
      </w:r>
      <w:r>
        <w:rPr>
          <w:noProof/>
        </w:rPr>
        <w:fldChar w:fldCharType="begin"/>
      </w:r>
      <w:r>
        <w:rPr>
          <w:noProof/>
        </w:rPr>
        <w:instrText xml:space="preserve"> PAGEREF _Toc250547494 \h </w:instrText>
      </w:r>
      <w:r>
        <w:rPr>
          <w:noProof/>
        </w:rPr>
      </w:r>
      <w:r>
        <w:rPr>
          <w:noProof/>
        </w:rPr>
        <w:fldChar w:fldCharType="separate"/>
      </w:r>
      <w:r>
        <w:rPr>
          <w:noProof/>
        </w:rPr>
        <w:t>104</w:t>
      </w:r>
      <w:r>
        <w:rPr>
          <w:noProof/>
        </w:rPr>
        <w:fldChar w:fldCharType="end"/>
      </w:r>
    </w:p>
    <w:p w14:paraId="71DEAD46" w14:textId="77777777" w:rsidR="0035708D" w:rsidRDefault="0035708D">
      <w:pPr>
        <w:pStyle w:val="TOC3"/>
        <w:rPr>
          <w:noProof/>
        </w:rPr>
      </w:pPr>
      <w:r>
        <w:rPr>
          <w:noProof/>
          <w:lang w:eastAsia="en-US"/>
        </w:rPr>
        <w:t>Superoxide dismutase</w:t>
      </w:r>
      <w:r>
        <w:rPr>
          <w:noProof/>
        </w:rPr>
        <w:tab/>
      </w:r>
      <w:r>
        <w:rPr>
          <w:noProof/>
        </w:rPr>
        <w:fldChar w:fldCharType="begin"/>
      </w:r>
      <w:r>
        <w:rPr>
          <w:noProof/>
        </w:rPr>
        <w:instrText xml:space="preserve"> PAGEREF _Toc250547495 \h </w:instrText>
      </w:r>
      <w:r>
        <w:rPr>
          <w:noProof/>
        </w:rPr>
      </w:r>
      <w:r>
        <w:rPr>
          <w:noProof/>
        </w:rPr>
        <w:fldChar w:fldCharType="separate"/>
      </w:r>
      <w:r>
        <w:rPr>
          <w:noProof/>
        </w:rPr>
        <w:t>105</w:t>
      </w:r>
      <w:r>
        <w:rPr>
          <w:noProof/>
        </w:rPr>
        <w:fldChar w:fldCharType="end"/>
      </w:r>
    </w:p>
    <w:p w14:paraId="06AA5570" w14:textId="77777777" w:rsidR="0035708D" w:rsidRDefault="0035708D">
      <w:pPr>
        <w:pStyle w:val="TOC2"/>
        <w:tabs>
          <w:tab w:val="right" w:leader="dot" w:pos="8630"/>
        </w:tabs>
        <w:rPr>
          <w:noProof/>
        </w:rPr>
      </w:pPr>
      <w:r>
        <w:rPr>
          <w:noProof/>
        </w:rPr>
        <w:t>Discussion</w:t>
      </w:r>
      <w:r>
        <w:rPr>
          <w:noProof/>
        </w:rPr>
        <w:tab/>
      </w:r>
      <w:r>
        <w:rPr>
          <w:noProof/>
        </w:rPr>
        <w:fldChar w:fldCharType="begin"/>
      </w:r>
      <w:r>
        <w:rPr>
          <w:noProof/>
        </w:rPr>
        <w:instrText xml:space="preserve"> PAGEREF _Toc250547496 \h </w:instrText>
      </w:r>
      <w:r>
        <w:rPr>
          <w:noProof/>
        </w:rPr>
      </w:r>
      <w:r>
        <w:rPr>
          <w:noProof/>
        </w:rPr>
        <w:fldChar w:fldCharType="separate"/>
      </w:r>
      <w:r>
        <w:rPr>
          <w:noProof/>
        </w:rPr>
        <w:t>106</w:t>
      </w:r>
      <w:r>
        <w:rPr>
          <w:noProof/>
        </w:rPr>
        <w:fldChar w:fldCharType="end"/>
      </w:r>
    </w:p>
    <w:p w14:paraId="4F9C58AB" w14:textId="77777777" w:rsidR="0035708D" w:rsidRDefault="0035708D">
      <w:pPr>
        <w:pStyle w:val="TOC2"/>
        <w:tabs>
          <w:tab w:val="right" w:leader="dot" w:pos="8630"/>
        </w:tabs>
        <w:rPr>
          <w:noProof/>
        </w:rPr>
      </w:pPr>
      <w:r>
        <w:rPr>
          <w:noProof/>
          <w:lang w:eastAsia="en-US"/>
        </w:rPr>
        <w:t>Works Cited</w:t>
      </w:r>
      <w:r>
        <w:rPr>
          <w:noProof/>
        </w:rPr>
        <w:tab/>
      </w:r>
      <w:r>
        <w:rPr>
          <w:noProof/>
        </w:rPr>
        <w:fldChar w:fldCharType="begin"/>
      </w:r>
      <w:r>
        <w:rPr>
          <w:noProof/>
        </w:rPr>
        <w:instrText xml:space="preserve"> PAGEREF _Toc250547497 \h </w:instrText>
      </w:r>
      <w:r>
        <w:rPr>
          <w:noProof/>
        </w:rPr>
      </w:r>
      <w:r>
        <w:rPr>
          <w:noProof/>
        </w:rPr>
        <w:fldChar w:fldCharType="separate"/>
      </w:r>
      <w:r>
        <w:rPr>
          <w:noProof/>
        </w:rPr>
        <w:t>107</w:t>
      </w:r>
      <w:r>
        <w:rPr>
          <w:noProof/>
        </w:rPr>
        <w:fldChar w:fldCharType="end"/>
      </w:r>
    </w:p>
    <w:p w14:paraId="3C026DB1" w14:textId="77777777" w:rsidR="0035708D" w:rsidRDefault="0035708D">
      <w:pPr>
        <w:pStyle w:val="TOC1"/>
        <w:tabs>
          <w:tab w:val="right" w:leader="dot" w:pos="8630"/>
        </w:tabs>
        <w:rPr>
          <w:noProof/>
        </w:rPr>
      </w:pPr>
      <w:r>
        <w:rPr>
          <w:noProof/>
        </w:rPr>
        <w:t>Synthesis and Conclusion</w:t>
      </w:r>
      <w:r>
        <w:rPr>
          <w:noProof/>
        </w:rPr>
        <w:tab/>
      </w:r>
      <w:r>
        <w:rPr>
          <w:noProof/>
        </w:rPr>
        <w:fldChar w:fldCharType="begin"/>
      </w:r>
      <w:r>
        <w:rPr>
          <w:noProof/>
        </w:rPr>
        <w:instrText xml:space="preserve"> PAGEREF _Toc250547498 \h </w:instrText>
      </w:r>
      <w:r>
        <w:rPr>
          <w:noProof/>
        </w:rPr>
      </w:r>
      <w:r>
        <w:rPr>
          <w:noProof/>
        </w:rPr>
        <w:fldChar w:fldCharType="separate"/>
      </w:r>
      <w:r>
        <w:rPr>
          <w:noProof/>
        </w:rPr>
        <w:t>110</w:t>
      </w:r>
      <w:r>
        <w:rPr>
          <w:noProof/>
        </w:rPr>
        <w:fldChar w:fldCharType="end"/>
      </w:r>
    </w:p>
    <w:p w14:paraId="4436E369" w14:textId="77777777" w:rsidR="0035708D" w:rsidRDefault="0035708D">
      <w:pPr>
        <w:pStyle w:val="TOC2"/>
        <w:tabs>
          <w:tab w:val="right" w:leader="dot" w:pos="8630"/>
        </w:tabs>
        <w:rPr>
          <w:noProof/>
        </w:rPr>
      </w:pPr>
      <w:r>
        <w:rPr>
          <w:noProof/>
        </w:rPr>
        <w:t>Works Cited</w:t>
      </w:r>
      <w:r>
        <w:rPr>
          <w:noProof/>
        </w:rPr>
        <w:tab/>
      </w:r>
      <w:r>
        <w:rPr>
          <w:noProof/>
        </w:rPr>
        <w:fldChar w:fldCharType="begin"/>
      </w:r>
      <w:r>
        <w:rPr>
          <w:noProof/>
        </w:rPr>
        <w:instrText xml:space="preserve"> PAGEREF _Toc250547499 \h </w:instrText>
      </w:r>
      <w:r>
        <w:rPr>
          <w:noProof/>
        </w:rPr>
      </w:r>
      <w:r>
        <w:rPr>
          <w:noProof/>
        </w:rPr>
        <w:fldChar w:fldCharType="separate"/>
      </w:r>
      <w:r>
        <w:rPr>
          <w:noProof/>
        </w:rPr>
        <w:t>112</w:t>
      </w:r>
      <w:r>
        <w:rPr>
          <w:noProof/>
        </w:rPr>
        <w:fldChar w:fldCharType="end"/>
      </w:r>
    </w:p>
    <w:p w14:paraId="45D2BE3B" w14:textId="2B4042F9" w:rsidR="00DF70F0" w:rsidRDefault="0035708D">
      <w:r>
        <w:fldChar w:fldCharType="end"/>
      </w:r>
    </w:p>
    <w:p w14:paraId="40D8BA45" w14:textId="77777777" w:rsidR="00C02D9B" w:rsidRDefault="00C02D9B"/>
    <w:p w14:paraId="556EC4ED" w14:textId="77777777" w:rsidR="00C02D9B" w:rsidRDefault="00C02D9B" w:rsidP="00C02D9B">
      <w:pPr>
        <w:pStyle w:val="Heading1"/>
      </w:pPr>
      <w:bookmarkStart w:id="2" w:name="_Toc250547421"/>
      <w:r>
        <w:t>List of Figures</w:t>
      </w:r>
      <w:bookmarkEnd w:id="2"/>
    </w:p>
    <w:p w14:paraId="674DE0FA" w14:textId="77777777" w:rsidR="005643FD" w:rsidRPr="005643FD" w:rsidRDefault="005643FD" w:rsidP="005643FD"/>
    <w:p w14:paraId="68FC26A7" w14:textId="46E1D2D2" w:rsidR="00ED7FBC" w:rsidRDefault="00ED7FBC" w:rsidP="00ED7FBC">
      <w:r>
        <w:t>I.1. Representative photographs of D-hinge larval shells under polarized light</w:t>
      </w:r>
      <w:r w:rsidR="001C03BF">
        <w:t>..........27</w:t>
      </w:r>
    </w:p>
    <w:p w14:paraId="3999096A" w14:textId="77777777" w:rsidR="005643FD" w:rsidRDefault="005643FD" w:rsidP="00ED7FBC"/>
    <w:p w14:paraId="2C63CFA0" w14:textId="599672F5" w:rsidR="00ED7FBC" w:rsidRDefault="00ED7FBC" w:rsidP="00ED7FBC">
      <w:r>
        <w:t xml:space="preserve">I.2. </w:t>
      </w:r>
      <w:proofErr w:type="gramStart"/>
      <w:r>
        <w:t>pH</w:t>
      </w:r>
      <w:proofErr w:type="gramEnd"/>
      <w:r>
        <w:t xml:space="preserve"> profiles as measured by DuraFET probes for the three </w:t>
      </w:r>
      <w:r w:rsidRPr="00ED7FBC">
        <w:rPr>
          <w:i/>
        </w:rPr>
        <w:t>p</w:t>
      </w:r>
      <w:r>
        <w:t>CO</w:t>
      </w:r>
      <w:r w:rsidRPr="00ED7FBC">
        <w:rPr>
          <w:vertAlign w:val="subscript"/>
        </w:rPr>
        <w:t>2</w:t>
      </w:r>
      <w:r>
        <w:t xml:space="preserve"> treatments</w:t>
      </w:r>
      <w:r w:rsidR="001C03BF">
        <w:t>........30</w:t>
      </w:r>
    </w:p>
    <w:p w14:paraId="3F0AFF2D" w14:textId="77777777" w:rsidR="005643FD" w:rsidRDefault="005643FD" w:rsidP="00ED7FBC"/>
    <w:p w14:paraId="335DADC3" w14:textId="52A9562B" w:rsidR="00ED7FBC" w:rsidRDefault="00ED7FBC" w:rsidP="00ED7FBC">
      <w:r>
        <w:t xml:space="preserve">I.3. Proportion of larvae with calcified material at three different </w:t>
      </w:r>
      <w:r w:rsidRPr="00ED7FBC">
        <w:rPr>
          <w:i/>
        </w:rPr>
        <w:t>p</w:t>
      </w:r>
      <w:r>
        <w:t>CO</w:t>
      </w:r>
      <w:r w:rsidRPr="00ED7FBC">
        <w:rPr>
          <w:vertAlign w:val="subscript"/>
        </w:rPr>
        <w:t>2</w:t>
      </w:r>
      <w:r>
        <w:t xml:space="preserve"> on days 1 and 3 post-fertilization</w:t>
      </w:r>
      <w:r w:rsidR="001C03BF">
        <w:t>...................................................................................................................................31</w:t>
      </w:r>
    </w:p>
    <w:p w14:paraId="23EC28C2" w14:textId="77777777" w:rsidR="005643FD" w:rsidRDefault="005643FD" w:rsidP="00ED7FBC"/>
    <w:p w14:paraId="48B78001" w14:textId="66672680" w:rsidR="00ED7FBC" w:rsidRDefault="00ED7FBC" w:rsidP="00ED7FBC">
      <w:r>
        <w:t xml:space="preserve">I.4. Hinge length of larvae at three different </w:t>
      </w:r>
      <w:r w:rsidRPr="00ED7FBC">
        <w:rPr>
          <w:i/>
        </w:rPr>
        <w:t>p</w:t>
      </w:r>
      <w:r>
        <w:t>CO</w:t>
      </w:r>
      <w:r w:rsidRPr="00ED7FBC">
        <w:rPr>
          <w:vertAlign w:val="subscript"/>
        </w:rPr>
        <w:t>2</w:t>
      </w:r>
      <w:r>
        <w:t xml:space="preserve"> on days 1 and 3 post-fertilization</w:t>
      </w:r>
      <w:r w:rsidR="001C03BF">
        <w:t>.................................................................................................................................................32</w:t>
      </w:r>
    </w:p>
    <w:p w14:paraId="35E451ED" w14:textId="77777777" w:rsidR="005643FD" w:rsidRDefault="005643FD" w:rsidP="00ED7FBC"/>
    <w:p w14:paraId="7C28C221" w14:textId="20284B92" w:rsidR="00ED7FBC" w:rsidRDefault="00ED7FBC" w:rsidP="00ED7FBC">
      <w:r>
        <w:t xml:space="preserve">I.5. Shell height of larvae at three different </w:t>
      </w:r>
      <w:r w:rsidRPr="00ED7FBC">
        <w:rPr>
          <w:i/>
        </w:rPr>
        <w:t>p</w:t>
      </w:r>
      <w:r>
        <w:t>CO</w:t>
      </w:r>
      <w:r w:rsidRPr="00ED7FBC">
        <w:rPr>
          <w:vertAlign w:val="subscript"/>
        </w:rPr>
        <w:t>2</w:t>
      </w:r>
      <w:r>
        <w:t xml:space="preserve"> on days 1 and 3 post-fertilization</w:t>
      </w:r>
      <w:r w:rsidR="001C03BF">
        <w:t>.................................................................................................................................................33</w:t>
      </w:r>
    </w:p>
    <w:p w14:paraId="7542D1A7" w14:textId="77777777" w:rsidR="005643FD" w:rsidRDefault="005643FD" w:rsidP="00ED7FBC"/>
    <w:p w14:paraId="624216AA" w14:textId="101F98CC" w:rsidR="00ED7FBC" w:rsidRDefault="00ED7FBC" w:rsidP="00ED7FBC">
      <w:r>
        <w:t xml:space="preserve">I.6. Larval shell height plotted against hinge length with linear regression lines to demonstrate growth trajectories across different </w:t>
      </w:r>
      <w:r w:rsidRPr="00ED7FBC">
        <w:rPr>
          <w:i/>
        </w:rPr>
        <w:t>p</w:t>
      </w:r>
      <w:r>
        <w:t>CO</w:t>
      </w:r>
      <w:r w:rsidRPr="00ED7FBC">
        <w:rPr>
          <w:vertAlign w:val="subscript"/>
        </w:rPr>
        <w:t>2</w:t>
      </w:r>
      <w:r>
        <w:t xml:space="preserve"> treatments</w:t>
      </w:r>
      <w:r w:rsidR="001C03BF">
        <w:t>.................................34</w:t>
      </w:r>
    </w:p>
    <w:p w14:paraId="1F71FC1D" w14:textId="77777777" w:rsidR="005643FD" w:rsidRDefault="005643FD" w:rsidP="00ED7FBC"/>
    <w:p w14:paraId="0468F667" w14:textId="498FFBA1" w:rsidR="00ED7FBC" w:rsidRDefault="00ED7FBC" w:rsidP="00ED7FBC">
      <w:r>
        <w:t>II.1. Protein spectral counts for three technical replicates</w:t>
      </w:r>
      <w:r w:rsidR="001C03BF">
        <w:t>....................................................51</w:t>
      </w:r>
    </w:p>
    <w:p w14:paraId="72E1B588" w14:textId="77777777" w:rsidR="005643FD" w:rsidRDefault="005643FD" w:rsidP="00ED7FBC"/>
    <w:p w14:paraId="49C17A86" w14:textId="4A103564" w:rsidR="00ED7FBC" w:rsidRDefault="00ED7FBC" w:rsidP="00ED7FBC">
      <w:r>
        <w:t>II.2. Venn diagram showing overlap in proteins identified across four oysters</w:t>
      </w:r>
      <w:r w:rsidR="001C03BF">
        <w:t>..........52</w:t>
      </w:r>
    </w:p>
    <w:p w14:paraId="57FE09CE" w14:textId="77777777" w:rsidR="005643FD" w:rsidRDefault="005643FD" w:rsidP="00ED7FBC"/>
    <w:p w14:paraId="76DA3DF5" w14:textId="40164F8D" w:rsidR="00ED7FBC" w:rsidRDefault="00ED7FBC" w:rsidP="00ED7FBC">
      <w:r>
        <w:t>II.3. Pie chart representing the biological processes identified in sequenced proteins</w:t>
      </w:r>
      <w:r w:rsidR="001C03BF">
        <w:t>........................................................................................................................................................53</w:t>
      </w:r>
    </w:p>
    <w:p w14:paraId="47CB1727" w14:textId="77777777" w:rsidR="005643FD" w:rsidRDefault="005643FD" w:rsidP="00ED7FBC"/>
    <w:p w14:paraId="0145FA3F" w14:textId="3B04FE8E" w:rsidR="00ED7FBC" w:rsidRDefault="00ED7FBC" w:rsidP="00ED7FBC">
      <w:r>
        <w:t>II.4. Curve of unique protein identification based on different numbers of peptides sequenced</w:t>
      </w:r>
      <w:r w:rsidR="001C03BF">
        <w:t>...................................................................................................................................................55</w:t>
      </w:r>
    </w:p>
    <w:p w14:paraId="5543FB8C" w14:textId="77777777" w:rsidR="005643FD" w:rsidRDefault="005643FD" w:rsidP="00ED7FBC"/>
    <w:p w14:paraId="682CC00C" w14:textId="5AD1CD0D" w:rsidR="00ED7FBC" w:rsidRPr="001C03BF" w:rsidRDefault="00ED7FBC" w:rsidP="00ED7FBC">
      <w:r>
        <w:t xml:space="preserve">III.1. Microhardness and fracture toughness of oyster shells at three different </w:t>
      </w:r>
      <w:r w:rsidRPr="001C03BF">
        <w:rPr>
          <w:i/>
        </w:rPr>
        <w:t>p</w:t>
      </w:r>
      <w:r w:rsidRPr="001C03BF">
        <w:t>CO</w:t>
      </w:r>
      <w:r w:rsidRPr="001C03BF">
        <w:rPr>
          <w:vertAlign w:val="subscript"/>
        </w:rPr>
        <w:t>2</w:t>
      </w:r>
      <w:r w:rsidR="001C03BF">
        <w:t>...............................................................................................................................................................</w:t>
      </w:r>
      <w:r w:rsidR="001C03BF" w:rsidRPr="001C03BF">
        <w:t>73</w:t>
      </w:r>
    </w:p>
    <w:p w14:paraId="2C161588" w14:textId="77777777" w:rsidR="005643FD" w:rsidRDefault="005643FD" w:rsidP="00ED7FBC"/>
    <w:p w14:paraId="65918DCC" w14:textId="4AF3F36B" w:rsidR="00ED7FBC" w:rsidRPr="001C03BF" w:rsidRDefault="00ED7FBC" w:rsidP="00ED7FBC">
      <w:r>
        <w:t xml:space="preserve">III.2. Non-metric multidimensional scaling plot of fatty acid profiles for oysters at three different </w:t>
      </w:r>
      <w:r w:rsidRPr="00ED7FBC">
        <w:rPr>
          <w:i/>
        </w:rPr>
        <w:t>p</w:t>
      </w:r>
      <w:r>
        <w:t>CO</w:t>
      </w:r>
      <w:r w:rsidRPr="00ED7FBC">
        <w:rPr>
          <w:vertAlign w:val="subscript"/>
        </w:rPr>
        <w:t>2</w:t>
      </w:r>
      <w:r w:rsidR="001C03BF">
        <w:t>................................................................................................................................74</w:t>
      </w:r>
    </w:p>
    <w:p w14:paraId="6644DCEB" w14:textId="77777777" w:rsidR="005643FD" w:rsidRDefault="005643FD" w:rsidP="00ED7FBC"/>
    <w:p w14:paraId="456B0F63" w14:textId="01B53F2D" w:rsidR="00ED7FBC" w:rsidRDefault="00ED7FBC" w:rsidP="00ED7FBC">
      <w:r>
        <w:t xml:space="preserve">III.3. Mortality profiles for oysters exposed to lethal or sublethal heat shock from four different </w:t>
      </w:r>
      <w:r w:rsidRPr="00ED7FBC">
        <w:rPr>
          <w:i/>
        </w:rPr>
        <w:t>p</w:t>
      </w:r>
      <w:r>
        <w:t>CO</w:t>
      </w:r>
      <w:r w:rsidRPr="00ED7FBC">
        <w:rPr>
          <w:vertAlign w:val="subscript"/>
        </w:rPr>
        <w:t>2</w:t>
      </w:r>
      <w:r>
        <w:t xml:space="preserve"> treatments</w:t>
      </w:r>
      <w:r w:rsidR="001C03BF">
        <w:t>..........................................................................................................75</w:t>
      </w:r>
    </w:p>
    <w:p w14:paraId="7ADC0D64" w14:textId="77777777" w:rsidR="005643FD" w:rsidRDefault="005643FD" w:rsidP="00ED7FBC"/>
    <w:p w14:paraId="34205B72" w14:textId="7E0FFA96" w:rsidR="00ED7FBC" w:rsidRDefault="00ED7FBC" w:rsidP="00ED7FBC">
      <w:r>
        <w:t xml:space="preserve">III.4.  Fold differences for differentially expressed proteins in oysters exposed to ocean acidification stress, mechanical stimulation, </w:t>
      </w:r>
      <w:r w:rsidR="005643FD">
        <w:t>or</w:t>
      </w:r>
      <w:r>
        <w:t xml:space="preserve"> ocean acidification + mechanical stimulation</w:t>
      </w:r>
      <w:r w:rsidR="001C03BF">
        <w:t>.........................................................................................................................77</w:t>
      </w:r>
    </w:p>
    <w:p w14:paraId="66FAB65A" w14:textId="77777777" w:rsidR="005643FD" w:rsidRDefault="005643FD" w:rsidP="00ED7FBC"/>
    <w:p w14:paraId="192136A7" w14:textId="087A8C73" w:rsidR="00ED7FBC" w:rsidRDefault="00ED7FBC" w:rsidP="00ED7FBC">
      <w:r>
        <w:t>III.5. Venn diagram depicting overlap of differentially expressed proteins between different stress responses</w:t>
      </w:r>
      <w:r w:rsidR="001C03BF">
        <w:t>....................................................................................................................79</w:t>
      </w:r>
    </w:p>
    <w:p w14:paraId="3B3292CE" w14:textId="77777777" w:rsidR="005643FD" w:rsidRDefault="005643FD" w:rsidP="00ED7FBC"/>
    <w:p w14:paraId="1D095070" w14:textId="79890ADD" w:rsidR="00ED7FBC" w:rsidRDefault="00ED7FBC" w:rsidP="00ED7FBC">
      <w:r>
        <w:t xml:space="preserve">III.6. </w:t>
      </w:r>
      <w:r w:rsidR="005643FD">
        <w:t>Pathway representation in iPath2 of proteins differentially expressed in response to ocean acidification stress, mechanical stimulation, or ocean acidification + mechanical stimulation</w:t>
      </w:r>
      <w:r w:rsidR="001C03BF">
        <w:t>..............................................................................................................79-80</w:t>
      </w:r>
    </w:p>
    <w:p w14:paraId="1E36C932" w14:textId="77777777" w:rsidR="005643FD" w:rsidRDefault="005643FD" w:rsidP="00ED7FBC"/>
    <w:p w14:paraId="5FA07E98" w14:textId="60BFBF0E" w:rsidR="005643FD" w:rsidRPr="001C03BF" w:rsidRDefault="005643FD" w:rsidP="00ED7FBC">
      <w:r>
        <w:t xml:space="preserve">Appendix A.1. Mean glutathione S-transferase activity in gill tissue of oysters exposed to three different </w:t>
      </w:r>
      <w:r w:rsidRPr="005643FD">
        <w:rPr>
          <w:i/>
        </w:rPr>
        <w:t>p</w:t>
      </w:r>
      <w:r>
        <w:t>CO</w:t>
      </w:r>
      <w:r w:rsidRPr="005643FD">
        <w:rPr>
          <w:vertAlign w:val="subscript"/>
        </w:rPr>
        <w:t>2</w:t>
      </w:r>
      <w:r w:rsidR="001C03BF">
        <w:t>......................................................................................................104</w:t>
      </w:r>
    </w:p>
    <w:p w14:paraId="36D14D45" w14:textId="77777777" w:rsidR="005643FD" w:rsidRDefault="005643FD" w:rsidP="00ED7FBC"/>
    <w:p w14:paraId="2B257EA9" w14:textId="346419DC" w:rsidR="005643FD" w:rsidRPr="001C03BF" w:rsidRDefault="005643FD" w:rsidP="00ED7FBC">
      <w:r>
        <w:t xml:space="preserve">Appendix A.2. Mean superoxide dismutase activity in gill tissue of oysters exposed to three different </w:t>
      </w:r>
      <w:r w:rsidRPr="005643FD">
        <w:rPr>
          <w:i/>
        </w:rPr>
        <w:t>p</w:t>
      </w:r>
      <w:r>
        <w:t>CO</w:t>
      </w:r>
      <w:r w:rsidRPr="005643FD">
        <w:rPr>
          <w:vertAlign w:val="subscript"/>
        </w:rPr>
        <w:t>2</w:t>
      </w:r>
      <w:r w:rsidR="001C03BF">
        <w:t>........................................................................................................................105</w:t>
      </w:r>
    </w:p>
    <w:p w14:paraId="1585AC77" w14:textId="77777777" w:rsidR="00C02D9B" w:rsidRDefault="00C02D9B" w:rsidP="00C02D9B">
      <w:pPr>
        <w:pStyle w:val="Heading1"/>
      </w:pPr>
      <w:bookmarkStart w:id="3" w:name="_Toc250547422"/>
      <w:r>
        <w:t>List of Tables</w:t>
      </w:r>
      <w:bookmarkEnd w:id="3"/>
    </w:p>
    <w:p w14:paraId="6E52532D" w14:textId="77777777" w:rsidR="005643FD" w:rsidRPr="005643FD" w:rsidRDefault="005643FD" w:rsidP="005643FD"/>
    <w:p w14:paraId="168E1C32" w14:textId="7463A0BB" w:rsidR="005643FD" w:rsidRDefault="005643FD" w:rsidP="005643FD">
      <w:r>
        <w:t>I.1. Summary of water chemistry data for oyster larvae experiment</w:t>
      </w:r>
      <w:r w:rsidR="001C03BF">
        <w:t>...............................29</w:t>
      </w:r>
    </w:p>
    <w:p w14:paraId="56AF71D8" w14:textId="77777777" w:rsidR="005643FD" w:rsidRDefault="005643FD" w:rsidP="005643FD"/>
    <w:p w14:paraId="64DC729E" w14:textId="5BC0864B" w:rsidR="005643FD" w:rsidRDefault="005643FD" w:rsidP="005643FD">
      <w:r>
        <w:t>I.2. Tukey HSD results for ANOVA of oyster larval hinge length and shell height</w:t>
      </w:r>
      <w:proofErr w:type="gramStart"/>
      <w:r w:rsidR="001C03BF">
        <w:t>.......</w:t>
      </w:r>
      <w:proofErr w:type="gramEnd"/>
      <w:r w:rsidR="001C03BF">
        <w:t>32</w:t>
      </w:r>
    </w:p>
    <w:p w14:paraId="23AF629B" w14:textId="77777777" w:rsidR="005643FD" w:rsidRDefault="005643FD" w:rsidP="005643FD"/>
    <w:p w14:paraId="1A66A6CF" w14:textId="0CF54F98" w:rsidR="005643FD" w:rsidRDefault="005643FD" w:rsidP="005643FD">
      <w:r>
        <w:t>II.1. Number of peptides sequenced across four oysters</w:t>
      </w:r>
      <w:r w:rsidR="00EC2EC9">
        <w:t>........................................................50</w:t>
      </w:r>
    </w:p>
    <w:p w14:paraId="6F1A0626" w14:textId="77777777" w:rsidR="005643FD" w:rsidRDefault="005643FD" w:rsidP="005643FD"/>
    <w:p w14:paraId="20579E8C" w14:textId="7792CF1D" w:rsidR="005643FD" w:rsidRDefault="005643FD" w:rsidP="005643FD">
      <w:r>
        <w:t>II.2. The ten most abundant proteins identified across four oysters</w:t>
      </w:r>
      <w:r w:rsidR="00EC2EC9">
        <w:t>................................53</w:t>
      </w:r>
    </w:p>
    <w:p w14:paraId="5C6A336E" w14:textId="77777777" w:rsidR="005643FD" w:rsidRDefault="005643FD" w:rsidP="005643FD"/>
    <w:p w14:paraId="5471AB06" w14:textId="37339F23" w:rsidR="005643FD" w:rsidRDefault="005643FD" w:rsidP="005643FD">
      <w:r>
        <w:t>III.1. Summary of water chemistry data for the adult oyster experiment</w:t>
      </w:r>
      <w:r w:rsidR="00EC2EC9">
        <w:t>......................72</w:t>
      </w:r>
    </w:p>
    <w:p w14:paraId="27BAD56E" w14:textId="77777777" w:rsidR="005643FD" w:rsidRDefault="005643FD" w:rsidP="005643FD"/>
    <w:p w14:paraId="58BA66CB" w14:textId="35AB42B3" w:rsidR="005643FD" w:rsidRDefault="005643FD" w:rsidP="005643FD">
      <w:r>
        <w:t xml:space="preserve">III.2. Buoyant weight of oysters across four different </w:t>
      </w:r>
      <w:r w:rsidRPr="005643FD">
        <w:rPr>
          <w:i/>
        </w:rPr>
        <w:t>p</w:t>
      </w:r>
      <w:r>
        <w:t>CO</w:t>
      </w:r>
      <w:r w:rsidRPr="005643FD">
        <w:rPr>
          <w:vertAlign w:val="subscript"/>
        </w:rPr>
        <w:t>2</w:t>
      </w:r>
      <w:r>
        <w:t xml:space="preserve"> at the beginning and end of the experiment</w:t>
      </w:r>
      <w:r w:rsidR="00EC2EC9">
        <w:t>.....................................................................................................................................72</w:t>
      </w:r>
    </w:p>
    <w:p w14:paraId="4A53B58C" w14:textId="77777777" w:rsidR="005643FD" w:rsidRDefault="005643FD" w:rsidP="005643FD"/>
    <w:p w14:paraId="0868A49D" w14:textId="29AFEE18" w:rsidR="005643FD" w:rsidRPr="005643FD" w:rsidRDefault="005643FD" w:rsidP="005643FD">
      <w:r>
        <w:t>III.3. Number of proteins identified across three technical replicates for the 16 sequenced oyster proteomes</w:t>
      </w:r>
      <w:r w:rsidR="00EC2EC9">
        <w:t>..............................................................................................................77</w:t>
      </w:r>
    </w:p>
    <w:p w14:paraId="4A7854E1" w14:textId="77777777" w:rsidR="005643FD" w:rsidRDefault="005643FD" w:rsidP="00C02D9B">
      <w:pPr>
        <w:pStyle w:val="Heading1"/>
      </w:pPr>
    </w:p>
    <w:p w14:paraId="28332B86" w14:textId="77777777" w:rsidR="00EC2EC9" w:rsidRDefault="00EC2EC9" w:rsidP="00EC2EC9">
      <w:pPr>
        <w:rPr>
          <w:rFonts w:ascii="Times" w:eastAsiaTheme="majorEastAsia" w:hAnsi="Times" w:cstheme="majorBidi"/>
          <w:b/>
          <w:bCs/>
          <w:sz w:val="32"/>
          <w:szCs w:val="32"/>
        </w:rPr>
      </w:pPr>
      <w:bookmarkStart w:id="4" w:name="_Toc250547423"/>
    </w:p>
    <w:p w14:paraId="4E196F06" w14:textId="77777777" w:rsidR="00EC2EC9" w:rsidRDefault="00EC2EC9" w:rsidP="00EC2EC9">
      <w:pPr>
        <w:rPr>
          <w:rFonts w:ascii="Times" w:eastAsiaTheme="majorEastAsia" w:hAnsi="Times" w:cstheme="majorBidi"/>
          <w:b/>
          <w:bCs/>
          <w:sz w:val="32"/>
          <w:szCs w:val="32"/>
        </w:rPr>
      </w:pPr>
    </w:p>
    <w:p w14:paraId="40C50DA0" w14:textId="77777777" w:rsidR="00EC2EC9" w:rsidRDefault="00EC2EC9" w:rsidP="00EC2EC9">
      <w:pPr>
        <w:rPr>
          <w:rFonts w:ascii="Times" w:eastAsiaTheme="majorEastAsia" w:hAnsi="Times" w:cstheme="majorBidi"/>
          <w:b/>
          <w:bCs/>
          <w:sz w:val="32"/>
          <w:szCs w:val="32"/>
        </w:rPr>
      </w:pPr>
    </w:p>
    <w:p w14:paraId="62A881CC" w14:textId="77777777" w:rsidR="00EC2EC9" w:rsidRDefault="00EC2EC9" w:rsidP="00EC2EC9">
      <w:pPr>
        <w:rPr>
          <w:rFonts w:ascii="Times" w:eastAsiaTheme="majorEastAsia" w:hAnsi="Times" w:cstheme="majorBidi"/>
          <w:b/>
          <w:bCs/>
          <w:sz w:val="32"/>
          <w:szCs w:val="32"/>
        </w:rPr>
      </w:pPr>
    </w:p>
    <w:p w14:paraId="758864AB" w14:textId="77777777" w:rsidR="00EC2EC9" w:rsidRDefault="00EC2EC9" w:rsidP="00EC2EC9">
      <w:pPr>
        <w:rPr>
          <w:rFonts w:ascii="Times" w:eastAsiaTheme="majorEastAsia" w:hAnsi="Times" w:cstheme="majorBidi"/>
          <w:b/>
          <w:bCs/>
          <w:sz w:val="32"/>
          <w:szCs w:val="32"/>
        </w:rPr>
      </w:pPr>
    </w:p>
    <w:p w14:paraId="0C8AF41A" w14:textId="77777777" w:rsidR="00EC2EC9" w:rsidRDefault="00EC2EC9" w:rsidP="00EC2EC9">
      <w:pPr>
        <w:rPr>
          <w:rFonts w:ascii="Times" w:eastAsiaTheme="majorEastAsia" w:hAnsi="Times" w:cstheme="majorBidi"/>
          <w:b/>
          <w:bCs/>
          <w:sz w:val="32"/>
          <w:szCs w:val="32"/>
        </w:rPr>
      </w:pPr>
    </w:p>
    <w:p w14:paraId="49C34636" w14:textId="77777777" w:rsidR="00EC2EC9" w:rsidRDefault="00EC2EC9" w:rsidP="00EC2EC9">
      <w:pPr>
        <w:rPr>
          <w:rFonts w:ascii="Times" w:eastAsiaTheme="majorEastAsia" w:hAnsi="Times" w:cstheme="majorBidi"/>
          <w:b/>
          <w:bCs/>
          <w:sz w:val="32"/>
          <w:szCs w:val="32"/>
        </w:rPr>
      </w:pPr>
    </w:p>
    <w:p w14:paraId="63696B5E" w14:textId="77777777" w:rsidR="00EC2EC9" w:rsidRDefault="00EC2EC9" w:rsidP="00EC2EC9">
      <w:pPr>
        <w:rPr>
          <w:rFonts w:ascii="Times" w:eastAsiaTheme="majorEastAsia" w:hAnsi="Times" w:cstheme="majorBidi"/>
          <w:b/>
          <w:bCs/>
          <w:sz w:val="32"/>
          <w:szCs w:val="32"/>
        </w:rPr>
      </w:pPr>
    </w:p>
    <w:p w14:paraId="5E48E89D" w14:textId="77777777" w:rsidR="00EC2EC9" w:rsidRDefault="00EC2EC9" w:rsidP="00EC2EC9">
      <w:pPr>
        <w:rPr>
          <w:rFonts w:ascii="Times" w:eastAsiaTheme="majorEastAsia" w:hAnsi="Times" w:cstheme="majorBidi"/>
          <w:b/>
          <w:bCs/>
          <w:sz w:val="32"/>
          <w:szCs w:val="32"/>
        </w:rPr>
      </w:pPr>
    </w:p>
    <w:p w14:paraId="2E10A55B" w14:textId="77777777" w:rsidR="00EC2EC9" w:rsidRDefault="00EC2EC9" w:rsidP="00EC2EC9">
      <w:pPr>
        <w:rPr>
          <w:rFonts w:ascii="Times" w:eastAsiaTheme="majorEastAsia" w:hAnsi="Times" w:cstheme="majorBidi"/>
          <w:b/>
          <w:bCs/>
          <w:sz w:val="32"/>
          <w:szCs w:val="32"/>
        </w:rPr>
      </w:pPr>
    </w:p>
    <w:p w14:paraId="4FA45120" w14:textId="77777777" w:rsidR="00EC2EC9" w:rsidRDefault="00EC2EC9" w:rsidP="00EC2EC9">
      <w:pPr>
        <w:rPr>
          <w:rFonts w:ascii="Times" w:eastAsiaTheme="majorEastAsia" w:hAnsi="Times" w:cstheme="majorBidi"/>
          <w:b/>
          <w:bCs/>
          <w:sz w:val="32"/>
          <w:szCs w:val="32"/>
        </w:rPr>
      </w:pPr>
    </w:p>
    <w:p w14:paraId="44360814" w14:textId="77777777" w:rsidR="00C02D9B" w:rsidRDefault="00C02D9B" w:rsidP="00EC2EC9">
      <w:pPr>
        <w:pStyle w:val="Heading1"/>
      </w:pPr>
      <w:r>
        <w:t>Introduction</w:t>
      </w:r>
      <w:bookmarkEnd w:id="4"/>
    </w:p>
    <w:p w14:paraId="67E0BF9B" w14:textId="77777777" w:rsidR="00C02D9B" w:rsidRDefault="00C02D9B" w:rsidP="00C02D9B">
      <w:pPr>
        <w:pStyle w:val="Heading2"/>
      </w:pPr>
      <w:bookmarkStart w:id="5" w:name="_Toc250547424"/>
      <w:r>
        <w:t>Background</w:t>
      </w:r>
      <w:bookmarkEnd w:id="5"/>
    </w:p>
    <w:p w14:paraId="5A4F37E5" w14:textId="77777777" w:rsidR="00D92FB6" w:rsidRPr="00D92FB6" w:rsidRDefault="00D92FB6" w:rsidP="00D92FB6"/>
    <w:p w14:paraId="627C20BA" w14:textId="77777777" w:rsidR="006315D6" w:rsidRDefault="006315D6" w:rsidP="006315D6">
      <w:pPr>
        <w:spacing w:line="360" w:lineRule="auto"/>
        <w:ind w:firstLine="720"/>
      </w:pPr>
      <w:r>
        <w:t>Global climate change and other human influences 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e marine environment, especially in nearshore areas, is already hypervariable, home to inherent stressors for marine organisms.  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serve as environmental sentinels for a specific location.</w:t>
      </w:r>
    </w:p>
    <w:p w14:paraId="4F007761" w14:textId="77777777" w:rsidR="006315D6" w:rsidRDefault="006315D6" w:rsidP="006315D6">
      <w:pPr>
        <w:spacing w:line="360" w:lineRule="auto"/>
        <w:ind w:firstLine="720"/>
      </w:pPr>
      <w:r w:rsidRPr="00EF65D8">
        <w:rPr>
          <w:i/>
        </w:rPr>
        <w:t>In situ</w:t>
      </w:r>
      <w:r>
        <w:t xml:space="preserve"> experiments, such as biomonitoring, gi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fldChar w:fldCharType="begin" w:fldLock="1"/>
      </w:r>
      <w: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fldChar w:fldCharType="separate"/>
      </w:r>
      <w:r w:rsidRPr="00383060">
        <w:rPr>
          <w:noProof/>
        </w:rPr>
        <w:t>Lüchmann et al., 2011)</w:t>
      </w:r>
      <w:r>
        <w:fldChar w:fldCharType="end"/>
      </w:r>
      <w:r>
        <w:t xml:space="preserve">.  This precise information can then be applied in a field context to better understand to which environmental changes organisms are reacting.  </w:t>
      </w:r>
    </w:p>
    <w:p w14:paraId="7843F788" w14:textId="5FF0AF16" w:rsidR="006315D6" w:rsidRPr="006315D6" w:rsidRDefault="006315D6" w:rsidP="00D92FB6">
      <w:pPr>
        <w:spacing w:line="360" w:lineRule="auto"/>
        <w:ind w:firstLine="720"/>
      </w:pPr>
      <w:r>
        <w:t xml:space="preserve">Pacific oysters, </w:t>
      </w:r>
      <w:r>
        <w:rPr>
          <w:i/>
        </w:rPr>
        <w:t>Crassostrea gigas</w:t>
      </w:r>
      <w:r>
        <w:t xml:space="preserve">, have a long history as subjects of ecological, physiological, and molecular research, making them a strong model for further explorations of response to environmental change.  </w:t>
      </w:r>
      <w:r>
        <w:rPr>
          <w:i/>
        </w:rPr>
        <w:t xml:space="preserve">C. </w:t>
      </w:r>
      <w:proofErr w:type="gramStart"/>
      <w:r>
        <w:rPr>
          <w:i/>
        </w:rPr>
        <w:t>gigas</w:t>
      </w:r>
      <w:proofErr w:type="gramEnd"/>
      <w:r>
        <w:rPr>
          <w:i/>
        </w:rPr>
        <w:t xml:space="preserve"> </w:t>
      </w:r>
      <w:r>
        <w:t xml:space="preserve">is a dioecious broadcast spawner that inhabits the intertidal environment, which is subject to daily, seasonal, and annual environmental fluctuations.  Pacific oysters have also been introduced for aquaculture worldwide, proving adept at inhabiting a variety of environments and even out-competing some local species.  These ecological and biological characteristics suggest that </w:t>
      </w:r>
      <w:r>
        <w:rPr>
          <w:i/>
        </w:rPr>
        <w:t xml:space="preserve">C. gigas </w:t>
      </w:r>
      <w:r>
        <w:t>is well adapted to environmental change, at least the natural sources of change that it has encountered to this point.  As such, it is a robust physiological model in which to study the effects of environmental extremes.</w:t>
      </w:r>
    </w:p>
    <w:p w14:paraId="34237D11" w14:textId="77777777" w:rsidR="00DF70F0" w:rsidRDefault="00C02D9B" w:rsidP="00C02D9B">
      <w:pPr>
        <w:pStyle w:val="Heading2"/>
      </w:pPr>
      <w:bookmarkStart w:id="6" w:name="_Toc250547425"/>
      <w:r>
        <w:t>Ocean acidification</w:t>
      </w:r>
      <w:bookmarkEnd w:id="6"/>
    </w:p>
    <w:p w14:paraId="71B22556" w14:textId="77777777" w:rsidR="00D92FB6" w:rsidRPr="00D92FB6" w:rsidRDefault="00D92FB6" w:rsidP="00D92FB6"/>
    <w:p w14:paraId="507E61DD" w14:textId="77777777" w:rsidR="006315D6" w:rsidRDefault="006315D6" w:rsidP="006315D6">
      <w:pPr>
        <w:spacing w:line="360" w:lineRule="auto"/>
        <w:ind w:firstLine="720"/>
      </w:pPr>
      <w:r>
        <w:t>Ocean acidification is the reduction of ocean water pH due directly to rising levels of atmospheric CO</w:t>
      </w:r>
      <w:r w:rsidRPr="00764954">
        <w:rPr>
          <w:vertAlign w:val="subscript"/>
        </w:rPr>
        <w:t>2</w:t>
      </w:r>
      <w:r>
        <w:t>.  Since the industrial revolution in the 18</w:t>
      </w:r>
      <w:r w:rsidRPr="00924A36">
        <w:rPr>
          <w:vertAlign w:val="superscript"/>
        </w:rPr>
        <w:t>th</w:t>
      </w:r>
      <w:r>
        <w:t xml:space="preserve"> century, CO</w:t>
      </w:r>
      <w:r w:rsidRPr="00764954">
        <w:rPr>
          <w:vertAlign w:val="subscript"/>
        </w:rPr>
        <w:t>2</w:t>
      </w:r>
      <w:r>
        <w:t xml:space="preserve"> deposition into the atmospheric has increased at an accelerating rate.  The increasing partial pressure of CO</w:t>
      </w:r>
      <w:r w:rsidRPr="00764954">
        <w:rPr>
          <w:vertAlign w:val="subscript"/>
        </w:rPr>
        <w:t>2</w:t>
      </w:r>
      <w:r>
        <w:t xml:space="preserve"> (</w:t>
      </w:r>
      <w:r w:rsidRPr="00764954">
        <w:rPr>
          <w:i/>
        </w:rPr>
        <w:t>p</w:t>
      </w:r>
      <w:r>
        <w:t>CO</w:t>
      </w:r>
      <w:r w:rsidRPr="00764954">
        <w:rPr>
          <w:vertAlign w:val="subscript"/>
        </w:rPr>
        <w:t>2</w:t>
      </w:r>
      <w:r>
        <w:t xml:space="preserve">), as well as other greenhouse gases, has contributed to what is commonly known as global warming, as well as ocean acidification.  Current average atmospheric </w:t>
      </w:r>
      <w:r w:rsidRPr="00764954">
        <w:rPr>
          <w:i/>
        </w:rPr>
        <w:t>p</w:t>
      </w:r>
      <w:r>
        <w:t>CO</w:t>
      </w:r>
      <w:r w:rsidRPr="00764954">
        <w:rPr>
          <w:vertAlign w:val="subscript"/>
        </w:rPr>
        <w:t>2</w:t>
      </w:r>
      <w:r>
        <w:t xml:space="preserve"> is approximately 400 ppm, higher than the highest </w:t>
      </w:r>
      <w:r w:rsidRPr="00ED6F22">
        <w:rPr>
          <w:i/>
        </w:rPr>
        <w:t>p</w:t>
      </w:r>
      <w:r>
        <w:t>CO</w:t>
      </w:r>
      <w:r w:rsidRPr="00ED6F22">
        <w:rPr>
          <w:vertAlign w:val="subscript"/>
        </w:rPr>
        <w:t>2</w:t>
      </w:r>
      <w:r>
        <w:t xml:space="preserve"> over the past 2.1 million years (approximately 300 ppm; </w:t>
      </w:r>
      <w:r>
        <w:fldChar w:fldCharType="begin" w:fldLock="1"/>
      </w:r>
      <w: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fldChar w:fldCharType="separate"/>
      </w:r>
      <w:r>
        <w:rPr>
          <w:noProof/>
        </w:rPr>
        <w:t xml:space="preserve">Hönisch et al. </w:t>
      </w:r>
      <w:r w:rsidRPr="00383060">
        <w:rPr>
          <w:noProof/>
        </w:rPr>
        <w:t>2009)</w:t>
      </w:r>
      <w:r>
        <w:fldChar w:fldCharType="end"/>
      </w:r>
      <w:r>
        <w:t>.  According to the Intergovernmental Panel on Climate Change’s (IPCC) B1 scenario (stabilized population growth by 2050 and a more service- and information–driven economy), average global CO</w:t>
      </w:r>
      <w:r w:rsidRPr="00764954">
        <w:rPr>
          <w:vertAlign w:val="subscript"/>
        </w:rPr>
        <w:t>2</w:t>
      </w:r>
      <w:r>
        <w:t xml:space="preserve"> emissions will attain 65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If population growth occurs at a higher rate accompanied by slow economic development and limited technological changes (IPCC’s A2 scenario), emissions will likely reach 970 ppm by 2100 </w:t>
      </w:r>
      <w:r>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fldChar w:fldCharType="separate"/>
      </w:r>
      <w:r>
        <w:rPr>
          <w:noProof/>
        </w:rPr>
        <w:t>(Caldeira and Wickett</w:t>
      </w:r>
      <w:r w:rsidRPr="00383060">
        <w:rPr>
          <w:noProof/>
        </w:rPr>
        <w:t xml:space="preserve"> 2005)</w:t>
      </w:r>
      <w:r>
        <w:fldChar w:fldCharType="end"/>
      </w:r>
      <w:r>
        <w:t xml:space="preserve">.  The atmospheric </w:t>
      </w:r>
      <w:r w:rsidRPr="00764954">
        <w:rPr>
          <w:i/>
        </w:rPr>
        <w:t>p</w:t>
      </w:r>
      <w:r>
        <w:t>CO</w:t>
      </w:r>
      <w:r w:rsidRPr="00764954">
        <w:rPr>
          <w:vertAlign w:val="subscript"/>
        </w:rPr>
        <w:t>2</w:t>
      </w:r>
      <w:r>
        <w:t xml:space="preserve"> increases that have already occurred have caused a global trend of the undersaturation horizon of CaCO</w:t>
      </w:r>
      <w:r w:rsidRPr="00764954">
        <w:rPr>
          <w:vertAlign w:val="subscript"/>
        </w:rPr>
        <w:t>3</w:t>
      </w:r>
      <w:r>
        <w:t xml:space="preserve"> moving up to more shallow water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xml:space="preserve">, which is projected to become more persistent and widespread by 2050 and beyond </w:t>
      </w:r>
      <w:r>
        <w:fldChar w:fldCharType="begin" w:fldLock="1"/>
      </w:r>
      <w: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fldChar w:fldCharType="separate"/>
      </w:r>
      <w:r w:rsidRPr="00383060">
        <w:rPr>
          <w:noProof/>
        </w:rPr>
        <w:t>(Gruber et al., 2012)</w:t>
      </w:r>
      <w:r>
        <w:fldChar w:fldCharType="end"/>
      </w:r>
      <w:r>
        <w:t>.</w:t>
      </w:r>
    </w:p>
    <w:p w14:paraId="2F79B995" w14:textId="77777777" w:rsidR="006315D6" w:rsidRPr="006315D6" w:rsidRDefault="006315D6" w:rsidP="006315D6"/>
    <w:p w14:paraId="5081D442" w14:textId="77777777" w:rsidR="00C02D9B" w:rsidRDefault="00C02D9B" w:rsidP="00C02D9B">
      <w:pPr>
        <w:pStyle w:val="Heading3"/>
      </w:pPr>
      <w:bookmarkStart w:id="7" w:name="_Toc250547426"/>
      <w:r>
        <w:t>Chemistry</w:t>
      </w:r>
      <w:bookmarkEnd w:id="7"/>
    </w:p>
    <w:p w14:paraId="1D4EC396" w14:textId="77777777" w:rsidR="00D92FB6" w:rsidRPr="00D92FB6" w:rsidRDefault="00D92FB6" w:rsidP="00D92FB6"/>
    <w:p w14:paraId="645B9C1B" w14:textId="77777777" w:rsidR="006315D6" w:rsidRDefault="006315D6" w:rsidP="006315D6">
      <w:pPr>
        <w:spacing w:line="360" w:lineRule="auto"/>
        <w:ind w:firstLine="720"/>
      </w:pPr>
      <w:r>
        <w:t>The reduction in pH from atmospheric CO</w:t>
      </w:r>
      <w:r w:rsidRPr="00764954">
        <w:rPr>
          <w:vertAlign w:val="subscript"/>
        </w:rPr>
        <w:t>2</w:t>
      </w:r>
      <w:r>
        <w:t xml:space="preserve"> equilibration with ocean water occurs according to the following reaction:</w:t>
      </w:r>
    </w:p>
    <w:p w14:paraId="2980B145" w14:textId="77777777" w:rsidR="006315D6" w:rsidRDefault="006315D6" w:rsidP="006315D6">
      <w:pPr>
        <w:spacing w:line="360" w:lineRule="auto"/>
      </w:pPr>
    </w:p>
    <w:p w14:paraId="491D6867" w14:textId="77777777" w:rsidR="006315D6" w:rsidRDefault="006315D6" w:rsidP="006315D6">
      <w:pPr>
        <w:spacing w:line="360" w:lineRule="auto"/>
      </w:pPr>
      <w:r>
        <w:t>CO</w:t>
      </w:r>
      <w:r w:rsidRPr="00245F88">
        <w:rPr>
          <w:vertAlign w:val="subscript"/>
        </w:rPr>
        <w:t>2</w:t>
      </w:r>
      <w:r>
        <w:t xml:space="preserve"> + </w:t>
      </w:r>
      <w:proofErr w:type="gramStart"/>
      <w:r>
        <w:t>H</w:t>
      </w:r>
      <w:r w:rsidRPr="00245F88">
        <w:rPr>
          <w:vertAlign w:val="subscript"/>
        </w:rPr>
        <w:t>2</w:t>
      </w:r>
      <w:r>
        <w:t xml:space="preserve">O  </w:t>
      </w:r>
      <w:r>
        <w:rPr>
          <w:rFonts w:ascii="Wingdings" w:hAnsi="Wingdings"/>
        </w:rPr>
        <w:t></w:t>
      </w:r>
      <w:proofErr w:type="gramEnd"/>
      <w:r>
        <w:t xml:space="preserve"> H</w:t>
      </w:r>
      <w:r w:rsidRPr="00245F88">
        <w:rPr>
          <w:vertAlign w:val="subscript"/>
        </w:rPr>
        <w:t>2</w:t>
      </w:r>
      <w:r>
        <w:t>CO</w:t>
      </w:r>
      <w:r w:rsidRPr="00245F88">
        <w:rPr>
          <w:vertAlign w:val="subscript"/>
        </w:rPr>
        <w:t>3</w:t>
      </w:r>
      <w:r>
        <w:t xml:space="preserve"> </w:t>
      </w:r>
      <w:r>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t xml:space="preserve"> </w:t>
      </w:r>
      <w:r>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083B0413" w14:textId="77777777" w:rsidR="006315D6" w:rsidRDefault="006315D6" w:rsidP="006315D6">
      <w:pPr>
        <w:spacing w:line="360" w:lineRule="auto"/>
      </w:pPr>
    </w:p>
    <w:p w14:paraId="5B17F969" w14:textId="77777777" w:rsidR="006315D6" w:rsidRDefault="006315D6" w:rsidP="006315D6">
      <w:pPr>
        <w:spacing w:line="360" w:lineRule="auto"/>
      </w:pPr>
      <w:r>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and results in a lower saturation state (</w:t>
      </w:r>
      <w:r>
        <w:rPr>
          <w:rFonts w:ascii="Cambria" w:hAnsi="Cambria"/>
        </w:rPr>
        <w:t>Ω</w:t>
      </w:r>
      <w:r>
        <w:t>) for carbonate ion (CO</w:t>
      </w:r>
      <w:r w:rsidRPr="00764954">
        <w:rPr>
          <w:vertAlign w:val="subscript"/>
        </w:rPr>
        <w:t>3</w:t>
      </w:r>
      <w:r w:rsidRPr="00764954">
        <w:rPr>
          <w:vertAlign w:val="superscript"/>
        </w:rPr>
        <w:t>2-</w:t>
      </w:r>
      <w:r>
        <w:t>).  Since pH is negatively correlated with concentration of H</w:t>
      </w:r>
      <w:r w:rsidRPr="00764954">
        <w:rPr>
          <w:vertAlign w:val="superscript"/>
        </w:rPr>
        <w:t>+</w:t>
      </w:r>
      <w:r>
        <w:t xml:space="preserve"> in solution, this reaction is directly responsible for lower oceanic pH.  Additionally, the lower </w:t>
      </w:r>
      <w:r>
        <w:rPr>
          <w:rFonts w:ascii="Cambria" w:hAnsi="Cambria"/>
        </w:rPr>
        <w:t>Ω</w:t>
      </w:r>
      <w:r>
        <w:t xml:space="preserve"> creates a less favorable environment for maintaining and creating calcified structures.</w:t>
      </w:r>
    </w:p>
    <w:p w14:paraId="1B7D3128" w14:textId="41C806F0" w:rsidR="006315D6" w:rsidRPr="006315D6" w:rsidRDefault="006315D6" w:rsidP="006315D6">
      <w:pPr>
        <w:spacing w:line="360" w:lineRule="auto"/>
      </w:pPr>
      <w:r>
        <w:tab/>
        <w:t>Certain ions in ocean water are contributors to total alkalinity (A</w:t>
      </w:r>
      <w:r w:rsidRPr="00ED6F22">
        <w:rPr>
          <w:vertAlign w:val="subscript"/>
        </w:rPr>
        <w:t>T</w:t>
      </w:r>
      <w:r>
        <w:t>), which can be considered as a buffering capacity for changes in pH.  Total alkalinity represents a balance between H</w:t>
      </w:r>
      <w:r w:rsidRPr="00C15AFD">
        <w:rPr>
          <w:vertAlign w:val="superscript"/>
        </w:rPr>
        <w:t>+</w:t>
      </w:r>
      <w:r>
        <w:t xml:space="preserve"> donors and acceptors in water and the greater A</w:t>
      </w:r>
      <w:r w:rsidRPr="00B0476F">
        <w:rPr>
          <w:vertAlign w:val="subscript"/>
        </w:rPr>
        <w:t>T</w:t>
      </w:r>
      <w:r>
        <w:t xml:space="preserve"> in a body of water, the greater its ability to mitigate changes in pH.  Thus, different geographic areas with different A</w:t>
      </w:r>
      <w:r w:rsidRPr="00B0476F">
        <w:rPr>
          <w:vertAlign w:val="subscript"/>
        </w:rPr>
        <w:t>T</w:t>
      </w:r>
      <w:r>
        <w:t xml:space="preserve"> – which can change according to riverine inputs, biological activity, weathering of rocks, etc. – will experience different degrees of ocean acidification.  On a global scale, however, the trend is towards lower pH.  The equilibration of anthropogenic CO</w:t>
      </w:r>
      <w:r w:rsidRPr="00B0476F">
        <w:rPr>
          <w:vertAlign w:val="subscript"/>
        </w:rPr>
        <w:t>2</w:t>
      </w:r>
      <w:r>
        <w:t xml:space="preserve"> is increasing the total inorganic carbon (DIC) shifting the relative amounts DIC and A</w:t>
      </w:r>
      <w:r w:rsidRPr="00B0476F">
        <w:rPr>
          <w:vertAlign w:val="subscript"/>
        </w:rPr>
        <w:t>T</w:t>
      </w:r>
      <w:r>
        <w:t xml:space="preserve"> and contributing to CaCO</w:t>
      </w:r>
      <w:r w:rsidRPr="00B0476F">
        <w:rPr>
          <w:vertAlign w:val="subscript"/>
        </w:rPr>
        <w:t>3</w:t>
      </w:r>
      <w:r>
        <w:t xml:space="preserve"> undersaturated waters at shallower depths </w:t>
      </w:r>
      <w:r>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fldChar w:fldCharType="separate"/>
      </w:r>
      <w:r w:rsidRPr="00383060">
        <w:rPr>
          <w:noProof/>
        </w:rPr>
        <w:t>(Feely et al., 2004, 2012)</w:t>
      </w:r>
      <w:r>
        <w:fldChar w:fldCharType="end"/>
      </w:r>
      <w:r>
        <w:t>.  Changes in A</w:t>
      </w:r>
      <w:r w:rsidRPr="00B0476F">
        <w:rPr>
          <w:vertAlign w:val="subscript"/>
        </w:rPr>
        <w:t>T</w:t>
      </w:r>
      <w:r>
        <w:t xml:space="preserve"> based on the natural global carbon cycle (i.e. input from weathering on continents and removal through burial in ocean sediment) occur on the scale of thousands of years </w:t>
      </w:r>
      <w:r>
        <w:fldChar w:fldCharType="begin" w:fldLock="1"/>
      </w:r>
      <w: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fldChar w:fldCharType="separate"/>
      </w:r>
      <w:r w:rsidRPr="00383060">
        <w:rPr>
          <w:noProof/>
        </w:rPr>
        <w:t>(Zeebe, 2012)</w:t>
      </w:r>
      <w:r>
        <w:fldChar w:fldCharType="end"/>
      </w:r>
      <w:r>
        <w:t xml:space="preserve">, much longer than the current carbonate chemistry changes.  Additionally, elevated </w:t>
      </w:r>
      <w:r w:rsidRPr="00B0476F">
        <w:rPr>
          <w:i/>
        </w:rPr>
        <w:t>p</w:t>
      </w:r>
      <w:r>
        <w:t>CO</w:t>
      </w:r>
      <w:r w:rsidRPr="00B0476F">
        <w:rPr>
          <w:vertAlign w:val="subscript"/>
        </w:rPr>
        <w:t>2</w:t>
      </w:r>
      <w:r>
        <w:t xml:space="preserve"> can change the buffering capacities of estuarine areas where fresh river water flows into the ocean </w:t>
      </w:r>
      <w:r>
        <w:fldChar w:fldCharType="begin" w:fldLock="1"/>
      </w:r>
      <w: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fldChar w:fldCharType="separate"/>
      </w:r>
      <w:r>
        <w:rPr>
          <w:noProof/>
        </w:rPr>
        <w:t>(Hu and</w:t>
      </w:r>
      <w:r w:rsidRPr="00383060">
        <w:rPr>
          <w:noProof/>
        </w:rPr>
        <w:t xml:space="preserve"> Cai, 2013)</w:t>
      </w:r>
      <w:r>
        <w:fldChar w:fldCharType="end"/>
      </w:r>
      <w:r>
        <w:t>.  Due to the current accelerated timescale of CO</w:t>
      </w:r>
      <w:r w:rsidRPr="00C15AFD">
        <w:rPr>
          <w:vertAlign w:val="subscript"/>
        </w:rPr>
        <w:t>2</w:t>
      </w:r>
      <w:r>
        <w:t xml:space="preserve"> input into the oceans, pH changes will continue largely unchecked by natural processes that have moderated fluctuations in the past.</w:t>
      </w:r>
    </w:p>
    <w:p w14:paraId="1FB8D513" w14:textId="77777777" w:rsidR="00C02D9B" w:rsidRDefault="00C02D9B" w:rsidP="00C02D9B">
      <w:pPr>
        <w:pStyle w:val="Heading3"/>
      </w:pPr>
      <w:bookmarkStart w:id="8" w:name="_Toc250547427"/>
      <w:r>
        <w:t>Nearshore environmental processes</w:t>
      </w:r>
      <w:bookmarkEnd w:id="8"/>
    </w:p>
    <w:p w14:paraId="20DA15AA" w14:textId="77777777" w:rsidR="00D92FB6" w:rsidRPr="00D92FB6" w:rsidRDefault="00D92FB6" w:rsidP="00D92FB6"/>
    <w:p w14:paraId="5955135A" w14:textId="35FF9F9F" w:rsidR="006315D6" w:rsidRDefault="006315D6" w:rsidP="006315D6">
      <w:pPr>
        <w:spacing w:line="360" w:lineRule="auto"/>
        <w:ind w:firstLine="720"/>
      </w:pPr>
      <w:proofErr w:type="gramStart"/>
      <w:r>
        <w:t xml:space="preserve">Oceanic pH is affected by many other processes in addition to atmospheric </w:t>
      </w:r>
      <w:r w:rsidRPr="00C15AFD">
        <w:rPr>
          <w:i/>
        </w:rPr>
        <w:t>p</w:t>
      </w:r>
      <w:r>
        <w:t>CO</w:t>
      </w:r>
      <w:r w:rsidRPr="00B0476F">
        <w:rPr>
          <w:vertAlign w:val="subscript"/>
        </w:rPr>
        <w:t>2</w:t>
      </w:r>
      <w:proofErr w:type="gramEnd"/>
      <w:r>
        <w:t xml:space="preserve">.  Especially in the relatively shallow and productive nearshore environment, many physical and biological processes contribute to fluctuations in pH on a variety of timescales (i.e. </w:t>
      </w:r>
      <w:r>
        <w:fldChar w:fldCharType="begin" w:fldLock="1"/>
      </w:r>
      <w: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fldChar w:fldCharType="separate"/>
      </w:r>
      <w:r w:rsidRPr="00383060">
        <w:rPr>
          <w:noProof/>
        </w:rPr>
        <w:t>Booth et al., 2012)</w:t>
      </w:r>
      <w:r>
        <w:fldChar w:fldCharType="end"/>
      </w:r>
      <w:r>
        <w:t>.  In upwelling zones along the coast, cold, CO</w:t>
      </w:r>
      <w:r w:rsidRPr="00B0476F">
        <w:rPr>
          <w:vertAlign w:val="subscript"/>
        </w:rPr>
        <w:t>2</w:t>
      </w:r>
      <w:r>
        <w:t>-rich water can be pulled into productive areas as surface water is displaced.  Upwelling represents a relatively transient yet strong signal in terms of pH fluctuations.  In the California Current System, upwelling events bring water with aragonite saturation state of less than 2 into the nearshore environment for most of the spring, summer, and fall (</w:t>
      </w:r>
      <w:r w:rsidR="00463F94" w:rsidRPr="005643FD">
        <w:t>Hauri</w:t>
      </w:r>
      <w:r w:rsidRPr="005643FD">
        <w:t xml:space="preserve"> et al. 2009</w:t>
      </w:r>
      <w:r>
        <w:t xml:space="preserve">).  Greenhouse gases cause </w:t>
      </w:r>
      <w:proofErr w:type="gramStart"/>
      <w:r>
        <w:t>land masses</w:t>
      </w:r>
      <w:proofErr w:type="gramEnd"/>
      <w:r>
        <w:t xml:space="preserve"> to warm more than the ocean, creating a low pressure cell over coastal areas.  These low pressure cells increase wind strength and upwelling intensity, thereby augmenting a global trend towards winds favoring upwelling conditions </w:t>
      </w:r>
      <w:r>
        <w:fldChar w:fldCharType="begin" w:fldLock="1"/>
      </w:r>
      <w: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fldChar w:fldCharType="separate"/>
      </w:r>
      <w:r>
        <w:rPr>
          <w:noProof/>
        </w:rPr>
        <w:t>(Bakun et al.</w:t>
      </w:r>
      <w:r w:rsidRPr="00383060">
        <w:rPr>
          <w:noProof/>
        </w:rPr>
        <w:t>, 2010)</w:t>
      </w:r>
      <w:r>
        <w:fldChar w:fldCharType="end"/>
      </w:r>
      <w:r>
        <w:t xml:space="preserve">.  Local hatcheries on the Pacific coast of the United States have linked larval mortalities and decreased production with upwelling events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fldChar w:fldCharType="separate"/>
      </w:r>
      <w:r>
        <w:rPr>
          <w:noProof/>
        </w:rPr>
        <w:t>(Barton et al.</w:t>
      </w:r>
      <w:r w:rsidRPr="00383060">
        <w:rPr>
          <w:noProof/>
        </w:rPr>
        <w:t>, 2012)</w:t>
      </w:r>
      <w:r>
        <w:fldChar w:fldCharType="end"/>
      </w:r>
      <w:r>
        <w:t xml:space="preserve"> and have consequently changed their hatchery practices to avoid upwelled water.</w:t>
      </w:r>
    </w:p>
    <w:p w14:paraId="31BEFE34" w14:textId="2FD45284" w:rsidR="006315D6" w:rsidRPr="006315D6" w:rsidRDefault="006315D6" w:rsidP="006315D6">
      <w:pPr>
        <w:spacing w:line="360" w:lineRule="auto"/>
      </w:pPr>
      <w:r>
        <w:tab/>
        <w:t>The relatively high productivity of nearshore environments can lead to a strong CO</w:t>
      </w:r>
      <w:r w:rsidRPr="00B0476F">
        <w:rPr>
          <w:vertAlign w:val="subscript"/>
        </w:rPr>
        <w:t>2</w:t>
      </w:r>
      <w:r>
        <w:t xml:space="preserve"> signal from respiration and photosynthesis occurring on a more short-term cycle (daily to seasonal).  Photosynthesis, respiration, and calcification can change absolute and relative amounts of CO</w:t>
      </w:r>
      <w:r w:rsidRPr="00B0476F">
        <w:rPr>
          <w:vertAlign w:val="subscript"/>
        </w:rPr>
        <w:t>2</w:t>
      </w:r>
      <w:r>
        <w:t xml:space="preserve"> species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Photosynthesis and calcification decrease the amounts of CO</w:t>
      </w:r>
      <w:r w:rsidRPr="00B0476F">
        <w:rPr>
          <w:vertAlign w:val="subscript"/>
        </w:rPr>
        <w:t>2</w:t>
      </w:r>
      <w:r>
        <w:t xml:space="preserve"> in seawater while respiration and dissolution of calcified structures increase CO</w:t>
      </w:r>
      <w:r w:rsidRPr="00B0476F">
        <w:rPr>
          <w:vertAlign w:val="subscript"/>
        </w:rPr>
        <w:t>2</w:t>
      </w:r>
      <w:r>
        <w:t xml:space="preserve"> </w:t>
      </w:r>
      <w:r>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fldChar w:fldCharType="separate"/>
      </w:r>
      <w:r>
        <w:rPr>
          <w:noProof/>
        </w:rPr>
        <w:t>(Smith and</w:t>
      </w:r>
      <w:r w:rsidRPr="00383060">
        <w:rPr>
          <w:noProof/>
        </w:rPr>
        <w:t xml:space="preserve"> Key, 1975)</w:t>
      </w:r>
      <w:r>
        <w:fldChar w:fldCharType="end"/>
      </w:r>
      <w:r>
        <w:t>.   Since upwelled waters typically contain high amounts of nutrients they tend to stimulate production in the nearshore environment.  During upwelling, changes in nearshore DIC occur mostly from organic matter production and respiration and CaCO</w:t>
      </w:r>
      <w:r w:rsidRPr="00B0476F">
        <w:rPr>
          <w:vertAlign w:val="subscript"/>
        </w:rPr>
        <w:t>3</w:t>
      </w:r>
      <w:r>
        <w:t xml:space="preserve"> dissolution </w:t>
      </w:r>
      <w:r>
        <w:fldChar w:fldCharType="begin" w:fldLock="1"/>
      </w:r>
      <w: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fldChar w:fldCharType="separate"/>
      </w:r>
      <w:r>
        <w:rPr>
          <w:noProof/>
        </w:rPr>
        <w:t>(Fassbender et al.</w:t>
      </w:r>
      <w:r w:rsidRPr="00383060">
        <w:rPr>
          <w:noProof/>
        </w:rPr>
        <w:t>, 2011)</w:t>
      </w:r>
      <w:r>
        <w:fldChar w:fldCharType="end"/>
      </w:r>
      <w:r>
        <w:t xml:space="preserve">.  As anthropogenic carbon inputs change the baseline of </w:t>
      </w:r>
      <w:r w:rsidRPr="00B0476F">
        <w:rPr>
          <w:i/>
        </w:rPr>
        <w:t>p</w:t>
      </w:r>
      <w:r>
        <w:t>CO</w:t>
      </w:r>
      <w:r w:rsidRPr="00B0476F">
        <w:rPr>
          <w:vertAlign w:val="subscript"/>
        </w:rPr>
        <w:t>2</w:t>
      </w:r>
      <w:r>
        <w:t xml:space="preserve"> in seawater, these natural processes could contribute to making the overall </w:t>
      </w:r>
      <w:r w:rsidRPr="00B0476F">
        <w:rPr>
          <w:i/>
        </w:rPr>
        <w:t>p</w:t>
      </w:r>
      <w:r>
        <w:t>CO</w:t>
      </w:r>
      <w:r w:rsidRPr="00B0476F">
        <w:rPr>
          <w:vertAlign w:val="subscript"/>
        </w:rPr>
        <w:t>2</w:t>
      </w:r>
      <w:r>
        <w:t xml:space="preserve"> even lower than predicted.</w:t>
      </w:r>
    </w:p>
    <w:p w14:paraId="10D2FF5D" w14:textId="77777777" w:rsidR="00DF70F0" w:rsidRDefault="00C02D9B" w:rsidP="00C02D9B">
      <w:pPr>
        <w:pStyle w:val="Heading3"/>
      </w:pPr>
      <w:bookmarkStart w:id="9" w:name="_Toc250547428"/>
      <w:r>
        <w:t>Ocean acidification in Puget Sound</w:t>
      </w:r>
      <w:bookmarkEnd w:id="9"/>
    </w:p>
    <w:p w14:paraId="697DE1DD" w14:textId="77777777" w:rsidR="00D92FB6" w:rsidRPr="00D92FB6" w:rsidRDefault="00D92FB6" w:rsidP="00D92FB6"/>
    <w:p w14:paraId="54C83020" w14:textId="1EEB19BD" w:rsidR="006315D6" w:rsidRPr="006315D6" w:rsidRDefault="006315D6" w:rsidP="006315D6">
      <w:pPr>
        <w:spacing w:line="360" w:lineRule="auto"/>
        <w:ind w:firstLine="720"/>
      </w:pPr>
      <w: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fldChar w:fldCharType="begin" w:fldLock="1"/>
      </w:r>
      <w: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fldChar w:fldCharType="separate"/>
      </w:r>
      <w:r>
        <w:rPr>
          <w:noProof/>
        </w:rPr>
        <w:t>(Babson et al.</w:t>
      </w:r>
      <w:r w:rsidRPr="00383060">
        <w:rPr>
          <w:noProof/>
        </w:rPr>
        <w:t>, 2006)</w:t>
      </w:r>
      <w:r>
        <w:fldChar w:fldCharType="end"/>
      </w:r>
      <w:r>
        <w:t xml:space="preserve">, which can exacerbate low pH and low oxygen events.  This pattern of hydrography results in relatively shallow low pH events in the summer months, especially in southern Hood Canal where the longest residence times are f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 xml:space="preserve">.  The major contributors to these pH fluctuations are natural processes, however elevated atmospheric </w:t>
      </w:r>
      <w:r w:rsidRPr="00B0476F">
        <w:rPr>
          <w:i/>
        </w:rPr>
        <w:t>p</w:t>
      </w:r>
      <w:r>
        <w:t>CO</w:t>
      </w:r>
      <w:r w:rsidRPr="00B0476F">
        <w:rPr>
          <w:vertAlign w:val="subscript"/>
        </w:rPr>
        <w:t>2</w:t>
      </w:r>
      <w:r>
        <w:t xml:space="preserve"> has also contributed to an overall decrease in pH in the Sound </w:t>
      </w:r>
      <w:r>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fldChar w:fldCharType="separate"/>
      </w:r>
      <w:r w:rsidRPr="00383060">
        <w:rPr>
          <w:noProof/>
        </w:rPr>
        <w:t>(Feely et al., 2010)</w:t>
      </w:r>
      <w:r>
        <w:fldChar w:fldCharType="end"/>
      </w:r>
      <w:r>
        <w:t>.</w:t>
      </w:r>
    </w:p>
    <w:p w14:paraId="099B54E0" w14:textId="77777777" w:rsidR="00C02D9B" w:rsidRDefault="00C02D9B" w:rsidP="00C02D9B">
      <w:pPr>
        <w:pStyle w:val="Heading2"/>
      </w:pPr>
      <w:bookmarkStart w:id="10" w:name="_Toc250547429"/>
      <w:r>
        <w:t>Implications for bivalves</w:t>
      </w:r>
      <w:bookmarkEnd w:id="10"/>
    </w:p>
    <w:p w14:paraId="5968B44F" w14:textId="77777777" w:rsidR="00D92FB6" w:rsidRPr="00D92FB6" w:rsidRDefault="00D92FB6" w:rsidP="00D92FB6"/>
    <w:p w14:paraId="0819B72D" w14:textId="77777777" w:rsidR="006315D6" w:rsidRDefault="006315D6" w:rsidP="006315D6">
      <w:pPr>
        <w:spacing w:line="360" w:lineRule="auto"/>
        <w:ind w:firstLine="720"/>
      </w:pPr>
      <w:r>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 (i.e. </w:t>
      </w:r>
      <w:r>
        <w:fldChar w:fldCharType="begin" w:fldLock="1"/>
      </w:r>
      <w: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fldChar w:fldCharType="separate"/>
      </w:r>
      <w:r w:rsidRPr="00383060">
        <w:rPr>
          <w:noProof/>
        </w:rPr>
        <w:t>Kelly</w:t>
      </w:r>
      <w:r>
        <w:rPr>
          <w:noProof/>
        </w:rPr>
        <w:t xml:space="preserve"> et al.</w:t>
      </w:r>
      <w:r w:rsidRPr="00383060">
        <w:rPr>
          <w:noProof/>
        </w:rPr>
        <w:t>, 2013; Parker et al., 2012)</w:t>
      </w:r>
      <w:r>
        <w:fldChar w:fldCharType="end"/>
      </w:r>
      <w:r>
        <w:t xml:space="preserve">.  However, generalities of the effects of ocean acidification on bivalves do emerge from these studies.  </w:t>
      </w:r>
    </w:p>
    <w:p w14:paraId="5D94E195" w14:textId="77777777" w:rsidR="006315D6" w:rsidRDefault="006315D6" w:rsidP="006315D6">
      <w:pPr>
        <w:spacing w:line="360" w:lineRule="auto"/>
        <w:ind w:firstLine="720"/>
      </w:pPr>
      <w:r>
        <w:t xml:space="preserve">Bivalve larvae are more sensitive to changes in water chemistry than juveniles and adults, perhaps due to the energetic demands of early growth, calcification, and metamorphosis.  At the phenotypic level, growth and calcification of bivalve larvae are negatively impacted by elevated </w:t>
      </w:r>
      <w:r w:rsidRPr="00F16C0A">
        <w:rPr>
          <w:i/>
        </w:rPr>
        <w:t>p</w:t>
      </w:r>
      <w:r>
        <w:t>CO</w:t>
      </w:r>
      <w:r w:rsidRPr="00F16C0A">
        <w:rPr>
          <w:vertAlign w:val="subscript"/>
        </w:rPr>
        <w:t>2</w:t>
      </w:r>
      <w:r>
        <w:rPr>
          <w:vertAlign w:val="subscript"/>
        </w:rPr>
        <w:t xml:space="preserve"> </w:t>
      </w:r>
      <w:r>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fldChar w:fldCharType="separate"/>
      </w:r>
      <w:r>
        <w:rPr>
          <w:noProof/>
        </w:rPr>
        <w:t>(Barros et al.</w:t>
      </w:r>
      <w:r w:rsidRPr="00383060">
        <w:rPr>
          <w:noProof/>
        </w:rPr>
        <w:t>, 2013; Barton et al., 2012; Gaylord et al., 2011; He</w:t>
      </w:r>
      <w:r>
        <w:rPr>
          <w:noProof/>
        </w:rPr>
        <w:t>ttinger et al., 2012; Kurihara et al., 2007; Miller et al., 2009; Parker et al., 2010; Talmage and Gobler, 2011; Waldbusser et al.</w:t>
      </w:r>
      <w:r w:rsidRPr="00383060">
        <w:rPr>
          <w:noProof/>
        </w:rPr>
        <w:t>, 2010)</w:t>
      </w:r>
      <w:r>
        <w:fldChar w:fldCharType="end"/>
      </w:r>
      <w:r>
        <w:t xml:space="preserve">.   These phenotypic changes likely result from changes in energetic resource allocation in the larvae since they are manifested around the time when larvae make the transition from endogenous, maternally provided energetic resources to exogenous food </w:t>
      </w:r>
      <w:r>
        <w:fldChar w:fldCharType="begin" w:fldLock="1"/>
      </w:r>
      <w: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fldChar w:fldCharType="separate"/>
      </w:r>
      <w:r w:rsidRPr="00223923">
        <w:rPr>
          <w:noProof/>
        </w:rPr>
        <w:t>(Barros et al., 2013; Barton et al., 2012</w:t>
      </w:r>
      <w:r>
        <w:rPr>
          <w:noProof/>
        </w:rPr>
        <w:t>; Timmins-Schiffman et al.</w:t>
      </w:r>
      <w:r w:rsidRPr="00223923">
        <w:rPr>
          <w:noProof/>
        </w:rPr>
        <w:t>, 2012)</w:t>
      </w:r>
      <w:r>
        <w:fldChar w:fldCharType="end"/>
      </w:r>
      <w: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339EFFB9" w14:textId="77777777" w:rsidR="006315D6" w:rsidRDefault="006315D6" w:rsidP="006315D6">
      <w:pPr>
        <w:spacing w:line="360" w:lineRule="auto"/>
        <w:ind w:firstLine="720"/>
      </w:pPr>
      <w:r>
        <w:t xml:space="preserve">Around the same time as this metabolic shift, early larvae are beginning the process of calcification, which is more energetically demanding at the D-hinge stage than at later stages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xml:space="preserve">.  D-hinge larvae have higher amounts of seawater-derived carbon in their precipitated shell, suggesting that either they are unable to fully isolate their calcifying space or they require relatively more DIC than later stage larvae </w:t>
      </w:r>
      <w:r>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fldChar w:fldCharType="separate"/>
      </w:r>
      <w:r>
        <w:rPr>
          <w:noProof/>
        </w:rPr>
        <w:t>(</w:t>
      </w:r>
      <w:r w:rsidRPr="00223923">
        <w:rPr>
          <w:noProof/>
        </w:rPr>
        <w:t>Waldbusser et al., 2013)</w:t>
      </w:r>
      <w:r>
        <w:fldChar w:fldCharType="end"/>
      </w:r>
      <w:r>
        <w:t>.  Either hypothesis would mean that early stage calcification is highly sensitive to changes in carbon availability (i.e. CaCO</w:t>
      </w:r>
      <w:r w:rsidRPr="00216ADA">
        <w:rPr>
          <w:vertAlign w:val="subscript"/>
        </w:rPr>
        <w:t>3</w:t>
      </w:r>
      <w:r>
        <w:t xml:space="preserve"> saturation state).   The precise mechanisms behind developmental delay and other changes observed in bivalve larvae have yet to be fully characterized, but a proteomic investigation of </w:t>
      </w:r>
      <w:r w:rsidRPr="00216ADA">
        <w:rPr>
          <w:i/>
        </w:rPr>
        <w:t>Crassostrea hongkongensis</w:t>
      </w:r>
      <w:r>
        <w:t xml:space="preserve"> larvae exposed to elevated </w:t>
      </w:r>
      <w:r w:rsidRPr="00216ADA">
        <w:rPr>
          <w:i/>
        </w:rPr>
        <w:t>p</w:t>
      </w:r>
      <w:r>
        <w:t>CO</w:t>
      </w:r>
      <w:r w:rsidRPr="00216ADA">
        <w:rPr>
          <w:vertAlign w:val="subscript"/>
        </w:rPr>
        <w:t>2</w:t>
      </w:r>
      <w:r>
        <w:t xml:space="preserve"> revealed that ocean acidification causes a down-regulation of proteins involved in metabolic pathway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fldChar w:fldCharType="separate"/>
      </w:r>
      <w:r w:rsidRPr="00223923">
        <w:rPr>
          <w:noProof/>
        </w:rPr>
        <w:t>(Dineshram et al., 2013)</w:t>
      </w:r>
      <w:r>
        <w:fldChar w:fldCharType="end"/>
      </w:r>
      <w:r>
        <w:t>.</w:t>
      </w:r>
    </w:p>
    <w:p w14:paraId="75C539F0" w14:textId="77777777" w:rsidR="006315D6" w:rsidRDefault="006315D6" w:rsidP="006315D6">
      <w:pPr>
        <w:spacing w:line="360" w:lineRule="auto"/>
        <w:ind w:firstLine="720"/>
      </w:pPr>
      <w:r>
        <w:t xml:space="preserve">Adult bivalves are generally less sensitive to changes in oceanic </w:t>
      </w:r>
      <w:r w:rsidRPr="00C15AFD">
        <w:rPr>
          <w:i/>
        </w:rPr>
        <w:t>p</w:t>
      </w:r>
      <w:r>
        <w:t>CO</w:t>
      </w:r>
      <w:r w:rsidRPr="00C15AFD">
        <w:rPr>
          <w:vertAlign w:val="subscript"/>
        </w:rPr>
        <w:t>2</w:t>
      </w:r>
      <w:r>
        <w:t xml:space="preserve">, but still exhibit changes in growth, calcification, and many important physiological processes in response to ocean acidification.  Bivalve shell deposition is negatively impacted by elevated </w:t>
      </w:r>
      <w:r w:rsidRPr="00C15AFD">
        <w:rPr>
          <w:i/>
        </w:rPr>
        <w:t>p</w:t>
      </w:r>
      <w:r>
        <w:t>CO</w:t>
      </w:r>
      <w:r w:rsidRPr="00C15AFD">
        <w:rPr>
          <w:vertAlign w:val="subscript"/>
        </w:rPr>
        <w:t>2</w:t>
      </w:r>
      <w:r>
        <w:t xml:space="preserve"> </w:t>
      </w:r>
      <w:r>
        <w:fldChar w:fldCharType="begin" w:fldLock="1"/>
      </w:r>
      <w: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fldChar w:fldCharType="separate"/>
      </w:r>
      <w:r w:rsidRPr="00C03AD9">
        <w:rPr>
          <w:noProof/>
        </w:rPr>
        <w:t>(Gazeau et al., 2007)</w:t>
      </w:r>
      <w:r>
        <w:fldChar w:fldCharType="end"/>
      </w:r>
      <w:r>
        <w:t xml:space="preserve"> and some studies have illustrated decreased shell growth in low pH-exposed juveniles and adults </w:t>
      </w:r>
      <w:r>
        <w:fldChar w:fldCharType="begin" w:fldLock="1"/>
      </w:r>
      <w: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fldChar w:fldCharType="separate"/>
      </w:r>
      <w:r>
        <w:rPr>
          <w:noProof/>
        </w:rPr>
        <w:t>(Beniash et al.</w:t>
      </w:r>
      <w:r w:rsidRPr="00C03AD9">
        <w:rPr>
          <w:noProof/>
        </w:rPr>
        <w:t>, 2010; Michaelidis</w:t>
      </w:r>
      <w:r>
        <w:rPr>
          <w:noProof/>
        </w:rPr>
        <w:t xml:space="preserve"> et al.</w:t>
      </w:r>
      <w:r w:rsidRPr="00C03AD9">
        <w:rPr>
          <w:noProof/>
        </w:rPr>
        <w:t xml:space="preserve">, </w:t>
      </w:r>
      <w:r>
        <w:rPr>
          <w:noProof/>
        </w:rPr>
        <w:t>2005; Thomsen and</w:t>
      </w:r>
      <w:r w:rsidRPr="00C03AD9">
        <w:rPr>
          <w:noProof/>
        </w:rPr>
        <w:t xml:space="preserve"> Melzner, 2010)</w:t>
      </w:r>
      <w:r>
        <w:fldChar w:fldCharType="end"/>
      </w:r>
      <w:r>
        <w:t xml:space="preserve">.  The negative effects of decreased pH (and thereby decreased </w:t>
      </w:r>
      <w:r>
        <w:rPr>
          <w:rFonts w:ascii="Cambria" w:hAnsi="Cambria"/>
        </w:rPr>
        <w:t>Ω</w:t>
      </w:r>
      <w:r>
        <w:t xml:space="preserve">) are most often manifested in weaker shells that are structurally compromised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fldChar w:fldCharType="separate"/>
      </w:r>
      <w:r w:rsidRPr="00C03AD9">
        <w:rPr>
          <w:noProof/>
        </w:rPr>
        <w:t>(Dic</w:t>
      </w:r>
      <w:r>
        <w:rPr>
          <w:noProof/>
        </w:rPr>
        <w:t>kinson et al., 2012; Dickinson et al., 2013; Welladsen et al.</w:t>
      </w:r>
      <w:r w:rsidRPr="00C03AD9">
        <w:rPr>
          <w:noProof/>
        </w:rPr>
        <w:t>, 2010)</w:t>
      </w:r>
      <w:r>
        <w:fldChar w:fldCharType="end"/>
      </w:r>
      <w:r>
        <w:t>.</w:t>
      </w:r>
    </w:p>
    <w:p w14:paraId="2A4CB54F" w14:textId="77777777" w:rsidR="006315D6" w:rsidRDefault="006315D6" w:rsidP="006315D6">
      <w:pPr>
        <w:spacing w:line="360" w:lineRule="auto"/>
      </w:pPr>
      <w:r>
        <w:tab/>
      </w:r>
      <w:proofErr w:type="gramStart"/>
      <w:r>
        <w:t>A range of other physiological processes have</w:t>
      </w:r>
      <w:proofErr w:type="gramEnd"/>
      <w:r>
        <w:t xml:space="preserve"> also been explored in the adult bivalve response to ocean acidification, illustrating the wide-ranging effects of this environmental stress.  Changes in metabolic processes may change the energetic resources available for other physiological processes.  In </w:t>
      </w:r>
      <w:r>
        <w:rPr>
          <w:i/>
        </w:rPr>
        <w:t>C. virginica</w:t>
      </w:r>
      <w:r>
        <w:t xml:space="preserve">, glycogen and lipid in whole body tissue decreased after an eleven week exposure to low pH </w:t>
      </w:r>
      <w:r>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fldChar w:fldCharType="separate"/>
      </w:r>
      <w:r w:rsidRPr="00C03AD9">
        <w:rPr>
          <w:noProof/>
        </w:rPr>
        <w:t>(Dickinson et al., 2012)</w:t>
      </w:r>
      <w:r>
        <w:fldChar w:fldCharType="end"/>
      </w:r>
      <w:r>
        <w:t xml:space="preserve">.  Similarly, metabolic shifts were evidenced in </w:t>
      </w:r>
      <w:r w:rsidRPr="008F447B">
        <w:rPr>
          <w:i/>
        </w:rPr>
        <w:t>C. gigas</w:t>
      </w:r>
      <w:r>
        <w:t xml:space="preserve"> after a 55-day exposure to low pH by changes in metabolites in the mantle and gill tissue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fldChar w:fldCharType="separate"/>
      </w:r>
      <w:r w:rsidRPr="006A47BC">
        <w:rPr>
          <w:noProof/>
        </w:rPr>
        <w:t>(Lannig</w:t>
      </w:r>
      <w:r>
        <w:rPr>
          <w:noProof/>
        </w:rPr>
        <w:t xml:space="preserve"> et al.</w:t>
      </w:r>
      <w:r w:rsidRPr="006A47BC">
        <w:rPr>
          <w:noProof/>
        </w:rPr>
        <w:t>, 2010)</w:t>
      </w:r>
      <w:r>
        <w:fldChar w:fldCharType="end"/>
      </w:r>
      <w:r>
        <w:t xml:space="preserve">.  During concurrent exposure to elevated temperature and ocean acidification, </w:t>
      </w:r>
      <w:r w:rsidRPr="008F447B">
        <w:rPr>
          <w:i/>
        </w:rPr>
        <w:t>C. gigas</w:t>
      </w:r>
      <w:r>
        <w:t xml:space="preserve"> increased metabolic usage of carbohydrates and lipids compared to protein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The important impacts of ocean acidification on metabolic processes is further evidenced by studies that have revealed that the negative effects of elevated </w:t>
      </w:r>
      <w:r w:rsidRPr="00B127A0">
        <w:rPr>
          <w:i/>
        </w:rPr>
        <w:t>p</w:t>
      </w:r>
      <w:r>
        <w:t>CO</w:t>
      </w:r>
      <w:r w:rsidRPr="00B127A0">
        <w:rPr>
          <w:vertAlign w:val="subscript"/>
        </w:rPr>
        <w:t>2</w:t>
      </w:r>
      <w:r>
        <w:t xml:space="preserve"> are largely mitigated when mussels have greater access to food resources </w:t>
      </w:r>
      <w:r>
        <w:fldChar w:fldCharType="begin" w:fldLock="1"/>
      </w:r>
      <w: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fldChar w:fldCharType="separate"/>
      </w:r>
      <w:r w:rsidRPr="006A47BC">
        <w:rPr>
          <w:noProof/>
        </w:rPr>
        <w:t>(Melzn</w:t>
      </w:r>
      <w:r>
        <w:rPr>
          <w:noProof/>
        </w:rPr>
        <w:t>er et al., 2011; Thomsen et al.</w:t>
      </w:r>
      <w:r w:rsidRPr="006A47BC">
        <w:rPr>
          <w:noProof/>
        </w:rPr>
        <w:t>, 2013)</w:t>
      </w:r>
      <w:r>
        <w:fldChar w:fldCharType="end"/>
      </w:r>
      <w:r>
        <w:t>.</w:t>
      </w:r>
    </w:p>
    <w:p w14:paraId="5BD45AC2" w14:textId="77777777" w:rsidR="006315D6" w:rsidRDefault="006315D6" w:rsidP="006315D6">
      <w:pPr>
        <w:spacing w:line="360" w:lineRule="auto"/>
        <w:ind w:firstLine="720"/>
      </w:pPr>
      <w:r>
        <w:t xml:space="preserve">Bivalve hemolymph pH closely tracks environmental pH </w:t>
      </w:r>
      <w:r>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fldChar w:fldCharType="separate"/>
      </w:r>
      <w:r w:rsidRPr="006A47BC">
        <w:rPr>
          <w:noProof/>
        </w:rPr>
        <w:t>(Lannig et al., 2010; Thomsen et al., 2013)</w:t>
      </w:r>
      <w:r>
        <w:fldChar w:fldCharType="end"/>
      </w:r>
      <w:r>
        <w:t xml:space="preserve">.   The change in hemolymph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hemocyte parameters in the clam </w:t>
      </w:r>
      <w:r w:rsidRPr="008F447B">
        <w:rPr>
          <w:i/>
        </w:rPr>
        <w:t>Chamela gallina</w:t>
      </w:r>
      <w:r>
        <w:t xml:space="preserve"> and the mussel </w:t>
      </w:r>
      <w:r w:rsidRPr="008F447B">
        <w:rPr>
          <w:i/>
        </w:rPr>
        <w:t>Mytilus galloprovincialis</w:t>
      </w:r>
      <w:r>
        <w:t xml:space="preserve"> </w:t>
      </w:r>
      <w:r>
        <w:fldChar w:fldCharType="begin" w:fldLock="1"/>
      </w:r>
      <w: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fldChar w:fldCharType="separate"/>
      </w:r>
      <w:r w:rsidRPr="006A47BC">
        <w:rPr>
          <w:noProof/>
        </w:rPr>
        <w:t>(Matozzo et al., 2012)</w:t>
      </w:r>
      <w:r>
        <w:fldChar w:fldCharType="end"/>
      </w:r>
      <w:r>
        <w:t xml:space="preserve">.  There is also evidence of increased oxidative stress in bivalves at the cellular </w:t>
      </w:r>
      <w:r>
        <w:fldChar w:fldCharType="begin" w:fldLock="1"/>
      </w:r>
      <w: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fldChar w:fldCharType="separate"/>
      </w:r>
      <w:r>
        <w:rPr>
          <w:noProof/>
        </w:rPr>
        <w:t>(Matoo et al.</w:t>
      </w:r>
      <w:r w:rsidRPr="006A47BC">
        <w:rPr>
          <w:noProof/>
        </w:rPr>
        <w:t>, 2013)</w:t>
      </w:r>
      <w:r>
        <w:fldChar w:fldCharType="end"/>
      </w:r>
      <w:r>
        <w:t xml:space="preserve">, gene expression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6A47BC">
        <w:rPr>
          <w:noProof/>
        </w:rPr>
        <w:t>(Clark et al., 2013)</w:t>
      </w:r>
      <w:r>
        <w:fldChar w:fldCharType="end"/>
      </w:r>
      <w:r>
        <w:t xml:space="preserve">, and protein expression levels </w:t>
      </w:r>
      <w:r>
        <w:fldChar w:fldCharType="begin" w:fldLock="1"/>
      </w:r>
      <w: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fldChar w:fldCharType="separate"/>
      </w:r>
      <w:r>
        <w:rPr>
          <w:noProof/>
        </w:rPr>
        <w:t>(Tomanek et al.</w:t>
      </w:r>
      <w:r w:rsidRPr="006A47BC">
        <w:rPr>
          <w:noProof/>
        </w:rPr>
        <w:t>, 2011)</w:t>
      </w:r>
      <w:r>
        <w:fldChar w:fldCharType="end"/>
      </w:r>
      <w:r>
        <w:t xml:space="preserve">. </w:t>
      </w:r>
    </w:p>
    <w:p w14:paraId="7CAAB41E" w14:textId="77777777" w:rsidR="006315D6" w:rsidRDefault="006315D6" w:rsidP="006315D6">
      <w:pPr>
        <w:spacing w:line="360" w:lineRule="auto"/>
      </w:pPr>
    </w:p>
    <w:p w14:paraId="3BCCD577" w14:textId="19B6A60F" w:rsidR="006315D6" w:rsidRDefault="006315D6" w:rsidP="006315D6">
      <w:pPr>
        <w:pStyle w:val="Heading2"/>
      </w:pPr>
      <w:bookmarkStart w:id="11" w:name="_Toc250547430"/>
      <w:r>
        <w:t>Applying Molecular Tools to Study Environmental Change</w:t>
      </w:r>
      <w:bookmarkEnd w:id="11"/>
    </w:p>
    <w:p w14:paraId="41FE7203" w14:textId="77777777" w:rsidR="00D92FB6" w:rsidRPr="00D92FB6" w:rsidRDefault="00D92FB6" w:rsidP="00D92FB6"/>
    <w:p w14:paraId="73D50D51" w14:textId="77777777" w:rsidR="006315D6" w:rsidRDefault="006315D6" w:rsidP="006315D6">
      <w:pPr>
        <w:spacing w:line="360" w:lineRule="auto"/>
        <w:ind w:firstLine="720"/>
      </w:pPr>
      <w: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F6CC851" w14:textId="50D6B899" w:rsidR="006315D6" w:rsidRDefault="006315D6" w:rsidP="006315D6">
      <w:pPr>
        <w:spacing w:line="360" w:lineRule="auto"/>
        <w:ind w:firstLine="720"/>
      </w:pPr>
      <w:r>
        <w:t xml:space="preserve">Genome sequencing can provide information on the genomic resources possessed by a species as well as insight into adaptation and evolution.  The recent sequencing of the </w:t>
      </w:r>
      <w:r w:rsidRPr="008F447B">
        <w:rPr>
          <w:i/>
        </w:rPr>
        <w:t>C. gigas</w:t>
      </w:r>
      <w:r>
        <w:t xml:space="preserve"> genome revealed that oysters have an expanded repertoire of stress response genes compared to the genomes of seven other species </w:t>
      </w:r>
      <w:r>
        <w:fldChar w:fldCharType="begin" w:fldLock="1"/>
      </w:r>
      <w: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fldChar w:fldCharType="separate"/>
      </w:r>
      <w:r w:rsidRPr="00801654">
        <w:rPr>
          <w:noProof/>
        </w:rPr>
        <w:t>(Zhang et al., 2012)</w:t>
      </w:r>
      <w:r>
        <w:fldChar w:fldCharType="end"/>
      </w:r>
      <w:r>
        <w:t xml:space="preserve">.  Similarly, the </w:t>
      </w:r>
      <w:r w:rsidRPr="008F447B">
        <w:rPr>
          <w:i/>
        </w:rPr>
        <w:t>Daphnia pulex</w:t>
      </w:r>
      <w:r>
        <w:t xml:space="preserve"> genome possesses expanded gene families for photoreactive/photoresponsive genes as well as high rates of gene duplication that could provide the basis for </w:t>
      </w:r>
      <w:r w:rsidR="00581C49">
        <w:t>quick evolutionary responses</w:t>
      </w:r>
      <w:r>
        <w:t xml:space="preserve"> to environmental changes </w:t>
      </w:r>
      <w:r>
        <w:fldChar w:fldCharType="begin" w:fldLock="1"/>
      </w:r>
      <w: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fldChar w:fldCharType="separate"/>
      </w:r>
      <w:r w:rsidRPr="00801654">
        <w:rPr>
          <w:noProof/>
        </w:rPr>
        <w:t>(Colbourne et al., 2011)</w:t>
      </w:r>
      <w:r>
        <w:fldChar w:fldCharType="end"/>
      </w:r>
      <w:r>
        <w:t xml:space="preserve">.  </w:t>
      </w:r>
    </w:p>
    <w:p w14:paraId="1B4DAAAA" w14:textId="0D31829E" w:rsidR="006315D6" w:rsidRDefault="006315D6" w:rsidP="006315D6">
      <w:pPr>
        <w:spacing w:line="360" w:lineRule="auto"/>
        <w:ind w:firstLine="720"/>
      </w:pPr>
      <w:r>
        <w:t xml:space="preserve">Transcriptomics, or high throughput sequencing of mRNA, can also illustrate evolutionary-scale changes since single nucleotide polymorphisms (SNP) are found at the DNA and mRNA levels.  SNP frequency data at the transcriptomic level were used to evidence an adaptive response of sea urchin larvae to elevated </w:t>
      </w:r>
      <w:r w:rsidRPr="008F447B">
        <w:rPr>
          <w:i/>
        </w:rPr>
        <w:t>p</w:t>
      </w:r>
      <w:r>
        <w:t>CO</w:t>
      </w:r>
      <w:r w:rsidRPr="008F447B">
        <w:rPr>
          <w:vertAlign w:val="subscript"/>
        </w:rPr>
        <w:t>2</w:t>
      </w:r>
      <w:r>
        <w:t xml:space="preserve">, specifically in genes involved in lipid metabolism, ion homeostasis, cell signaling, and protein modifications </w:t>
      </w:r>
      <w:r>
        <w:fldChar w:fldCharType="begin" w:fldLock="1"/>
      </w:r>
      <w: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fldChar w:fldCharType="separate"/>
      </w:r>
      <w:r w:rsidRPr="00801654">
        <w:rPr>
          <w:noProof/>
        </w:rPr>
        <w:t>(Pespeni et al., 2013)</w:t>
      </w:r>
      <w:r>
        <w:fldChar w:fldCharType="end"/>
      </w:r>
      <w:r>
        <w:t xml:space="preserve">.  Gene expression data can also elucidate functional molecular responses to an environmental change.   In </w:t>
      </w:r>
      <w:r w:rsidRPr="008F447B">
        <w:rPr>
          <w:i/>
        </w:rPr>
        <w:t>C. gigas</w:t>
      </w:r>
      <w:r>
        <w:t xml:space="preserve">, </w:t>
      </w:r>
      <w:r w:rsidR="00581C49">
        <w:t>mRNA</w:t>
      </w:r>
      <w:r>
        <w:t xml:space="preserve"> sequencing revealed that the oyster transcriptomic response to elevated </w:t>
      </w:r>
      <w:r w:rsidRPr="008F447B">
        <w:rPr>
          <w:i/>
        </w:rPr>
        <w:t>p</w:t>
      </w:r>
      <w:r>
        <w:t>CO</w:t>
      </w:r>
      <w:r w:rsidRPr="008F447B">
        <w:rPr>
          <w:vertAlign w:val="subscript"/>
        </w:rPr>
        <w:t>2</w:t>
      </w:r>
      <w:r>
        <w:t xml:space="preserve"> differed between different temperatures </w:t>
      </w:r>
      <w:r>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fldChar w:fldCharType="separate"/>
      </w:r>
      <w:r w:rsidRPr="00801654">
        <w:rPr>
          <w:noProof/>
        </w:rPr>
        <w:t>(Clark et al., 2013)</w:t>
      </w:r>
      <w:r>
        <w:fldChar w:fldCharType="end"/>
      </w:r>
      <w:r>
        <w:t xml:space="preserve">.  </w:t>
      </w:r>
    </w:p>
    <w:p w14:paraId="0D98EA11" w14:textId="4977538F" w:rsidR="006315D6" w:rsidRDefault="006315D6" w:rsidP="006315D6">
      <w:pPr>
        <w:spacing w:line="360" w:lineRule="auto"/>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fldChar w:fldCharType="begin" w:fldLock="1"/>
      </w:r>
      <w: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fldChar w:fldCharType="separate"/>
      </w:r>
      <w:r w:rsidRPr="00801654">
        <w:rPr>
          <w:noProof/>
        </w:rPr>
        <w:t>(Papakostas et al., 2012)</w:t>
      </w:r>
      <w:r>
        <w:fldChar w:fldCharType="end"/>
      </w:r>
      <w:r>
        <w:t xml:space="preserve">, proteins that are associated with specific behavioral traits in the honey bee </w:t>
      </w:r>
      <w:r>
        <w:fldChar w:fldCharType="begin" w:fldLock="1"/>
      </w:r>
      <w: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fldChar w:fldCharType="separate"/>
      </w:r>
      <w:r w:rsidRPr="00801654">
        <w:rPr>
          <w:noProof/>
        </w:rPr>
        <w:t>(R. Parker et al., 2012)</w:t>
      </w:r>
      <w:r>
        <w:fldChar w:fldCharType="end"/>
      </w:r>
      <w:r>
        <w:t xml:space="preserve">, as well as general changes in overall protein expression in response to a specific environmental stress </w:t>
      </w:r>
      <w:r>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fldChar w:fldCharType="separate"/>
      </w:r>
      <w:r w:rsidRPr="00375E80">
        <w:rPr>
          <w:noProof/>
        </w:rPr>
        <w:t>(Dineshram et al., 2013; Jones et al., 2013; Letendre et al., 20</w:t>
      </w:r>
      <w:r>
        <w:rPr>
          <w:noProof/>
        </w:rPr>
        <w:t>11; Malécot et al., 2013; Parker et al.</w:t>
      </w:r>
      <w:r w:rsidRPr="00375E80">
        <w:rPr>
          <w:noProof/>
        </w:rPr>
        <w:t>, 20</w:t>
      </w:r>
      <w:r>
        <w:rPr>
          <w:noProof/>
        </w:rPr>
        <w:t>11; Tomanek et al., 2011; Wong et al.</w:t>
      </w:r>
      <w:r w:rsidRPr="00375E80">
        <w:rPr>
          <w:noProof/>
        </w:rPr>
        <w:t>, 2011)</w:t>
      </w:r>
      <w:r>
        <w:fldChar w:fldCharType="end"/>
      </w:r>
      <w:r>
        <w:t xml:space="preserve">.  Changes in post-translational modifications (specifically phosphorylation status), which also play a role in whether or </w:t>
      </w:r>
      <w:r w:rsidR="00581C49">
        <w:t>not a protein is expressed, can</w:t>
      </w:r>
      <w:r>
        <w:t xml:space="preserve"> be investigated using phosphoproteomics (e.g. </w:t>
      </w:r>
      <w:r w:rsidRPr="00375E80">
        <w:fldChar w:fldCharType="begin" w:fldLock="1"/>
      </w:r>
      <w:r w:rsidRPr="00375E80">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Pr="00375E80">
        <w:fldChar w:fldCharType="separate"/>
      </w:r>
      <w:r w:rsidRPr="00375E80">
        <w:rPr>
          <w:noProof/>
        </w:rPr>
        <w:t>Dineshram et al., 2013; Li et al., 2013)</w:t>
      </w:r>
      <w:r w:rsidRPr="00375E80">
        <w:fldChar w:fldCharType="end"/>
      </w:r>
      <w:r>
        <w:t>.</w:t>
      </w:r>
    </w:p>
    <w:p w14:paraId="3E584B65" w14:textId="77777777" w:rsidR="006315D6" w:rsidRPr="00E20F37" w:rsidRDefault="006315D6" w:rsidP="006315D6">
      <w:pPr>
        <w:spacing w:line="360" w:lineRule="auto"/>
      </w:pPr>
    </w:p>
    <w:p w14:paraId="3C2605BB" w14:textId="7E64C175" w:rsidR="006315D6" w:rsidRPr="00D03E13" w:rsidRDefault="006315D6" w:rsidP="00D92FB6">
      <w:pPr>
        <w:spacing w:line="360" w:lineRule="auto"/>
        <w:ind w:firstLine="720"/>
      </w:pPr>
      <w:r>
        <w:t xml:space="preserve">This dissertation explores the effects of ocean acidification on the Pacific oyster, </w:t>
      </w:r>
      <w:r>
        <w:rPr>
          <w:i/>
        </w:rPr>
        <w:t>Crassostrea gigas</w:t>
      </w:r>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two describes the development of shotgun proteomics tools that can facilitate the study of the mechanisms behind the oyster’s response to ocean acidification and other environmental stressors.  </w:t>
      </w:r>
      <w:proofErr w:type="gramStart"/>
      <w:r>
        <w:t xml:space="preserve">Chapter three details the effects of ocean acidification on the adult oyster proteomic response, fatty acid profiles, shell </w:t>
      </w:r>
      <w:r w:rsidR="00581C49">
        <w:t>microstructural properties</w:t>
      </w:r>
      <w:r>
        <w:t>, and response to another stressor.</w:t>
      </w:r>
      <w:proofErr w:type="gramEnd"/>
      <w:r>
        <w:t xml:space="preserve">  Lastly, Appendix A is an investigation of specific antioxidant response enzymes and their role in the response to elevated </w:t>
      </w:r>
      <w:r w:rsidRPr="008F447B">
        <w:rPr>
          <w:i/>
        </w:rPr>
        <w:t>p</w:t>
      </w:r>
      <w:r>
        <w:t>CO</w:t>
      </w:r>
      <w:r w:rsidRPr="008F447B">
        <w:rPr>
          <w:vertAlign w:val="subscript"/>
        </w:rPr>
        <w:t>2</w:t>
      </w:r>
      <w:r>
        <w:t xml:space="preserve">.  The work as a whole represents novel investigations into the mechanisms behind the invertebrate response to elevated </w:t>
      </w:r>
      <w:r w:rsidRPr="008F447B">
        <w:rPr>
          <w:i/>
        </w:rPr>
        <w:t>p</w:t>
      </w:r>
      <w:r>
        <w:t>CO</w:t>
      </w:r>
      <w:r w:rsidRPr="008F447B">
        <w:rPr>
          <w:vertAlign w:val="subscript"/>
        </w:rPr>
        <w:t>2</w:t>
      </w:r>
      <w:r>
        <w:t xml:space="preserve">.  By combining analyses across different life stages and different scales (i.e. </w:t>
      </w:r>
      <w:r w:rsidR="00581C49">
        <w:t xml:space="preserve">molecular to phenotypic) </w:t>
      </w:r>
      <w:r>
        <w:t>the results illustrate the integrative response of oysters to this environmental stress.</w:t>
      </w:r>
    </w:p>
    <w:p w14:paraId="2713D0CC" w14:textId="0F0D6019" w:rsidR="00C02D9B" w:rsidRDefault="006315D6" w:rsidP="006315D6">
      <w:pPr>
        <w:pStyle w:val="Heading2"/>
      </w:pPr>
      <w:bookmarkStart w:id="12" w:name="_Toc250547431"/>
      <w:r>
        <w:t>Works Cited</w:t>
      </w:r>
      <w:bookmarkEnd w:id="12"/>
    </w:p>
    <w:p w14:paraId="7B925A0F" w14:textId="77777777" w:rsidR="00D92FB6" w:rsidRPr="006124E1" w:rsidRDefault="00D92FB6" w:rsidP="00D92FB6">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Pr>
          <w:rFonts w:ascii="Cambria" w:hAnsi="Cambria"/>
          <w:noProof/>
          <w:sz w:val="24"/>
        </w:rPr>
        <w:t>Babson, A</w:t>
      </w:r>
      <w:r w:rsidRPr="006124E1">
        <w:rPr>
          <w:rFonts w:ascii="Cambria" w:hAnsi="Cambria"/>
          <w:noProof/>
          <w:sz w:val="24"/>
        </w:rPr>
        <w:t xml:space="preserve">. L., Kawase, M., &amp; MacCready, P. (2006). Seasonal and interannual variability in the circulation of Puget Sound, Washington: A box model study. </w:t>
      </w:r>
      <w:r w:rsidRPr="006124E1">
        <w:rPr>
          <w:rFonts w:ascii="Cambria" w:hAnsi="Cambria"/>
          <w:i/>
          <w:iCs/>
          <w:noProof/>
          <w:sz w:val="24"/>
        </w:rPr>
        <w:t>Atmosphere-Ocean</w:t>
      </w:r>
      <w:r w:rsidRPr="006124E1">
        <w:rPr>
          <w:rFonts w:ascii="Cambria" w:hAnsi="Cambria"/>
          <w:noProof/>
          <w:sz w:val="24"/>
        </w:rPr>
        <w:t xml:space="preserve">, </w:t>
      </w:r>
      <w:r w:rsidRPr="006124E1">
        <w:rPr>
          <w:rFonts w:ascii="Cambria" w:hAnsi="Cambria"/>
          <w:i/>
          <w:iCs/>
          <w:noProof/>
          <w:sz w:val="24"/>
        </w:rPr>
        <w:t>44</w:t>
      </w:r>
      <w:r w:rsidRPr="006124E1">
        <w:rPr>
          <w:rFonts w:ascii="Cambria" w:hAnsi="Cambria"/>
          <w:noProof/>
          <w:sz w:val="24"/>
        </w:rPr>
        <w:t>(1), 29–45. doi:10.3137/ao.440103</w:t>
      </w:r>
    </w:p>
    <w:p w14:paraId="3895E4B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697332C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03705D1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Barton, A., Hales, B., Waldbusser, G</w:t>
      </w:r>
      <w:r>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08AF9F1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5477BC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108D377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1494F60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31AEDCF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olbourne, J. K., Pfrender, M. E., Gilbert, D., Thomas, W. K., Tucker, A., Oakley, T. H., … Basu, M. K. (2011). The ecoresponsive genome of Daphnia pulex.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1C6067B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3978C6B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696BC9B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6725977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283190D8"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Sabine, C. L., Lee, K., Berelson, W., Kleypas, J., Fabry, V. J., &amp; Millero, F. J. (2004). Impact of anthropogenic CO</w:t>
      </w:r>
      <w:r w:rsidRPr="00150BAA">
        <w:rPr>
          <w:rFonts w:ascii="Cambria" w:hAnsi="Cambria"/>
          <w:noProof/>
          <w:sz w:val="24"/>
          <w:vertAlign w:val="subscript"/>
        </w:rPr>
        <w:t>2</w:t>
      </w:r>
      <w:r w:rsidRPr="006124E1">
        <w:rPr>
          <w:rFonts w:ascii="Cambria" w:hAnsi="Cambria"/>
          <w:noProof/>
          <w:sz w:val="24"/>
        </w:rPr>
        <w:t xml:space="preserve"> on the CaCO</w:t>
      </w:r>
      <w:r w:rsidRPr="00150BAA">
        <w:rPr>
          <w:rFonts w:ascii="Cambria" w:hAnsi="Cambria"/>
          <w:noProof/>
          <w:sz w:val="24"/>
          <w:vertAlign w:val="subscript"/>
        </w:rPr>
        <w:t>3</w:t>
      </w:r>
      <w:r w:rsidRPr="006124E1">
        <w:rPr>
          <w:rFonts w:ascii="Cambria" w:hAnsi="Cambria"/>
          <w:noProof/>
          <w:sz w:val="24"/>
        </w:rPr>
        <w:t xml:space="preserve"> system in the oceans.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05</w:t>
      </w:r>
      <w:r w:rsidRPr="006124E1">
        <w:rPr>
          <w:rFonts w:ascii="Cambria" w:hAnsi="Cambria"/>
          <w:noProof/>
          <w:sz w:val="24"/>
        </w:rPr>
        <w:t>(5682), 362–6. doi:10.1126/science.1097329</w:t>
      </w:r>
    </w:p>
    <w:p w14:paraId="108E80AB"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Pr="006124E1">
        <w:rPr>
          <w:rFonts w:ascii="Cambria" w:hAnsi="Cambria"/>
          <w:i/>
          <w:iCs/>
          <w:noProof/>
          <w:sz w:val="24"/>
        </w:rPr>
        <w:t>Estuarine, Coastal and Shelf Science</w:t>
      </w:r>
      <w:r w:rsidRPr="006124E1">
        <w:rPr>
          <w:rFonts w:ascii="Cambria" w:hAnsi="Cambria"/>
          <w:noProof/>
          <w:sz w:val="24"/>
        </w:rPr>
        <w:t xml:space="preserve">, </w:t>
      </w:r>
      <w:r w:rsidRPr="006124E1">
        <w:rPr>
          <w:rFonts w:ascii="Cambria" w:hAnsi="Cambria"/>
          <w:i/>
          <w:iCs/>
          <w:noProof/>
          <w:sz w:val="24"/>
        </w:rPr>
        <w:t>88</w:t>
      </w:r>
      <w:r w:rsidRPr="006124E1">
        <w:rPr>
          <w:rFonts w:ascii="Cambria" w:hAnsi="Cambria"/>
          <w:noProof/>
          <w:sz w:val="24"/>
        </w:rPr>
        <w:t>(4), 442–449. doi:10.1016/j.ecss.2010.05.004</w:t>
      </w:r>
    </w:p>
    <w:p w14:paraId="45EADD90"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Pr>
          <w:rFonts w:ascii="Cambria" w:hAnsi="Cambria"/>
          <w:noProof/>
          <w:sz w:val="24"/>
        </w:rPr>
        <w:t>GB3001</w:t>
      </w:r>
      <w:r w:rsidRPr="006124E1">
        <w:rPr>
          <w:rFonts w:ascii="Cambria" w:hAnsi="Cambria"/>
          <w:noProof/>
          <w:sz w:val="24"/>
        </w:rPr>
        <w:t>. doi:10.1029/2011GB004157</w:t>
      </w:r>
    </w:p>
    <w:p w14:paraId="5E42B50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4028A87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72D3908E" w14:textId="77777777" w:rsidR="00D92FB6" w:rsidRDefault="00D92FB6" w:rsidP="00D92FB6">
      <w:pPr>
        <w:pStyle w:val="NormalWeb"/>
        <w:ind w:left="480" w:hanging="480"/>
        <w:rPr>
          <w:rFonts w:ascii="Cambria" w:hAnsi="Cambria"/>
          <w:noProof/>
          <w:sz w:val="24"/>
        </w:rPr>
      </w:pPr>
      <w:r w:rsidRPr="006124E1">
        <w:rPr>
          <w:rFonts w:ascii="Cambria" w:hAnsi="Cambria"/>
          <w:noProof/>
          <w:sz w:val="24"/>
        </w:rPr>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030CE9EA" w14:textId="5418E9FB" w:rsidR="005643FD" w:rsidRPr="005643FD" w:rsidRDefault="005643FD" w:rsidP="005643FD">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395D81A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5344F83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17F2D6B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5A2496B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48B752C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3BEEB99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50538D6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3064B2A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2226DC1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47D6C21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14DFB9E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65EAACF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76F9D9A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6A20447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72EF973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6C892133"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63CB840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119607E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43B9AAD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44DCD5D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6704BF7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3C315B8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4C91C94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0FE2695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7BF07802"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5338EE8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4A233FA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454DD39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55BC281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2E5AF67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72ACF8B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70CF1A2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542B9D6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2841E0F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0211AFCF" w14:textId="02604331" w:rsidR="00D92FB6" w:rsidRPr="00D92FB6" w:rsidRDefault="00D92FB6" w:rsidP="00D92FB6">
      <w:r>
        <w:fldChar w:fldCharType="end"/>
      </w:r>
    </w:p>
    <w:p w14:paraId="5AD537D2" w14:textId="77777777" w:rsidR="005643FD" w:rsidRDefault="005643FD" w:rsidP="00C02D9B">
      <w:pPr>
        <w:pStyle w:val="Heading1"/>
      </w:pPr>
    </w:p>
    <w:p w14:paraId="40CB53DF" w14:textId="77777777" w:rsidR="005643FD" w:rsidRDefault="005643FD" w:rsidP="00C02D9B">
      <w:pPr>
        <w:pStyle w:val="Heading1"/>
      </w:pPr>
    </w:p>
    <w:p w14:paraId="42C5B2F2" w14:textId="77777777" w:rsidR="005643FD" w:rsidRDefault="005643FD" w:rsidP="005643FD"/>
    <w:p w14:paraId="356EB77F" w14:textId="77777777" w:rsidR="005643FD" w:rsidRDefault="005643FD" w:rsidP="005643FD"/>
    <w:p w14:paraId="738244D9" w14:textId="77777777" w:rsidR="005643FD" w:rsidRDefault="005643FD" w:rsidP="005643FD"/>
    <w:p w14:paraId="67981E22" w14:textId="77777777" w:rsidR="005643FD" w:rsidRDefault="005643FD" w:rsidP="005643FD"/>
    <w:p w14:paraId="51C8EE5E" w14:textId="77777777" w:rsidR="005643FD" w:rsidRDefault="005643FD" w:rsidP="005643FD"/>
    <w:p w14:paraId="246D7B32" w14:textId="77777777" w:rsidR="005643FD" w:rsidRDefault="005643FD" w:rsidP="005643FD"/>
    <w:p w14:paraId="171BE7FC" w14:textId="77777777" w:rsidR="005643FD" w:rsidRDefault="005643FD" w:rsidP="005643FD"/>
    <w:p w14:paraId="3E3DD729" w14:textId="77777777" w:rsidR="00C02D9B" w:rsidRDefault="00C02D9B" w:rsidP="005643FD">
      <w:pPr>
        <w:pStyle w:val="Heading1"/>
        <w:rPr>
          <w:i/>
        </w:rPr>
      </w:pPr>
      <w:bookmarkStart w:id="13" w:name="_Toc250547432"/>
      <w:r>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13"/>
    </w:p>
    <w:p w14:paraId="74F3CB67" w14:textId="77777777" w:rsidR="00722A74" w:rsidRDefault="00722A74" w:rsidP="00722A74"/>
    <w:p w14:paraId="47CF1C1D" w14:textId="2A36B1CD"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Crassostrea gigas. </w:t>
      </w:r>
      <w:proofErr w:type="gramStart"/>
      <w:r>
        <w:t>Mar Biol, 160: 1973-1982.</w:t>
      </w:r>
      <w:proofErr w:type="gramEnd"/>
      <w:r>
        <w:t xml:space="preserve"> </w:t>
      </w:r>
      <w:proofErr w:type="gramStart"/>
      <w:r>
        <w:t>doi</w:t>
      </w:r>
      <w:proofErr w:type="gramEnd"/>
      <w:r>
        <w:t xml:space="preserve"> 10.1007/s00227-012-2055-x</w:t>
      </w:r>
    </w:p>
    <w:p w14:paraId="65740A72" w14:textId="77777777" w:rsidR="00C02D9B" w:rsidRDefault="00C02D9B" w:rsidP="00C02D9B">
      <w:pPr>
        <w:pStyle w:val="Heading2"/>
      </w:pPr>
      <w:bookmarkStart w:id="14" w:name="_Toc250547433"/>
      <w:r>
        <w:t>Abstract</w:t>
      </w:r>
      <w:bookmarkEnd w:id="14"/>
    </w:p>
    <w:p w14:paraId="249F7894" w14:textId="77777777" w:rsidR="005643FD" w:rsidRPr="005643FD" w:rsidRDefault="005643FD" w:rsidP="005643FD"/>
    <w:p w14:paraId="2FC1AD5A" w14:textId="0879C1CB"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w:t>
      </w:r>
      <w:proofErr w:type="gramStart"/>
      <w:r w:rsidRPr="00353A53">
        <w:rPr>
          <w:rFonts w:ascii="Times" w:hAnsi="Times" w:cs="AdvPTimes"/>
        </w:rPr>
        <w:t>raised</w:t>
      </w:r>
      <w:proofErr w:type="gramEnd"/>
      <w:r w:rsidRPr="00353A53">
        <w:rPr>
          <w:rFonts w:ascii="Times" w:hAnsi="Times" w:cs="AdvPTimes"/>
        </w:rPr>
        <w:t xml:space="preserve">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34242BCA" w14:textId="77777777" w:rsidR="00C02D9B" w:rsidRDefault="00C02D9B" w:rsidP="00C02D9B">
      <w:pPr>
        <w:pStyle w:val="Heading2"/>
      </w:pPr>
      <w:bookmarkStart w:id="15" w:name="_Toc250547434"/>
      <w:r>
        <w:t>Introduction</w:t>
      </w:r>
      <w:bookmarkEnd w:id="15"/>
    </w:p>
    <w:p w14:paraId="14E18AED" w14:textId="77777777" w:rsidR="005643FD" w:rsidRPr="005643FD" w:rsidRDefault="005643FD" w:rsidP="005643FD"/>
    <w:p w14:paraId="6AB0B2E8" w14:textId="0C2B7BED"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15088724" w14:textId="13F3C259"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 xml:space="preserve">C. </w:t>
      </w:r>
      <w:proofErr w:type="gramStart"/>
      <w:r w:rsidRPr="00353A53">
        <w:rPr>
          <w:rFonts w:ascii="Times" w:hAnsi="Times" w:cs="AdvPTimes"/>
          <w:i/>
          <w:color w:val="000000"/>
        </w:rPr>
        <w:t>gigas’s</w:t>
      </w:r>
      <w:proofErr w:type="gramEnd"/>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03352C1A"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extended period of on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 xml:space="preserve">species’ or </w:t>
      </w:r>
      <w:proofErr w:type="gramStart"/>
      <w:r w:rsidRPr="00E01B09">
        <w:rPr>
          <w:rFonts w:ascii="Times" w:hAnsi="Times" w:cs="AdvPTimes"/>
          <w:color w:val="000000"/>
        </w:rPr>
        <w:t>population’s</w:t>
      </w:r>
      <w:proofErr w:type="gramEnd"/>
      <w:r w:rsidRPr="00E01B09">
        <w:rPr>
          <w:rFonts w:ascii="Times" w:hAnsi="Times" w:cs="AdvPTimes"/>
          <w:color w:val="000000"/>
        </w:rPr>
        <w:t xml:space="preserve"> original ecological niche.</w:t>
      </w:r>
      <w:r w:rsidR="00E01B09" w:rsidRPr="00E01B09">
        <w:rPr>
          <w:rFonts w:ascii="Times" w:hAnsi="Times" w:cs="AdvPTimes"/>
          <w:color w:val="000000"/>
        </w:rPr>
        <w:t xml:space="preserve">  </w:t>
      </w:r>
    </w:p>
    <w:p w14:paraId="29E98184" w14:textId="4DF338EE"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7E1A74E7" w14:textId="54DCEF78"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benthic-pelagic coupling through 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μ</w:t>
      </w:r>
      <w:r w:rsidRPr="00E01B09">
        <w:rPr>
          <w:rFonts w:ascii="Times" w:hAnsi="Times" w:cs="AdvPTimes"/>
          <w:color w:val="000000"/>
        </w:rPr>
        <w:t>atm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5803AB7E" w14:textId="2E02DB74"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1FD6D811" w14:textId="77777777" w:rsidR="00C02D9B" w:rsidRDefault="00C02D9B" w:rsidP="00C02D9B">
      <w:pPr>
        <w:pStyle w:val="Heading2"/>
      </w:pPr>
      <w:bookmarkStart w:id="16" w:name="_Toc250547435"/>
      <w:r>
        <w:t>M</w:t>
      </w:r>
      <w:r w:rsidR="00E01B09">
        <w:t>aterials and m</w:t>
      </w:r>
      <w:r>
        <w:t>ethods</w:t>
      </w:r>
      <w:bookmarkEnd w:id="16"/>
    </w:p>
    <w:p w14:paraId="102BCF1B" w14:textId="77777777" w:rsidR="00E01B09" w:rsidRDefault="00E01B09" w:rsidP="00E01B09">
      <w:pPr>
        <w:pStyle w:val="Heading3"/>
      </w:pPr>
      <w:bookmarkStart w:id="17" w:name="_Toc250547436"/>
      <w:r>
        <w:t>Seawater chemistry manipulation</w:t>
      </w:r>
      <w:bookmarkEnd w:id="17"/>
    </w:p>
    <w:p w14:paraId="2B9B72AD" w14:textId="77777777" w:rsidR="005643FD" w:rsidRPr="005643FD" w:rsidRDefault="005643FD" w:rsidP="005643FD"/>
    <w:p w14:paraId="7BB50ADC" w14:textId="734C76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 xml:space="preserve">-depleted using membrane </w:t>
      </w:r>
      <w:proofErr w:type="gramStart"/>
      <w:r w:rsidRPr="00086257">
        <w:rPr>
          <w:rFonts w:ascii="Times" w:hAnsi="Times" w:cs="AdvPTimes"/>
          <w:color w:val="000000"/>
        </w:rPr>
        <w:t>contactors</w:t>
      </w:r>
      <w:proofErr w:type="gramEnd"/>
      <w:r w:rsidRPr="00086257">
        <w:rPr>
          <w:rFonts w:ascii="Times" w:hAnsi="Times" w:cs="AdvPTimes"/>
          <w:color w:val="000000"/>
        </w:rPr>
        <w:t xml:space="preserve"> (Membrana, Charlotte, 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6B6E81C5"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w:t>
      </w:r>
      <w:proofErr w:type="gramStart"/>
      <w:r w:rsidRPr="00086257">
        <w:rPr>
          <w:rFonts w:ascii="Times" w:hAnsi="Times" w:cs="AdvPTimes"/>
          <w:color w:val="000000"/>
        </w:rPr>
        <w:t>Reservoir pH was continuously monitored by a Durafet III pH probe</w:t>
      </w:r>
      <w:proofErr w:type="gramEnd"/>
      <w:r w:rsidRPr="00086257">
        <w:rPr>
          <w:rFonts w:ascii="Times" w:hAnsi="Times" w:cs="AdvPTimes"/>
          <w:color w:val="000000"/>
        </w:rPr>
        <w:t xml:space="preserv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0975597B" w14:textId="30012300"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75F68159" w14:textId="77777777" w:rsidR="00E01B09" w:rsidRDefault="00E01B09" w:rsidP="00E01B09">
      <w:pPr>
        <w:pStyle w:val="Heading3"/>
      </w:pPr>
      <w:bookmarkStart w:id="18" w:name="_Toc250547437"/>
      <w:r>
        <w:t>Oysters</w:t>
      </w:r>
      <w:bookmarkEnd w:id="18"/>
    </w:p>
    <w:p w14:paraId="0CCD1FF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w:t>
      </w:r>
      <w:proofErr w:type="gramStart"/>
      <w:r w:rsidRPr="00086257">
        <w:rPr>
          <w:rFonts w:ascii="Times" w:hAnsi="Times" w:cs="AdvPTimes"/>
        </w:rPr>
        <w:t>Ambient</w:t>
      </w:r>
      <w:proofErr w:type="gramEnd"/>
      <w:r w:rsidRPr="00086257">
        <w:rPr>
          <w:rFonts w:ascii="Times" w:hAnsi="Times" w:cs="AdvPTimes"/>
        </w:rPr>
        <w:t xml:space="preserve">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1470F2B9" w14:textId="274093CF"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ix containers of fertilized eggs were transferred to microcosms containing one of 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75D48DA4" w14:textId="75900632"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t>
      </w:r>
      <w:proofErr w:type="gramStart"/>
      <w:r w:rsidRPr="00086257">
        <w:rPr>
          <w:rFonts w:ascii="Times" w:hAnsi="Times" w:cs="AdvPTimes"/>
          <w:color w:val="000000"/>
        </w:rPr>
        <w:t>with a Nikon Eclipse E600 and NIS Elements Basic Research software</w:t>
      </w:r>
      <w:proofErr w:type="gramEnd"/>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55B7C79E" w14:textId="56C6896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19920BDD" wp14:editId="12DDCFCA">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7">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62793C31" w14:textId="43F0D47D"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1. </w:t>
      </w:r>
      <w:proofErr w:type="gramStart"/>
      <w:r>
        <w:rPr>
          <w:rFonts w:ascii="Times" w:hAnsi="Times" w:cs="AdvPTimes"/>
          <w:color w:val="000000"/>
        </w:rPr>
        <w:t>D-hinge larvae under polarized light portraying calcification at the hinge without a Maltese cross in the shell (a) and full calcification as evidenced by the Maltese cross (b).</w:t>
      </w:r>
      <w:proofErr w:type="gramEnd"/>
    </w:p>
    <w:p w14:paraId="764ABEFE" w14:textId="77777777" w:rsidR="00E01B09" w:rsidRDefault="00E01B09" w:rsidP="00E01B09">
      <w:pPr>
        <w:pStyle w:val="Heading3"/>
      </w:pPr>
      <w:bookmarkStart w:id="19" w:name="_Toc250547438"/>
      <w:r>
        <w:t>Carbonate chemistry</w:t>
      </w:r>
      <w:bookmarkEnd w:id="19"/>
    </w:p>
    <w:p w14:paraId="3DBD259B" w14:textId="5A4338C8"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31D3241B" w14:textId="77777777" w:rsidR="00E01B09" w:rsidRDefault="00E01B09" w:rsidP="00E01B09">
      <w:pPr>
        <w:pStyle w:val="Heading3"/>
      </w:pPr>
      <w:bookmarkStart w:id="20" w:name="_Toc250547439"/>
      <w:r>
        <w:t>Statistics</w:t>
      </w:r>
      <w:bookmarkEnd w:id="20"/>
    </w:p>
    <w:p w14:paraId="0B6BECFE" w14:textId="0837999F"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 xml:space="preserve">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w:t>
      </w:r>
      <w:proofErr w:type="gramStart"/>
      <w:r w:rsidRPr="00353A53">
        <w:rPr>
          <w:rFonts w:ascii="Times" w:hAnsi="Times" w:cs="AdvPTimes"/>
        </w:rPr>
        <w:t>The occurrence of a developmental delay was assessed by fitting the regression of shell height on hinge length to a linear model and testing for differences</w:t>
      </w:r>
      <w:proofErr w:type="gramEnd"/>
    </w:p>
    <w:p w14:paraId="57E4B575" w14:textId="6B626BDF" w:rsidR="00650BE8" w:rsidRPr="00353A53" w:rsidRDefault="00650BE8" w:rsidP="00426D9F">
      <w:pPr>
        <w:widowControl w:val="0"/>
        <w:autoSpaceDE w:val="0"/>
        <w:autoSpaceDN w:val="0"/>
        <w:adjustRightInd w:val="0"/>
        <w:spacing w:line="360" w:lineRule="auto"/>
        <w:rPr>
          <w:rFonts w:ascii="Times" w:hAnsi="Times" w:cs="AdvPTimes"/>
        </w:rPr>
      </w:pPr>
      <w:proofErr w:type="gramStart"/>
      <w:r w:rsidRPr="00353A53">
        <w:rPr>
          <w:rFonts w:ascii="Times" w:hAnsi="Times" w:cs="AdvPTimes"/>
        </w:rPr>
        <w:t>in</w:t>
      </w:r>
      <w:proofErr w:type="gramEnd"/>
      <w:r w:rsidRPr="00353A53">
        <w:rPr>
          <w:rFonts w:ascii="Times" w:hAnsi="Times" w:cs="AdvPTimes"/>
        </w:rPr>
        <w:t xml:space="preserve">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0C1CFEBF" w14:textId="77777777" w:rsidR="00C02D9B" w:rsidRDefault="00C02D9B" w:rsidP="00C02D9B">
      <w:pPr>
        <w:pStyle w:val="Heading2"/>
      </w:pPr>
      <w:bookmarkStart w:id="21" w:name="_Toc250547440"/>
      <w:r>
        <w:t>Results</w:t>
      </w:r>
      <w:bookmarkEnd w:id="21"/>
    </w:p>
    <w:p w14:paraId="4F659E2F" w14:textId="77777777" w:rsidR="00E01B09" w:rsidRDefault="00E01B09" w:rsidP="00E01B09">
      <w:pPr>
        <w:pStyle w:val="Heading3"/>
      </w:pPr>
      <w:bookmarkStart w:id="22" w:name="_Toc250547441"/>
      <w:r>
        <w:t>Carbonate chemistry</w:t>
      </w:r>
      <w:bookmarkEnd w:id="22"/>
    </w:p>
    <w:p w14:paraId="058B22C1" w14:textId="77777777" w:rsidR="005643FD" w:rsidRPr="005643FD" w:rsidRDefault="005643FD" w:rsidP="005643FD"/>
    <w:p w14:paraId="093B4B93" w14:textId="1CD5EB20"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proofErr w:type="gramStart"/>
      <w:r w:rsidRPr="00650BE8">
        <w:rPr>
          <w:rFonts w:ascii="Times" w:hAnsi="Times" w:cs="AdvPTimes"/>
          <w:color w:val="000000"/>
        </w:rPr>
        <w:t>),</w:t>
      </w:r>
      <w:proofErr w:type="gramEnd"/>
      <w:r w:rsidRPr="00650BE8">
        <w:rPr>
          <w:rFonts w:ascii="Times" w:hAnsi="Times" w:cs="AdvPTimes"/>
          <w:color w:val="000000"/>
        </w:rPr>
        <w:t xml:space="preserve">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proofErr w:type="gramStart"/>
      <w:r w:rsidRPr="00650BE8">
        <w:rPr>
          <w:rFonts w:ascii="Times" w:hAnsi="Times" w:cs="AdvPTimes"/>
          <w:color w:val="000000"/>
        </w:rPr>
        <w:t>Amb</w:t>
      </w:r>
      <w:r w:rsidR="00DB3ADB">
        <w:rPr>
          <w:rFonts w:ascii="Times" w:hAnsi="Times" w:cs="AdvPTimes"/>
          <w:color w:val="000000"/>
        </w:rPr>
        <w:t>ient</w:t>
      </w:r>
      <w:proofErr w:type="gramEnd"/>
      <w:r w:rsidR="00DB3ADB">
        <w:rPr>
          <w:rFonts w:ascii="Times" w:hAnsi="Times" w:cs="AdvPTimes"/>
          <w:color w:val="000000"/>
        </w:rPr>
        <w:t xml:space="preserve">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39771879" w14:textId="77777777" w:rsidR="0059047D" w:rsidRDefault="0059047D" w:rsidP="00650BE8">
      <w:pPr>
        <w:widowControl w:val="0"/>
        <w:autoSpaceDE w:val="0"/>
        <w:autoSpaceDN w:val="0"/>
        <w:adjustRightInd w:val="0"/>
        <w:ind w:firstLine="720"/>
        <w:rPr>
          <w:rFonts w:ascii="Times" w:hAnsi="Times" w:cs="AdvPTimes"/>
          <w:color w:val="000000"/>
        </w:rPr>
      </w:pPr>
    </w:p>
    <w:p w14:paraId="180145CE" w14:textId="314AA71F"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proofErr w:type="gramStart"/>
      <w:r>
        <w:rPr>
          <w:rFonts w:ascii="Times" w:hAnsi="Times" w:cs="AdvPTimes"/>
          <w:color w:val="000000"/>
        </w:rPr>
        <w:t>,  pH</w:t>
      </w:r>
      <w:proofErr w:type="gramEnd"/>
      <w:r>
        <w:rPr>
          <w:rFonts w:ascii="Times" w:hAnsi="Times" w:cs="AdvPTimes"/>
          <w:color w:val="000000"/>
        </w:rPr>
        <w:t xml:space="preserve">,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01F37EBE" w14:textId="62277D50"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FFF52A3" wp14:editId="4887ACE9">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8">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4705779C" w14:textId="77777777" w:rsidR="0059047D" w:rsidRDefault="0059047D" w:rsidP="0059047D">
      <w:pPr>
        <w:widowControl w:val="0"/>
        <w:autoSpaceDE w:val="0"/>
        <w:autoSpaceDN w:val="0"/>
        <w:adjustRightInd w:val="0"/>
        <w:rPr>
          <w:rFonts w:ascii="Times" w:hAnsi="Times" w:cs="AdvPTimes"/>
        </w:rPr>
      </w:pPr>
    </w:p>
    <w:p w14:paraId="37CA7284" w14:textId="1D48FC1B"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13FC5720" wp14:editId="08F84E8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38EA1EB6" w14:textId="17FA2CF3"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 xml:space="preserve">2. </w:t>
      </w:r>
      <w:proofErr w:type="gramStart"/>
      <w:r>
        <w:rPr>
          <w:rFonts w:ascii="Times" w:hAnsi="Times" w:cs="AdvPTimes"/>
        </w:rPr>
        <w:t>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w:t>
      </w:r>
      <w:proofErr w:type="gramEnd"/>
      <w:r>
        <w:rPr>
          <w:rFonts w:ascii="Times" w:hAnsi="Times" w:cs="AdvPTimes"/>
        </w:rPr>
        <w:t xml:space="preserve">  </w:t>
      </w:r>
      <w:proofErr w:type="gramStart"/>
      <w:r>
        <w:rPr>
          <w:rFonts w:ascii="Times" w:hAnsi="Times" w:cs="AdvPTimes"/>
        </w:rPr>
        <w:t>Average pH for the experiment for each treatment is represented by solid lines</w:t>
      </w:r>
      <w:proofErr w:type="gramEnd"/>
      <w:r>
        <w:rPr>
          <w:rFonts w:ascii="Times" w:hAnsi="Times" w:cs="AdvPTimes"/>
        </w:rPr>
        <w:t>.  The DuraFET probes recorded pH measurements every minute.</w:t>
      </w:r>
    </w:p>
    <w:p w14:paraId="08723EC7" w14:textId="77777777" w:rsidR="00E01B09" w:rsidRDefault="00E01B09" w:rsidP="00E01B09">
      <w:pPr>
        <w:pStyle w:val="Heading3"/>
      </w:pPr>
      <w:bookmarkStart w:id="23" w:name="_Toc250547442"/>
      <w:r>
        <w:t>Size, development, and calcification</w:t>
      </w:r>
      <w:bookmarkEnd w:id="23"/>
    </w:p>
    <w:p w14:paraId="19B62F2A" w14:textId="4E91B9AE"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w:t>
      </w:r>
      <w:proofErr w:type="gramStart"/>
      <w:r w:rsidRPr="00650BE8">
        <w:rPr>
          <w:rFonts w:ascii="Times" w:hAnsi="Times" w:cs="AdvPTimes"/>
        </w:rPr>
        <w:t>Ambient</w:t>
      </w:r>
      <w:proofErr w:type="gramEnd"/>
      <w:r w:rsidRPr="00650BE8">
        <w:rPr>
          <w:rFonts w:ascii="Times" w:hAnsi="Times" w:cs="AdvPTimes"/>
        </w:rPr>
        <w:t xml:space="preserve"> treatment</w:t>
      </w:r>
    </w:p>
    <w:p w14:paraId="032D5240" w14:textId="75429634" w:rsidR="00650BE8" w:rsidRPr="00650BE8" w:rsidRDefault="00650BE8" w:rsidP="00426D9F">
      <w:pPr>
        <w:widowControl w:val="0"/>
        <w:autoSpaceDE w:val="0"/>
        <w:autoSpaceDN w:val="0"/>
        <w:adjustRightInd w:val="0"/>
        <w:spacing w:line="360" w:lineRule="auto"/>
        <w:rPr>
          <w:rFonts w:ascii="Times" w:hAnsi="Times" w:cs="AdvPTimes"/>
        </w:rPr>
      </w:pPr>
      <w:proofErr w:type="gramStart"/>
      <w:r w:rsidRPr="00650BE8">
        <w:rPr>
          <w:rFonts w:ascii="Times" w:hAnsi="Times" w:cs="AdvPTimes"/>
        </w:rPr>
        <w:t>and</w:t>
      </w:r>
      <w:proofErr w:type="gramEnd"/>
      <w:r w:rsidRPr="00650BE8">
        <w:rPr>
          <w:rFonts w:ascii="Times" w:hAnsi="Times" w:cs="AdvPTimes"/>
        </w:rPr>
        <w:t xml:space="preserve">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4E270BB4" w14:textId="151FF512"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w:t>
      </w:r>
      <w:proofErr w:type="gramStart"/>
      <w:r w:rsidRPr="00650BE8">
        <w:rPr>
          <w:rFonts w:ascii="Times" w:hAnsi="Times" w:cs="AdvPTimes"/>
        </w:rPr>
        <w:t>Ambient</w:t>
      </w:r>
      <w:proofErr w:type="gramEnd"/>
      <w:r w:rsidRPr="00650BE8">
        <w:rPr>
          <w:rFonts w:ascii="Times" w:hAnsi="Times" w:cs="AdvPTimes"/>
        </w:rPr>
        <w:t xml:space="preserve">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xml:space="preserve">). </w:t>
      </w:r>
      <w:proofErr w:type="gramStart"/>
      <w:r w:rsidRPr="00650BE8">
        <w:rPr>
          <w:rFonts w:ascii="Times" w:hAnsi="Times" w:cs="AdvPTimes"/>
          <w:color w:val="000000"/>
        </w:rPr>
        <w:t>On</w:t>
      </w:r>
      <w:proofErr w:type="gramEnd"/>
      <w:r w:rsidRPr="00650BE8">
        <w:rPr>
          <w:rFonts w:ascii="Times" w:hAnsi="Times" w:cs="AdvPTimes"/>
          <w:color w:val="000000"/>
        </w:rPr>
        <w:t xml:space="preserve">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4F60AA03" w14:textId="5EA48FBA"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A2AAB5C" wp14:editId="77EEA8C4">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40F5A2" w14:textId="739B3433"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5A283D17" w14:textId="77777777" w:rsidR="0030116B" w:rsidRPr="00650BE8" w:rsidRDefault="0030116B" w:rsidP="0059047D">
      <w:pPr>
        <w:widowControl w:val="0"/>
        <w:autoSpaceDE w:val="0"/>
        <w:autoSpaceDN w:val="0"/>
        <w:adjustRightInd w:val="0"/>
        <w:rPr>
          <w:rFonts w:ascii="Times" w:hAnsi="Times" w:cs="AdvPTimes"/>
          <w:color w:val="000000"/>
        </w:rPr>
      </w:pPr>
    </w:p>
    <w:p w14:paraId="27A93D84" w14:textId="4C087083"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42E8523"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5DF704AE" w14:textId="27B645E4"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79F10A03" w14:textId="7CD5158B"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15A87A59" wp14:editId="22CF6B71">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1">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0A5982F4" w14:textId="77777777" w:rsidR="0030116B" w:rsidRDefault="0030116B" w:rsidP="0030116B">
      <w:pPr>
        <w:widowControl w:val="0"/>
        <w:autoSpaceDE w:val="0"/>
        <w:autoSpaceDN w:val="0"/>
        <w:adjustRightInd w:val="0"/>
        <w:rPr>
          <w:rFonts w:ascii="Times" w:hAnsi="Times" w:cs="AdvPTimes"/>
          <w:color w:val="000000"/>
        </w:rPr>
      </w:pPr>
    </w:p>
    <w:p w14:paraId="27018742" w14:textId="77777777" w:rsidR="0030116B" w:rsidRDefault="0030116B" w:rsidP="0030116B">
      <w:pPr>
        <w:widowControl w:val="0"/>
        <w:autoSpaceDE w:val="0"/>
        <w:autoSpaceDN w:val="0"/>
        <w:adjustRightInd w:val="0"/>
        <w:rPr>
          <w:rFonts w:ascii="Times" w:hAnsi="Times" w:cs="AdvPTimes"/>
          <w:color w:val="000000"/>
        </w:rPr>
      </w:pPr>
    </w:p>
    <w:p w14:paraId="0FDDCA20" w14:textId="4A9FED04"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7454968E" wp14:editId="6C20B933">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3E6DBDDB" w14:textId="16A3FBD2"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4. </w:t>
      </w:r>
      <w:proofErr w:type="gramStart"/>
      <w:r>
        <w:rPr>
          <w:rFonts w:ascii="Times" w:hAnsi="Times" w:cs="AdvPTimes"/>
          <w:color w:val="000000"/>
        </w:rPr>
        <w:t>Larval hinge length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00AEC6CC" w14:textId="77777777" w:rsidR="0030116B" w:rsidRDefault="0030116B" w:rsidP="00367483">
      <w:pPr>
        <w:widowControl w:val="0"/>
        <w:autoSpaceDE w:val="0"/>
        <w:autoSpaceDN w:val="0"/>
        <w:adjustRightInd w:val="0"/>
        <w:rPr>
          <w:rFonts w:ascii="Times" w:hAnsi="Times" w:cs="AdvPTimes"/>
          <w:color w:val="000000"/>
        </w:rPr>
      </w:pPr>
    </w:p>
    <w:p w14:paraId="7CDEBDC1"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1B92FBB" wp14:editId="4CC00077">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2E435EBA" w14:textId="77777777" w:rsidR="0030116B" w:rsidRDefault="0030116B" w:rsidP="00367483">
      <w:pPr>
        <w:widowControl w:val="0"/>
        <w:autoSpaceDE w:val="0"/>
        <w:autoSpaceDN w:val="0"/>
        <w:adjustRightInd w:val="0"/>
        <w:rPr>
          <w:rFonts w:ascii="Times" w:hAnsi="Times" w:cs="AdvPTimes"/>
          <w:color w:val="000000"/>
        </w:rPr>
      </w:pPr>
    </w:p>
    <w:p w14:paraId="6995DE6F" w14:textId="2C005F69"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5. </w:t>
      </w:r>
      <w:proofErr w:type="gramStart"/>
      <w:r>
        <w:rPr>
          <w:rFonts w:ascii="Times" w:hAnsi="Times" w:cs="AdvPTimes"/>
          <w:color w:val="000000"/>
        </w:rPr>
        <w:t>Larval shell height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4C0D2F17" w14:textId="08227DDE"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6B336D93" wp14:editId="58A5C185">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645CEF33" w14:textId="25591ADC"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w:t>
      </w:r>
      <w:proofErr w:type="gramStart"/>
      <w:r>
        <w:rPr>
          <w:rFonts w:ascii="Times" w:hAnsi="Times" w:cs="AdvPTimes"/>
          <w:color w:val="000000"/>
        </w:rPr>
        <w:t>Regression of larval shell height on hinge length by treatment and day.</w:t>
      </w:r>
      <w:proofErr w:type="gramEnd"/>
      <w:r>
        <w:rPr>
          <w:rFonts w:ascii="Times" w:hAnsi="Times" w:cs="AdvPTimes"/>
          <w:color w:val="000000"/>
        </w:rPr>
        <w:t xml:space="preserve">  Data from larvae raised under </w:t>
      </w:r>
      <w:proofErr w:type="gramStart"/>
      <w:r>
        <w:rPr>
          <w:rFonts w:ascii="Times" w:hAnsi="Times" w:cs="AdvPTimes"/>
          <w:color w:val="000000"/>
        </w:rPr>
        <w:t>Ambient</w:t>
      </w:r>
      <w:proofErr w:type="gramEnd"/>
      <w:r>
        <w:rPr>
          <w:rFonts w:ascii="Times" w:hAnsi="Times" w:cs="AdvPTimes"/>
          <w:color w:val="000000"/>
        </w:rPr>
        <w:t xml:space="preserve">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w:t>
      </w:r>
      <w:proofErr w:type="gramStart"/>
      <w:r>
        <w:rPr>
          <w:rFonts w:ascii="Times" w:hAnsi="Times" w:cs="AdvPTimes"/>
          <w:color w:val="000000"/>
        </w:rPr>
        <w:t>Ambient</w:t>
      </w:r>
      <w:proofErr w:type="gramEnd"/>
      <w:r>
        <w:rPr>
          <w:rFonts w:ascii="Times" w:hAnsi="Times" w:cs="AdvPTimes"/>
          <w:color w:val="000000"/>
        </w:rPr>
        <w:t xml:space="preserve">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21DF19A2" w14:textId="77777777" w:rsidR="00C02D9B" w:rsidRDefault="00C02D9B" w:rsidP="00C02D9B">
      <w:pPr>
        <w:pStyle w:val="Heading2"/>
      </w:pPr>
      <w:bookmarkStart w:id="24" w:name="_Toc250547443"/>
      <w:r>
        <w:t>Discussion</w:t>
      </w:r>
      <w:bookmarkEnd w:id="24"/>
    </w:p>
    <w:p w14:paraId="45C0F9AA" w14:textId="77777777" w:rsidR="005643FD" w:rsidRPr="005643FD" w:rsidRDefault="005643FD" w:rsidP="005643FD"/>
    <w:p w14:paraId="1EAFEAAE" w14:textId="7AD12369"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Since we did not measure growth or calcification in our larvae at 48 h post-fertilization, we are not able to draw 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560 and 800 l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4C333436" w14:textId="26C39A04"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5A691363" w14:textId="38F85EED"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The impact of ocean acidification on larval invertebrates can change in direction and magnitude as the larvae 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w:t>
      </w:r>
      <w:proofErr w:type="gramStart"/>
      <w:r w:rsidRPr="00A61FA8">
        <w:rPr>
          <w:rFonts w:ascii="Times" w:hAnsi="Times" w:cs="AdvPTimes"/>
          <w:color w:val="000000"/>
        </w:rPr>
        <w:t>an increased metabolic rate would have been supported by sufficient maternal energy resources</w:t>
      </w:r>
      <w:proofErr w:type="gramEnd"/>
      <w:r w:rsidRPr="00A61FA8">
        <w:rPr>
          <w:rFonts w:ascii="Times" w:hAnsi="Times" w:cs="AdvPTimes"/>
          <w:color w:val="000000"/>
        </w:rPr>
        <w:t xml:space="preserve">.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6518D82B" w14:textId="03E5388D"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37F5AF17" w14:textId="6B7D45F4"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Mercenaria mercenaria) and bay scallop </w:t>
      </w:r>
      <w:r w:rsidRPr="00A61FA8">
        <w:rPr>
          <w:rFonts w:ascii="Times" w:hAnsi="Times" w:cs="Times New Roman"/>
          <w:color w:val="000000"/>
        </w:rPr>
        <w:t>(Argopecten irradians)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xml:space="preserve">). The compounding negative effects of ocean acidification during an experiment may be due to a species’ decreasing ability to tolerate a specific environmental </w:t>
      </w:r>
      <w:proofErr w:type="gramStart"/>
      <w:r w:rsidRPr="00A61FA8">
        <w:rPr>
          <w:rFonts w:ascii="Times" w:hAnsi="Times" w:cs="Times New Roman"/>
          <w:color w:val="000000"/>
        </w:rPr>
        <w:t>stress</w:t>
      </w:r>
      <w:proofErr w:type="gramEnd"/>
      <w:r w:rsidRPr="00A61FA8">
        <w:rPr>
          <w:rFonts w:ascii="Times" w:hAnsi="Times" w:cs="Times New Roman"/>
          <w:color w:val="000000"/>
        </w:rPr>
        <w:t xml:space="preserve"> as their metabolic needs change throughout development.</w:t>
      </w:r>
    </w:p>
    <w:p w14:paraId="06E71E51" w14:textId="77777777" w:rsidR="00E01B09" w:rsidRDefault="00E01B09" w:rsidP="00E01B09">
      <w:pPr>
        <w:pStyle w:val="Heading2"/>
      </w:pPr>
      <w:bookmarkStart w:id="25" w:name="_Toc250547444"/>
      <w:r>
        <w:t>Conclusions</w:t>
      </w:r>
      <w:bookmarkEnd w:id="25"/>
    </w:p>
    <w:p w14:paraId="1736C767" w14:textId="77777777" w:rsidR="005643FD" w:rsidRPr="005643FD" w:rsidRDefault="005643FD" w:rsidP="005643FD"/>
    <w:p w14:paraId="6B82C152" w14:textId="59C3AB0C"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3A779609" w14:textId="77777777" w:rsidR="00A61FA8" w:rsidRDefault="00A61FA8" w:rsidP="00A61FA8">
      <w:pPr>
        <w:widowControl w:val="0"/>
        <w:autoSpaceDE w:val="0"/>
        <w:autoSpaceDN w:val="0"/>
        <w:adjustRightInd w:val="0"/>
        <w:rPr>
          <w:rFonts w:ascii="Times" w:hAnsi="Times" w:cs="AdvPTimes"/>
        </w:rPr>
      </w:pPr>
    </w:p>
    <w:p w14:paraId="18C3B276" w14:textId="26A20E85" w:rsidR="00A61FA8" w:rsidRDefault="00A61FA8" w:rsidP="00A61FA8">
      <w:pPr>
        <w:pStyle w:val="Heading2"/>
      </w:pPr>
      <w:bookmarkStart w:id="26" w:name="_Toc250547445"/>
      <w:r>
        <w:t>Acknowledgements</w:t>
      </w:r>
      <w:bookmarkEnd w:id="26"/>
    </w:p>
    <w:p w14:paraId="62964A40" w14:textId="2FC5B674"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3213B9E4" w14:textId="44B163C1" w:rsidR="00A61FA8" w:rsidRDefault="005643FD" w:rsidP="00A61FA8">
      <w:pPr>
        <w:pStyle w:val="Heading2"/>
      </w:pPr>
      <w:bookmarkStart w:id="27" w:name="_Toc250547446"/>
      <w:r>
        <w:t>Works Cited</w:t>
      </w:r>
      <w:bookmarkEnd w:id="27"/>
    </w:p>
    <w:p w14:paraId="1A54EFA3" w14:textId="77777777" w:rsidR="00D826A9" w:rsidRPr="00D826A9" w:rsidRDefault="00D826A9" w:rsidP="00D826A9">
      <w:pPr>
        <w:ind w:left="720" w:hanging="720"/>
        <w:rPr>
          <w:rFonts w:ascii="Times" w:hAnsi="Times"/>
        </w:rPr>
      </w:pPr>
      <w:r w:rsidRPr="00D826A9">
        <w:rPr>
          <w:rFonts w:ascii="Times" w:hAnsi="Times"/>
        </w:rPr>
        <w:t xml:space="preserve">Banks SC, Ling SD, Johnson CR, Piggott MP, </w:t>
      </w:r>
      <w:proofErr w:type="gramStart"/>
      <w:r w:rsidRPr="00D826A9">
        <w:rPr>
          <w:rFonts w:ascii="Times" w:hAnsi="Times"/>
        </w:rPr>
        <w:t>Williamson JE, Behergegaray LB (2010) Genetic structure of a recent climate change-driven range extension</w:t>
      </w:r>
      <w:proofErr w:type="gramEnd"/>
      <w:r w:rsidRPr="00D826A9">
        <w:rPr>
          <w:rFonts w:ascii="Times" w:hAnsi="Times"/>
        </w:rPr>
        <w:t>. Molecular Ecology 19: 2011-2024</w:t>
      </w:r>
    </w:p>
    <w:p w14:paraId="477A0B11" w14:textId="77777777" w:rsidR="00D826A9" w:rsidRPr="00D826A9" w:rsidRDefault="00D826A9" w:rsidP="00D826A9">
      <w:pPr>
        <w:ind w:left="720" w:hanging="720"/>
        <w:rPr>
          <w:rFonts w:ascii="Times" w:hAnsi="Times"/>
        </w:rPr>
      </w:pPr>
      <w:r w:rsidRPr="00D826A9">
        <w:rPr>
          <w:rFonts w:ascii="Times" w:hAnsi="Times"/>
        </w:rPr>
        <w:t>Barton A, Hales B, Waldbusser G, Langdon C, Feely RA (2012) The Pacific oyster, Crassostrea gigas, shows negative correlation to naturally elevated carbon dioxide levels: Implications for near-term ocean acidification impacts. Limnology and Oceanography 57: 698-710</w:t>
      </w:r>
    </w:p>
    <w:p w14:paraId="300776A0"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w:t>
      </w:r>
      <w:proofErr w:type="gramStart"/>
      <w:r w:rsidRPr="00D826A9">
        <w:rPr>
          <w:rFonts w:ascii="Times" w:hAnsi="Times"/>
        </w:rPr>
        <w:t>Il</w:t>
      </w:r>
      <w:proofErr w:type="gramEnd"/>
      <w:r w:rsidRPr="00D826A9">
        <w:rPr>
          <w:rFonts w:ascii="Times" w:hAnsi="Times"/>
        </w:rPr>
        <w:t xml:space="preserve">, Sokolova IM (2010) Elevated levels of carbon dioxide affects metabolism and shell formation in oysters Crassostrea virginica. Marine Ecology Progress Series 419: 95-108 </w:t>
      </w:r>
    </w:p>
    <w:p w14:paraId="295E9DBC"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2DD60552"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w:t>
      </w:r>
      <w:proofErr w:type="gramStart"/>
      <w:r w:rsidRPr="00D826A9">
        <w:rPr>
          <w:rFonts w:ascii="Times" w:hAnsi="Times"/>
          <w:color w:val="0B0B0B"/>
        </w:rPr>
        <w:t>:10.1098</w:t>
      </w:r>
      <w:proofErr w:type="gramEnd"/>
      <w:r w:rsidRPr="00D826A9">
        <w:rPr>
          <w:rFonts w:ascii="Times" w:hAnsi="Times"/>
          <w:color w:val="0B0B0B"/>
        </w:rPr>
        <w:t>/rspb.2010.2404.</w:t>
      </w:r>
    </w:p>
    <w:p w14:paraId="0696F455"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w:t>
      </w:r>
      <w:proofErr w:type="gramStart"/>
      <w:r w:rsidRPr="00D826A9">
        <w:rPr>
          <w:rFonts w:ascii="Times" w:hAnsi="Times"/>
        </w:rPr>
        <w:t>Direct observations of basin-wide acidification of the North Pacific Ocean.</w:t>
      </w:r>
      <w:proofErr w:type="gramEnd"/>
      <w:r w:rsidRPr="00D826A9">
        <w:rPr>
          <w:rFonts w:ascii="Times" w:hAnsi="Times"/>
        </w:rPr>
        <w:t xml:space="preserve"> </w:t>
      </w:r>
      <w:proofErr w:type="gramStart"/>
      <w:r w:rsidRPr="00D826A9">
        <w:rPr>
          <w:rFonts w:ascii="Times" w:hAnsi="Times"/>
        </w:rPr>
        <w:t>Geophysical Research Letters.</w:t>
      </w:r>
      <w:proofErr w:type="gramEnd"/>
      <w:r w:rsidRPr="00D826A9">
        <w:rPr>
          <w:rFonts w:ascii="Times" w:hAnsi="Times"/>
        </w:rPr>
        <w:t xml:space="preserve"> </w:t>
      </w:r>
      <w:proofErr w:type="gramStart"/>
      <w:r w:rsidRPr="00D826A9">
        <w:rPr>
          <w:rFonts w:ascii="Times" w:hAnsi="Times"/>
          <w:color w:val="0B0B0B"/>
        </w:rPr>
        <w:t>doi:10.1029</w:t>
      </w:r>
      <w:proofErr w:type="gramEnd"/>
      <w:r w:rsidRPr="00D826A9">
        <w:rPr>
          <w:rFonts w:ascii="Times" w:hAnsi="Times"/>
          <w:color w:val="0B0B0B"/>
        </w:rPr>
        <w:t>/2009GL040999</w:t>
      </w:r>
      <w:r w:rsidRPr="00D826A9">
        <w:rPr>
          <w:rFonts w:ascii="Times" w:hAnsi="Times"/>
        </w:rPr>
        <w:t xml:space="preserve"> </w:t>
      </w:r>
    </w:p>
    <w:p w14:paraId="682816AD" w14:textId="77777777" w:rsidR="00D826A9" w:rsidRPr="00D826A9" w:rsidRDefault="00D826A9" w:rsidP="00D826A9">
      <w:pPr>
        <w:ind w:left="720" w:hanging="720"/>
        <w:rPr>
          <w:rFonts w:ascii="Times" w:hAnsi="Times"/>
        </w:rPr>
      </w:pPr>
      <w:proofErr w:type="gramStart"/>
      <w:r w:rsidRPr="00D826A9">
        <w:rPr>
          <w:rFonts w:ascii="Times" w:hAnsi="Times"/>
        </w:rPr>
        <w:t>Caldeira K, Wickett ME (2003) Anthropogenic carbon and ocean pH.</w:t>
      </w:r>
      <w:proofErr w:type="gramEnd"/>
      <w:r w:rsidRPr="00D826A9">
        <w:rPr>
          <w:rFonts w:ascii="Times" w:hAnsi="Times"/>
        </w:rPr>
        <w:t xml:space="preserve"> </w:t>
      </w:r>
      <w:proofErr w:type="gramStart"/>
      <w:r w:rsidRPr="00D826A9">
        <w:rPr>
          <w:rFonts w:ascii="Times" w:hAnsi="Times"/>
        </w:rPr>
        <w:t>Nature 425:365.</w:t>
      </w:r>
      <w:proofErr w:type="gramEnd"/>
    </w:p>
    <w:p w14:paraId="64FAD4B8" w14:textId="77777777" w:rsidR="00D826A9" w:rsidRPr="00D826A9" w:rsidRDefault="00D826A9" w:rsidP="00D826A9">
      <w:pPr>
        <w:ind w:left="720" w:hanging="720"/>
        <w:rPr>
          <w:rFonts w:ascii="Times" w:hAnsi="Times"/>
        </w:rPr>
      </w:pPr>
      <w:r w:rsidRPr="00D826A9">
        <w:rPr>
          <w:rFonts w:ascii="Times" w:hAnsi="Times"/>
        </w:rPr>
        <w:t xml:space="preserve">Catarino AI, De Ridder C, Gonzalez M, Gallardo P, Dubois P (2011) Sea urchin Arbacia dufresnei (Blainville 1825) larvae response to ocean acidification. Polar Biology. </w:t>
      </w:r>
      <w:proofErr w:type="gramStart"/>
      <w:r w:rsidRPr="00D826A9">
        <w:rPr>
          <w:rFonts w:ascii="Times" w:hAnsi="Times"/>
        </w:rPr>
        <w:t>doi</w:t>
      </w:r>
      <w:proofErr w:type="gramEnd"/>
      <w:r w:rsidRPr="00D826A9">
        <w:rPr>
          <w:rFonts w:ascii="Times" w:hAnsi="Times"/>
        </w:rPr>
        <w:t>: 10.1007/s00300-011-1074-2</w:t>
      </w:r>
    </w:p>
    <w:p w14:paraId="05BF89F0"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201B6FAA"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57979E6E" w14:textId="77777777" w:rsidR="00D826A9" w:rsidRPr="00D826A9" w:rsidRDefault="00D826A9" w:rsidP="00D826A9">
      <w:pPr>
        <w:ind w:left="720" w:hanging="720"/>
        <w:rPr>
          <w:rFonts w:ascii="Times" w:hAnsi="Times"/>
        </w:rPr>
      </w:pPr>
      <w:r w:rsidRPr="00D826A9">
        <w:rPr>
          <w:rFonts w:ascii="Times" w:hAnsi="Times"/>
        </w:rPr>
        <w:t xml:space="preserve">Dickson AG, Sabine CL, </w:t>
      </w:r>
      <w:proofErr w:type="gramStart"/>
      <w:r w:rsidRPr="00D826A9">
        <w:rPr>
          <w:rFonts w:ascii="Times" w:hAnsi="Times"/>
        </w:rPr>
        <w:t>Christian JR</w:t>
      </w:r>
      <w:proofErr w:type="gramEnd"/>
      <w:r w:rsidRPr="00D826A9">
        <w:rPr>
          <w:rFonts w:ascii="Times" w:hAnsi="Times"/>
        </w:rPr>
        <w:t xml:space="preserve"> (2007) Guide to best practices for ocean CO2 measurements. Sidney, British Columbia, North Pacific Marine Science Organization, 176 pp.</w:t>
      </w:r>
    </w:p>
    <w:p w14:paraId="6EA5BB59"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71139EB"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1AE7DE7D" w14:textId="77777777" w:rsidR="00D826A9" w:rsidRPr="00D826A9" w:rsidRDefault="00D826A9" w:rsidP="00D826A9">
      <w:pPr>
        <w:ind w:left="720" w:hanging="720"/>
        <w:rPr>
          <w:rFonts w:ascii="Times" w:hAnsi="Times"/>
        </w:rPr>
      </w:pPr>
      <w:proofErr w:type="gramStart"/>
      <w:r w:rsidRPr="00D826A9">
        <w:rPr>
          <w:rFonts w:ascii="Times" w:hAnsi="Times"/>
        </w:rPr>
        <w:t>FAO Fisheries and Aquaculture Department (2010) World aquaculture 2010.</w:t>
      </w:r>
      <w:proofErr w:type="gramEnd"/>
      <w:r w:rsidRPr="00D826A9">
        <w:rPr>
          <w:rFonts w:ascii="Times" w:hAnsi="Times"/>
        </w:rPr>
        <w:t xml:space="preserve"> </w:t>
      </w:r>
      <w:proofErr w:type="gramStart"/>
      <w:r w:rsidRPr="00D826A9">
        <w:rPr>
          <w:rFonts w:ascii="Times" w:hAnsi="Times"/>
        </w:rPr>
        <w:t>FAO Fisheries and Aquaculture Department.</w:t>
      </w:r>
      <w:proofErr w:type="gramEnd"/>
      <w:r w:rsidRPr="00D826A9">
        <w:rPr>
          <w:rFonts w:ascii="Times" w:hAnsi="Times"/>
        </w:rPr>
        <w:t xml:space="preserve"> Technical Paper. No. 500/1. Rome, FAO. 2011. 105 pp.</w:t>
      </w:r>
    </w:p>
    <w:p w14:paraId="4C4F2D63"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148D0FD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02A5CC5B" w14:textId="77777777" w:rsidR="00D826A9" w:rsidRPr="00D826A9" w:rsidRDefault="00D826A9" w:rsidP="00D826A9">
      <w:pPr>
        <w:ind w:left="720" w:hanging="720"/>
        <w:rPr>
          <w:rFonts w:ascii="Times" w:hAnsi="Times"/>
        </w:rPr>
      </w:pPr>
      <w:r w:rsidRPr="00D826A9">
        <w:rPr>
          <w:rFonts w:ascii="Times" w:hAnsi="Times"/>
        </w:rPr>
        <w:t>Feely RA, Sabine CL, Hernandez-Ayon JM, Ianson D, Hales B (2008) Evidence for upwelling of corrosive “acidified” water onto the continental shelf. Science 320: 1490-1492</w:t>
      </w:r>
    </w:p>
    <w:p w14:paraId="2D9D6E57"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0B9ECAB1"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5D28C90"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w:t>
      </w:r>
      <w:proofErr w:type="gramStart"/>
      <w:r w:rsidRPr="00D826A9">
        <w:rPr>
          <w:rFonts w:ascii="Times" w:hAnsi="Times"/>
        </w:rPr>
        <w:t>:10.1371</w:t>
      </w:r>
      <w:proofErr w:type="gramEnd"/>
      <w:r w:rsidRPr="00D826A9">
        <w:rPr>
          <w:rFonts w:ascii="Times" w:hAnsi="Times"/>
        </w:rPr>
        <w:t>/journal.pone.0023010</w:t>
      </w:r>
    </w:p>
    <w:p w14:paraId="59676D37"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6FD5CF50"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87F255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w:t>
      </w:r>
      <w:proofErr w:type="gramStart"/>
      <w:r w:rsidRPr="00D826A9">
        <w:rPr>
          <w:rFonts w:ascii="Times" w:hAnsi="Times"/>
        </w:rPr>
        <w:t>I, II, and III to the Fourth Assessment Report of the Intergovernmental Panel on Climate Change</w:t>
      </w:r>
      <w:proofErr w:type="gramEnd"/>
      <w:r w:rsidRPr="00D826A9">
        <w:rPr>
          <w:rFonts w:ascii="Times" w:hAnsi="Times"/>
        </w:rPr>
        <w:t xml:space="preserve">. Pachauri, R.K., Reisinger, A. (Eds.), IPCC, Geneva, Switzerland, pp. 104 </w:t>
      </w:r>
    </w:p>
    <w:p w14:paraId="40C7C555"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4AEA222C" w14:textId="77777777" w:rsidR="00D826A9" w:rsidRPr="00D826A9" w:rsidRDefault="00D826A9" w:rsidP="00D826A9">
      <w:pPr>
        <w:ind w:left="720" w:hanging="720"/>
        <w:rPr>
          <w:rFonts w:ascii="Times" w:hAnsi="Times"/>
        </w:rPr>
      </w:pPr>
      <w:proofErr w:type="gramStart"/>
      <w:r w:rsidRPr="00D826A9">
        <w:rPr>
          <w:rFonts w:ascii="Times" w:hAnsi="Times"/>
        </w:rPr>
        <w:t>LaBarbera M (1974) Calcification of the first larval shell of Tridacna squamosa (Tridacnidae: Bivalvia).</w:t>
      </w:r>
      <w:proofErr w:type="gramEnd"/>
      <w:r w:rsidRPr="00D826A9">
        <w:rPr>
          <w:rFonts w:ascii="Times" w:hAnsi="Times"/>
        </w:rPr>
        <w:t xml:space="preserve"> Mar Biol 25: 233-238</w:t>
      </w:r>
    </w:p>
    <w:p w14:paraId="132DD917"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60EDF86F"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2460933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w:t>
      </w:r>
      <w:proofErr w:type="gramStart"/>
      <w:r w:rsidRPr="00D826A9">
        <w:rPr>
          <w:rFonts w:ascii="Times" w:hAnsi="Times"/>
        </w:rPr>
        <w:t>doi:10.1371</w:t>
      </w:r>
      <w:proofErr w:type="gramEnd"/>
      <w:r w:rsidRPr="00D826A9">
        <w:rPr>
          <w:rFonts w:ascii="Times" w:hAnsi="Times"/>
        </w:rPr>
        <w:t>/journal.pone.0024223</w:t>
      </w:r>
    </w:p>
    <w:p w14:paraId="27FB829D"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w:t>
      </w:r>
      <w:proofErr w:type="gramStart"/>
      <w:r w:rsidRPr="00D826A9">
        <w:rPr>
          <w:rFonts w:ascii="Times" w:hAnsi="Times"/>
        </w:rPr>
        <w:t>doi:10.1371</w:t>
      </w:r>
      <w:proofErr w:type="gramEnd"/>
      <w:r w:rsidRPr="00D826A9">
        <w:rPr>
          <w:rFonts w:ascii="Times" w:hAnsi="Times"/>
        </w:rPr>
        <w:t>/journal.pone.0005661</w:t>
      </w:r>
    </w:p>
    <w:p w14:paraId="76CE8345"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6B8EDDC8" w14:textId="77777777" w:rsidR="00D826A9" w:rsidRPr="00D826A9" w:rsidRDefault="00D826A9" w:rsidP="00D826A9">
      <w:pPr>
        <w:ind w:left="720" w:hanging="720"/>
        <w:rPr>
          <w:rFonts w:ascii="Times" w:hAnsi="Times"/>
        </w:rPr>
      </w:pPr>
      <w:r w:rsidRPr="00D826A9">
        <w:rPr>
          <w:rFonts w:ascii="Times" w:hAnsi="Times"/>
        </w:rPr>
        <w:t xml:space="preserve">Narita D, Rehdanz K, Tol RSJ (2012) Economic costs of ocean acidification: a look into the impacts on global shellfish production. Climatic Change. </w:t>
      </w:r>
      <w:proofErr w:type="gramStart"/>
      <w:r w:rsidRPr="00D826A9">
        <w:rPr>
          <w:rFonts w:ascii="Times" w:hAnsi="Times"/>
        </w:rPr>
        <w:t>doi:10.1007</w:t>
      </w:r>
      <w:proofErr w:type="gramEnd"/>
      <w:r w:rsidRPr="00D826A9">
        <w:rPr>
          <w:rFonts w:ascii="Times" w:hAnsi="Times"/>
        </w:rPr>
        <w:t>/s10584-011-0383-3</w:t>
      </w:r>
    </w:p>
    <w:p w14:paraId="62DF3B43" w14:textId="77777777" w:rsidR="00D826A9" w:rsidRPr="00D826A9" w:rsidRDefault="00D826A9" w:rsidP="00D826A9">
      <w:pPr>
        <w:ind w:left="720" w:hanging="720"/>
        <w:rPr>
          <w:rFonts w:ascii="Times" w:hAnsi="Times"/>
        </w:rPr>
      </w:pPr>
      <w:r w:rsidRPr="00D826A9">
        <w:rPr>
          <w:rFonts w:ascii="Times" w:hAnsi="Times"/>
        </w:rPr>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28F1720D"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51B1281A"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45C3CF2"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319ADF0A"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1D6B5548"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39B36C0B" w14:textId="77777777" w:rsidR="00D826A9" w:rsidRPr="00D826A9" w:rsidRDefault="00D826A9" w:rsidP="00D826A9">
      <w:pPr>
        <w:ind w:left="720" w:hanging="720"/>
        <w:rPr>
          <w:rFonts w:ascii="Times" w:hAnsi="Times"/>
        </w:rPr>
      </w:pPr>
      <w:proofErr w:type="gramStart"/>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w:t>
      </w:r>
      <w:proofErr w:type="gramEnd"/>
      <w:r w:rsidRPr="00D826A9">
        <w:rPr>
          <w:rFonts w:ascii="Times" w:hAnsi="Times"/>
        </w:rPr>
        <w:t xml:space="preserve"> Geochimica </w:t>
      </w:r>
      <w:proofErr w:type="gramStart"/>
      <w:r w:rsidRPr="00D826A9">
        <w:rPr>
          <w:rFonts w:ascii="Times" w:hAnsi="Times"/>
        </w:rPr>
        <w:t>et</w:t>
      </w:r>
      <w:proofErr w:type="gramEnd"/>
      <w:r w:rsidRPr="00D826A9">
        <w:rPr>
          <w:rFonts w:ascii="Times" w:hAnsi="Times"/>
        </w:rPr>
        <w:t xml:space="preserve"> Cosmochimica Acta 75: 4053-4064.</w:t>
      </w:r>
    </w:p>
    <w:p w14:paraId="3344C760" w14:textId="77777777" w:rsidR="00D826A9" w:rsidRPr="00D826A9" w:rsidRDefault="00D826A9" w:rsidP="00D826A9">
      <w:pPr>
        <w:ind w:left="720" w:hanging="720"/>
        <w:rPr>
          <w:rFonts w:ascii="Times" w:hAnsi="Times"/>
        </w:rPr>
      </w:pPr>
      <w:r w:rsidRPr="00D826A9">
        <w:rPr>
          <w:rFonts w:ascii="Times" w:hAnsi="Times"/>
        </w:rPr>
        <w:t>Robbins LL, Hansen ME, Kleypas JA</w:t>
      </w:r>
      <w:proofErr w:type="gramStart"/>
      <w:r w:rsidRPr="00D826A9">
        <w:rPr>
          <w:rFonts w:ascii="Times" w:hAnsi="Times"/>
        </w:rPr>
        <w:t>,Meylan</w:t>
      </w:r>
      <w:proofErr w:type="gramEnd"/>
      <w:r w:rsidRPr="00D826A9">
        <w:rPr>
          <w:rFonts w:ascii="Times" w:hAnsi="Times"/>
        </w:rPr>
        <w:t xml:space="preserve"> SC (2010) CO2calc: A User-Friendly Carbon Calculator for Windows, Mac OS X, and iOS (iPhone): U.S. Geological Survey Open File Report 2010-1280, 42pp.</w:t>
      </w:r>
    </w:p>
    <w:p w14:paraId="70A17E7F" w14:textId="77777777" w:rsidR="00D826A9" w:rsidRPr="00D826A9" w:rsidRDefault="00D826A9" w:rsidP="00D826A9">
      <w:pPr>
        <w:ind w:left="720" w:hanging="720"/>
        <w:rPr>
          <w:rFonts w:ascii="Times" w:hAnsi="Times"/>
        </w:rPr>
      </w:pPr>
      <w:r w:rsidRPr="00D826A9">
        <w:rPr>
          <w:rFonts w:ascii="Times" w:hAnsi="Times"/>
        </w:rPr>
        <w:t xml:space="preserve">Strathmann RR (1985) Feeding and nonfeeding larval development and </w:t>
      </w:r>
      <w:proofErr w:type="gramStart"/>
      <w:r w:rsidRPr="00D826A9">
        <w:rPr>
          <w:rFonts w:ascii="Times" w:hAnsi="Times"/>
        </w:rPr>
        <w:t>life-history</w:t>
      </w:r>
      <w:proofErr w:type="gramEnd"/>
      <w:r w:rsidRPr="00D826A9">
        <w:rPr>
          <w:rFonts w:ascii="Times" w:hAnsi="Times"/>
        </w:rPr>
        <w:t xml:space="preserve"> evolution in marine invertebrates. Ann. Rev. Ecol. Syst. 16: 339-361</w:t>
      </w:r>
    </w:p>
    <w:p w14:paraId="7E7EB90E"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5E8E5614"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1589312F"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4B308B7A" w14:textId="77777777" w:rsidR="00D826A9" w:rsidRPr="00D826A9" w:rsidRDefault="00D826A9" w:rsidP="00D826A9">
      <w:pPr>
        <w:ind w:left="720" w:hanging="720"/>
        <w:rPr>
          <w:rFonts w:ascii="Times" w:hAnsi="Times"/>
        </w:rPr>
      </w:pPr>
      <w:r w:rsidRPr="00D826A9">
        <w:rPr>
          <w:rFonts w:ascii="Times" w:hAnsi="Times"/>
        </w:rPr>
        <w:t xml:space="preserve">Thomsen J, Melzner F (2010) Moderate seawater acidification does not </w:t>
      </w:r>
      <w:proofErr w:type="gramStart"/>
      <w:r w:rsidRPr="00D826A9">
        <w:rPr>
          <w:rFonts w:ascii="Times" w:hAnsi="Times"/>
        </w:rPr>
        <w:t>elicit</w:t>
      </w:r>
      <w:proofErr w:type="gramEnd"/>
      <w:r w:rsidRPr="00D826A9">
        <w:rPr>
          <w:rFonts w:ascii="Times" w:hAnsi="Times"/>
        </w:rPr>
        <w:t xml:space="preserve"> long-term metabolic depression in the blue mussel Mytilus edulis. Mar Biol 157: 2667-2676</w:t>
      </w:r>
    </w:p>
    <w:p w14:paraId="20639207"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26E5CDB1"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5910CD26" w14:textId="77777777" w:rsidR="00D826A9" w:rsidRPr="00D826A9" w:rsidRDefault="00D826A9" w:rsidP="00D826A9">
      <w:pPr>
        <w:ind w:left="720" w:hanging="720"/>
        <w:rPr>
          <w:rFonts w:ascii="Times" w:hAnsi="Times"/>
        </w:rPr>
      </w:pPr>
      <w:r w:rsidRPr="00D826A9">
        <w:rPr>
          <w:rFonts w:ascii="Times" w:hAnsi="Times"/>
        </w:rPr>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49B2070"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7E386FA1"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561F78EF"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106F55FF"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57315349" w14:textId="77777777" w:rsidR="00D826A9" w:rsidRPr="00D826A9" w:rsidRDefault="00D826A9" w:rsidP="00D826A9"/>
    <w:p w14:paraId="644CAB58" w14:textId="77777777" w:rsidR="005643FD" w:rsidRDefault="005643FD" w:rsidP="005643FD"/>
    <w:p w14:paraId="6C562CB4" w14:textId="77777777" w:rsidR="005643FD" w:rsidRDefault="005643FD" w:rsidP="005643FD"/>
    <w:p w14:paraId="40FDD825" w14:textId="77777777" w:rsidR="005643FD" w:rsidRDefault="005643FD" w:rsidP="005643FD"/>
    <w:p w14:paraId="6559ECDD" w14:textId="77777777" w:rsidR="005643FD" w:rsidRDefault="005643FD" w:rsidP="005643FD"/>
    <w:p w14:paraId="45E0C9EE" w14:textId="77777777" w:rsidR="005643FD" w:rsidRDefault="005643FD" w:rsidP="005643FD"/>
    <w:p w14:paraId="5BAF7BA9" w14:textId="77777777" w:rsidR="005643FD" w:rsidRDefault="005643FD" w:rsidP="005643FD"/>
    <w:p w14:paraId="7627F82E" w14:textId="77777777" w:rsidR="005643FD" w:rsidRDefault="005643FD" w:rsidP="005643FD"/>
    <w:p w14:paraId="7668EB3A" w14:textId="77777777" w:rsidR="005643FD" w:rsidRDefault="005643FD" w:rsidP="005643FD"/>
    <w:p w14:paraId="32150D47" w14:textId="77777777" w:rsidR="005643FD" w:rsidRDefault="005643FD" w:rsidP="005643FD"/>
    <w:p w14:paraId="6CAB2459" w14:textId="77777777" w:rsidR="005643FD" w:rsidRDefault="005643FD" w:rsidP="005643FD"/>
    <w:p w14:paraId="7C9E5613" w14:textId="77777777" w:rsidR="005643FD" w:rsidRDefault="005643FD" w:rsidP="005643FD"/>
    <w:p w14:paraId="61591EE5" w14:textId="77777777" w:rsidR="005643FD" w:rsidRDefault="005643FD" w:rsidP="005643FD"/>
    <w:p w14:paraId="33032B1B" w14:textId="77777777" w:rsidR="005643FD" w:rsidRDefault="005643FD" w:rsidP="005643FD"/>
    <w:p w14:paraId="1B998493" w14:textId="77777777" w:rsidR="005643FD" w:rsidRDefault="005643FD" w:rsidP="005643FD"/>
    <w:p w14:paraId="6B7FC61B" w14:textId="77777777" w:rsidR="005643FD" w:rsidRDefault="005643FD" w:rsidP="005643FD"/>
    <w:p w14:paraId="1FDFD752" w14:textId="77777777" w:rsidR="005643FD" w:rsidRDefault="005643FD" w:rsidP="005643FD"/>
    <w:p w14:paraId="695432A3" w14:textId="77777777" w:rsidR="005643FD" w:rsidRDefault="005643FD" w:rsidP="005643FD"/>
    <w:p w14:paraId="5E278CDA" w14:textId="77777777" w:rsidR="005643FD" w:rsidRDefault="005643FD" w:rsidP="005643FD"/>
    <w:p w14:paraId="2E5367C7" w14:textId="77777777" w:rsidR="005643FD" w:rsidRDefault="005643FD" w:rsidP="005643FD"/>
    <w:p w14:paraId="50C11C4D" w14:textId="77777777" w:rsidR="005643FD" w:rsidRDefault="005643FD" w:rsidP="005643FD"/>
    <w:p w14:paraId="1B679C1A" w14:textId="77777777" w:rsidR="005643FD" w:rsidRDefault="005643FD" w:rsidP="005643FD"/>
    <w:p w14:paraId="70DC5B06" w14:textId="77777777" w:rsidR="005643FD" w:rsidRDefault="005643FD" w:rsidP="005643FD"/>
    <w:p w14:paraId="509CDD41" w14:textId="77777777" w:rsidR="005643FD" w:rsidRDefault="005643FD" w:rsidP="005643FD"/>
    <w:p w14:paraId="2CE0EBFE" w14:textId="77777777" w:rsidR="005643FD" w:rsidRDefault="005643FD" w:rsidP="005643FD"/>
    <w:p w14:paraId="4BCA3FE5" w14:textId="77777777" w:rsidR="005643FD" w:rsidRDefault="005643FD" w:rsidP="005643FD"/>
    <w:p w14:paraId="29021F1E" w14:textId="77777777" w:rsidR="005643FD" w:rsidRDefault="005643FD" w:rsidP="005643FD"/>
    <w:p w14:paraId="51707D17" w14:textId="77777777" w:rsidR="005643FD" w:rsidRDefault="005643FD" w:rsidP="005643FD"/>
    <w:p w14:paraId="637BC839" w14:textId="77777777" w:rsidR="005643FD" w:rsidRDefault="005643FD" w:rsidP="005643FD"/>
    <w:p w14:paraId="123F53F6" w14:textId="77777777" w:rsidR="00C02D9B" w:rsidRDefault="00C02D9B" w:rsidP="005643FD">
      <w:pPr>
        <w:pStyle w:val="Heading1"/>
      </w:pPr>
      <w:bookmarkStart w:id="28" w:name="_Toc250547447"/>
      <w:r>
        <w:t>Chapter II:  Shotgun proteomics as a viable approach for biological discovery in the Pacific oyster</w:t>
      </w:r>
      <w:bookmarkEnd w:id="28"/>
    </w:p>
    <w:p w14:paraId="0F4FC384" w14:textId="77777777" w:rsidR="00722A74" w:rsidRDefault="00722A74" w:rsidP="00722A74"/>
    <w:p w14:paraId="020C61B8" w14:textId="25A10817" w:rsidR="00722A74" w:rsidRPr="00722A74" w:rsidRDefault="00722A74" w:rsidP="00722A74">
      <w:r>
        <w:t>Published in Conservation Physiology as: Timmins-Schiffman, E., Nunn, B.L., Goodlett, D.R., and Robe</w:t>
      </w:r>
      <w:r w:rsidR="00326AC2">
        <w:t xml:space="preserve">rts, S.B. 2013. </w:t>
      </w:r>
      <w:proofErr w:type="gramStart"/>
      <w:r w:rsidR="00326AC2">
        <w:t>Shotgun proteomics as a viable approach for biological discovery in the Pacific oyster.</w:t>
      </w:r>
      <w:proofErr w:type="gramEnd"/>
      <w:r w:rsidR="00326AC2">
        <w:t xml:space="preserve"> Conserv Physiol, 1. </w:t>
      </w:r>
      <w:proofErr w:type="gramStart"/>
      <w:r w:rsidR="00326AC2">
        <w:t>doi</w:t>
      </w:r>
      <w:proofErr w:type="gramEnd"/>
      <w:r w:rsidR="00326AC2">
        <w:t xml:space="preserve"> 10.1093/conphys/cot009</w:t>
      </w:r>
    </w:p>
    <w:p w14:paraId="30874BC8" w14:textId="47647BF2" w:rsidR="00722A74" w:rsidRDefault="00C02D9B" w:rsidP="00722A74">
      <w:pPr>
        <w:pStyle w:val="Heading2"/>
      </w:pPr>
      <w:bookmarkStart w:id="29" w:name="_Toc250547448"/>
      <w:r>
        <w:t>Abstract</w:t>
      </w:r>
      <w:bookmarkEnd w:id="29"/>
    </w:p>
    <w:p w14:paraId="7F65CE87" w14:textId="77777777" w:rsidR="0013210F" w:rsidRPr="0013210F" w:rsidRDefault="0013210F" w:rsidP="0013210F"/>
    <w:p w14:paraId="26FB2D0B" w14:textId="517317CA"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5C4DBFF2" w14:textId="77777777" w:rsidR="00C02D9B" w:rsidRDefault="00C02D9B" w:rsidP="00C02D9B">
      <w:pPr>
        <w:pStyle w:val="Heading2"/>
      </w:pPr>
      <w:bookmarkStart w:id="30" w:name="_Toc250547449"/>
      <w:r>
        <w:t>Introduction</w:t>
      </w:r>
      <w:bookmarkEnd w:id="30"/>
    </w:p>
    <w:p w14:paraId="7FB1015B" w14:textId="77777777" w:rsidR="0013210F" w:rsidRPr="0013210F" w:rsidRDefault="0013210F" w:rsidP="0013210F"/>
    <w:p w14:paraId="40CA7D68" w14:textId="28F8F102"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2012). The use of high-throughput sequencing 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2391A104" w14:textId="7C9AB1ED"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5A17A224" w14:textId="24DAE548"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base used. These 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1D16B946" w14:textId="26C16FAF"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0BCE6B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w:t>
      </w:r>
      <w:proofErr w:type="gramStart"/>
      <w:r w:rsidRPr="00326AC2">
        <w:rPr>
          <w:rFonts w:ascii="Times" w:hAnsi="Times" w:cs="Sabon"/>
          <w:color w:val="000000"/>
        </w:rPr>
        <w:t xml:space="preserve">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2012, 2013), who explored the proteomic response of coelomocytes to immune challenge in two urchin species</w:t>
      </w:r>
      <w:proofErr w:type="gramEnd"/>
      <w:r w:rsidRPr="00326AC2">
        <w:rPr>
          <w:rFonts w:ascii="Times" w:hAnsi="Times" w:cs="Sabon"/>
          <w:color w:val="000000"/>
        </w:rPr>
        <w:t xml:space="preserve">. </w:t>
      </w:r>
    </w:p>
    <w:p w14:paraId="2257E83E" w14:textId="0902BD21"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2DC984F3" w14:textId="77777777" w:rsidR="00C02D9B" w:rsidRDefault="00C02D9B" w:rsidP="00C02D9B">
      <w:pPr>
        <w:pStyle w:val="Heading2"/>
      </w:pPr>
      <w:bookmarkStart w:id="31" w:name="_Toc250547450"/>
      <w:r>
        <w:t>Methods</w:t>
      </w:r>
      <w:bookmarkEnd w:id="31"/>
    </w:p>
    <w:p w14:paraId="491E47B8" w14:textId="3795C926" w:rsidR="00326AC2" w:rsidRDefault="00326AC2" w:rsidP="00326AC2">
      <w:pPr>
        <w:pStyle w:val="Heading3"/>
      </w:pPr>
      <w:bookmarkStart w:id="32" w:name="_Toc250547451"/>
      <w:r>
        <w:t>Oysters</w:t>
      </w:r>
      <w:bookmarkEnd w:id="32"/>
    </w:p>
    <w:p w14:paraId="448E0B0D" w14:textId="77777777" w:rsidR="0013210F" w:rsidRPr="0013210F" w:rsidRDefault="0013210F" w:rsidP="0013210F"/>
    <w:p w14:paraId="0686FBAB" w14:textId="1B044373"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29B2488B" w14:textId="617887A4" w:rsidR="00326AC2" w:rsidRDefault="00326AC2" w:rsidP="00326AC2">
      <w:pPr>
        <w:pStyle w:val="Heading3"/>
      </w:pPr>
      <w:bookmarkStart w:id="33" w:name="_Toc250547452"/>
      <w:r>
        <w:t>Protein digestion and desalting</w:t>
      </w:r>
      <w:bookmarkEnd w:id="33"/>
    </w:p>
    <w:p w14:paraId="184AC977" w14:textId="77777777" w:rsidR="0013210F" w:rsidRPr="0013210F" w:rsidRDefault="0013210F" w:rsidP="0013210F"/>
    <w:p w14:paraId="6431411A"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proofErr w:type="gramStart"/>
      <w:r w:rsidRPr="00326AC2">
        <w:rPr>
          <w:rFonts w:ascii="Times" w:hAnsi="Times" w:cs="Sabon"/>
          <w:i/>
          <w:iCs/>
          <w:color w:val="000000"/>
        </w:rPr>
        <w:t>tris</w:t>
      </w:r>
      <w:r w:rsidRPr="00326AC2">
        <w:rPr>
          <w:rFonts w:ascii="Times" w:hAnsi="Times" w:cs="Sabon"/>
          <w:color w:val="000000"/>
        </w:rPr>
        <w:t>(</w:t>
      </w:r>
      <w:proofErr w:type="gramEnd"/>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275564C" w14:textId="509B7D1A"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085289AE" w14:textId="4210D3F7" w:rsidR="00326AC2" w:rsidRDefault="00326AC2" w:rsidP="00326AC2">
      <w:pPr>
        <w:pStyle w:val="Heading3"/>
      </w:pPr>
      <w:bookmarkStart w:id="34" w:name="_Toc250547453"/>
      <w:r>
        <w:t>Liquid chromatography and tandem mass spectrometry</w:t>
      </w:r>
      <w:bookmarkEnd w:id="34"/>
    </w:p>
    <w:p w14:paraId="081FA89C" w14:textId="77777777" w:rsidR="0013210F" w:rsidRPr="0013210F" w:rsidRDefault="0013210F" w:rsidP="0013210F"/>
    <w:p w14:paraId="46E2134D" w14:textId="1C2E982E"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tant was aliquoted to autosampler vials. Nano LC separation was performed with a nanoACUITY system (Waters, Milford, MA, USA) 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w:t>
      </w:r>
      <w:proofErr w:type="gramStart"/>
      <w:r w:rsidR="00E57114">
        <w:rPr>
          <w:rFonts w:ascii="Times" w:hAnsi="Times" w:cs="Sabon"/>
          <w:color w:val="000000"/>
        </w:rPr>
        <w:t>2 μl</w:t>
      </w:r>
      <w:proofErr w:type="gramEnd"/>
      <w:r w:rsidR="00E57114">
        <w:rPr>
          <w:rFonts w:ascii="Times" w:hAnsi="Times" w:cs="Sabon"/>
          <w:color w:val="000000"/>
        </w:rPr>
        <w:t xml:space="preserve">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w:t>
      </w:r>
      <w:proofErr w:type="gramStart"/>
      <w:r w:rsidR="00E57114">
        <w:rPr>
          <w:rFonts w:ascii="Times" w:hAnsi="Times" w:cs="Sabon"/>
          <w:color w:val="000000"/>
        </w:rPr>
        <w:t>nl</w:t>
      </w:r>
      <w:proofErr w:type="gramEnd"/>
      <w:r w:rsidR="00E57114">
        <w:rPr>
          <w:rFonts w:ascii="Times" w:hAnsi="Times" w:cs="Sabon"/>
          <w:color w:val="000000"/>
        </w:rPr>
        <w:t xml:space="preserve">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67F87797" w14:textId="1C04BB76" w:rsidR="00326AC2" w:rsidRDefault="00326AC2" w:rsidP="00326AC2">
      <w:pPr>
        <w:pStyle w:val="Heading3"/>
      </w:pPr>
      <w:bookmarkStart w:id="35" w:name="_Toc250547454"/>
      <w:r>
        <w:t>Data acquisition</w:t>
      </w:r>
      <w:bookmarkEnd w:id="35"/>
    </w:p>
    <w:p w14:paraId="41941BFF" w14:textId="77777777" w:rsidR="0013210F" w:rsidRPr="0013210F" w:rsidRDefault="0013210F" w:rsidP="0013210F"/>
    <w:p w14:paraId="1955D4C4" w14:textId="0CD03494"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1AA08B17" w14:textId="7C9869FE" w:rsidR="00326AC2" w:rsidRDefault="00326AC2" w:rsidP="00326AC2">
      <w:pPr>
        <w:pStyle w:val="Heading3"/>
      </w:pPr>
      <w:bookmarkStart w:id="36" w:name="_Toc250547455"/>
      <w:r>
        <w:t>Protein identification and data analysis</w:t>
      </w:r>
      <w:bookmarkEnd w:id="36"/>
    </w:p>
    <w:p w14:paraId="6A02EFBC" w14:textId="77777777" w:rsidR="0013210F" w:rsidRPr="0013210F" w:rsidRDefault="0013210F" w:rsidP="0013210F"/>
    <w:p w14:paraId="3785DBDE" w14:textId="25509DE8"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w:t>
      </w:r>
      <w:proofErr w:type="gramStart"/>
      <w:r w:rsidRPr="00326AC2">
        <w:rPr>
          <w:rFonts w:ascii="Times" w:hAnsi="Times" w:cs="Sabon"/>
          <w:color w:val="000000"/>
        </w:rPr>
        <w:t xml:space="preserve">A DECOY database was created by reversing the </w:t>
      </w:r>
      <w:r w:rsidRPr="00326AC2">
        <w:rPr>
          <w:rFonts w:ascii="Times" w:hAnsi="Times" w:cs="Sabon"/>
          <w:i/>
          <w:iCs/>
          <w:color w:val="000000"/>
        </w:rPr>
        <w:t xml:space="preserve">C. gigas </w:t>
      </w:r>
      <w:r w:rsidRPr="00326AC2">
        <w:rPr>
          <w:rFonts w:ascii="Times" w:hAnsi="Times" w:cs="Sabon"/>
          <w:color w:val="000000"/>
        </w:rPr>
        <w:t>proteome and adding it to the forward</w:t>
      </w:r>
      <w:proofErr w:type="gramEnd"/>
      <w:r w:rsidRPr="00326AC2">
        <w:rPr>
          <w:rFonts w:ascii="Times" w:hAnsi="Times" w:cs="Sabon"/>
          <w:color w:val="000000"/>
        </w:rPr>
        <w:t xml:space="preserve"> database. This was 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50703FFF" w14:textId="4EA702D1"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xml:space="preserve">, 2006) was used to calculate expression for each protein in each oyster. </w:t>
      </w:r>
      <w:proofErr w:type="gramStart"/>
      <w:r w:rsidRPr="00326AC2">
        <w:rPr>
          <w:rFonts w:ascii="Times" w:hAnsi="Times" w:cs="Sabon"/>
          <w:color w:val="000000"/>
        </w:rPr>
        <w:t>Technical replicates were pooled by taking the sum of total independent tandem mass spectra for each protein</w:t>
      </w:r>
      <w:proofErr w:type="gramEnd"/>
      <w:r w:rsidRPr="00326AC2">
        <w:rPr>
          <w:rFonts w:ascii="Times" w:hAnsi="Times" w:cs="Sabon"/>
          <w:color w:val="000000"/>
        </w:rPr>
        <w:t xml:space="preserve">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7A4F03C2" w14:textId="7D54012F"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hypothetically sequenced peptides in these lists ranged from 500 to 70 000. A plot was generated to visualize the relationship between each sample size of randomly chosen peptides and the number of unique proteins identified.</w:t>
      </w:r>
    </w:p>
    <w:p w14:paraId="26FE368B" w14:textId="77777777" w:rsidR="00C02D9B" w:rsidRDefault="00C02D9B" w:rsidP="00C02D9B">
      <w:pPr>
        <w:pStyle w:val="Heading2"/>
      </w:pPr>
      <w:bookmarkStart w:id="37" w:name="_Toc250547456"/>
      <w:r>
        <w:t>Results</w:t>
      </w:r>
      <w:bookmarkEnd w:id="37"/>
    </w:p>
    <w:p w14:paraId="0DB3E0EF" w14:textId="77777777" w:rsidR="0013210F" w:rsidRPr="0013210F" w:rsidRDefault="0013210F" w:rsidP="0013210F"/>
    <w:p w14:paraId="3EA07912" w14:textId="39828B21"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A combined total of 175 </w:t>
      </w:r>
      <w:proofErr w:type="gramStart"/>
      <w:r w:rsidRPr="00326AC2">
        <w:rPr>
          <w:rFonts w:ascii="Times" w:hAnsi="Times" w:cs="Sabon"/>
          <w:color w:val="000000"/>
        </w:rPr>
        <w:t>818 tandem</w:t>
      </w:r>
      <w:proofErr w:type="gramEnd"/>
      <w:r w:rsidRPr="00326AC2">
        <w:rPr>
          <w:rFonts w:ascii="Times" w:hAnsi="Times" w:cs="Sabon"/>
          <w:color w:val="000000"/>
        </w:rPr>
        <w:t xml:space="preserve">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3FFC0F12" w14:textId="77777777" w:rsidR="002214CA" w:rsidRDefault="002214CA" w:rsidP="002214CA">
      <w:pPr>
        <w:rPr>
          <w:rFonts w:ascii="Times" w:hAnsi="Times" w:cs="Sabon"/>
          <w:color w:val="000000"/>
        </w:rPr>
      </w:pPr>
    </w:p>
    <w:p w14:paraId="43DB01A0" w14:textId="666829FC"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4075940B" w14:textId="6F27C029"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6303C5C6" wp14:editId="5B82B239">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25F115C1" w14:textId="77777777" w:rsidR="002214CA" w:rsidRPr="00326AC2" w:rsidRDefault="002214CA" w:rsidP="002214CA">
      <w:pPr>
        <w:rPr>
          <w:rFonts w:ascii="Times" w:hAnsi="Times" w:cs="Sabon"/>
          <w:color w:val="000000"/>
        </w:rPr>
      </w:pPr>
    </w:p>
    <w:p w14:paraId="57B122CB" w14:textId="60203A44"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fied in each technical replicate was consistent with minimal standard deviation (1.2–3.5%). In each biological replicate, the proteins were identified from between 43 275 and 44 720 sequenced peptides (standard deviation as a percentage of the mean ranged from 4.8 to 7.4%). For 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2CDC6694" w14:textId="338F7500" w:rsidR="002214CA" w:rsidRDefault="002214CA" w:rsidP="002214CA">
      <w:pPr>
        <w:pStyle w:val="Default"/>
      </w:pPr>
      <w:r>
        <w:rPr>
          <w:noProof/>
          <w:lang w:eastAsia="en-US"/>
        </w:rPr>
        <w:drawing>
          <wp:inline distT="0" distB="0" distL="0" distR="0" wp14:anchorId="21884D5B" wp14:editId="7888E6E3">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6">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70E7B71" w14:textId="451F8E00" w:rsidR="002214CA" w:rsidRDefault="002214CA" w:rsidP="002214CA">
      <w:pPr>
        <w:pStyle w:val="Default"/>
      </w:pPr>
      <w:r>
        <w:t xml:space="preserve">Figure </w:t>
      </w:r>
      <w:r w:rsidR="00426D9F">
        <w:t>II.</w:t>
      </w:r>
      <w:r>
        <w:t xml:space="preserve">1. Total independent spectral counts for three technical replicates for oyster </w:t>
      </w:r>
      <w:proofErr w:type="gramStart"/>
      <w:r>
        <w:t>A</w:t>
      </w:r>
      <w:proofErr w:type="gramEnd"/>
      <w:r>
        <w:t xml:space="preserve"> plotted for each protein (n = 1500).  Similar patterns were observed for the other three oysters (data not shown).</w:t>
      </w:r>
    </w:p>
    <w:p w14:paraId="41A263F6" w14:textId="77777777" w:rsidR="002214CA" w:rsidRPr="002214CA" w:rsidRDefault="002214CA" w:rsidP="002214CA">
      <w:pPr>
        <w:pStyle w:val="Default"/>
      </w:pPr>
    </w:p>
    <w:p w14:paraId="15CD75BB" w14:textId="6BD0677D"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22D9FBFA" w14:textId="2BFE546D" w:rsidR="002214CA" w:rsidRDefault="00941786" w:rsidP="002214CA">
      <w:pPr>
        <w:pStyle w:val="Default"/>
      </w:pPr>
      <w:r>
        <w:rPr>
          <w:noProof/>
          <w:lang w:eastAsia="en-US"/>
        </w:rPr>
        <w:drawing>
          <wp:inline distT="0" distB="0" distL="0" distR="0" wp14:anchorId="56F9B190" wp14:editId="19ACD4E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7">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3AD0664C" w14:textId="66976D97" w:rsidR="0070002F" w:rsidRDefault="0070002F" w:rsidP="002214CA">
      <w:pPr>
        <w:pStyle w:val="Default"/>
      </w:pPr>
      <w:r>
        <w:t xml:space="preserve">Figure </w:t>
      </w:r>
      <w:r w:rsidR="00426D9F">
        <w:t>II.</w:t>
      </w:r>
      <w:r>
        <w:t xml:space="preserve">2.  Venn diagram of proteins identified among biological samples.  Proteins identified in oyster </w:t>
      </w:r>
      <w:proofErr w:type="gramStart"/>
      <w:r>
        <w:t>A</w:t>
      </w:r>
      <w:proofErr w:type="gramEnd"/>
      <w:r>
        <w:t xml:space="preserve"> are in the blue ellipse, B in the yellow, C in green, and oyster D proteins are in the red ellipse.</w:t>
      </w:r>
    </w:p>
    <w:p w14:paraId="2F30379B" w14:textId="77777777" w:rsidR="0070002F" w:rsidRPr="002214CA" w:rsidRDefault="0070002F" w:rsidP="002214CA">
      <w:pPr>
        <w:pStyle w:val="Default"/>
      </w:pPr>
    </w:p>
    <w:p w14:paraId="062A47E6" w14:textId="351F14EE"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7BE1CCEB" w14:textId="77777777" w:rsidR="0070002F" w:rsidRDefault="0070002F" w:rsidP="0070002F">
      <w:pPr>
        <w:pStyle w:val="Default"/>
      </w:pPr>
    </w:p>
    <w:p w14:paraId="207F5BBE" w14:textId="5A5420A8" w:rsidR="0070002F" w:rsidRDefault="0070002F" w:rsidP="0070002F">
      <w:pPr>
        <w:pStyle w:val="Default"/>
      </w:pPr>
      <w:r>
        <w:t xml:space="preserve">Table </w:t>
      </w:r>
      <w:r w:rsidR="00426D9F">
        <w:t>II.</w:t>
      </w:r>
      <w:r>
        <w:t xml:space="preserve">2. </w:t>
      </w:r>
      <w:proofErr w:type="gramStart"/>
      <w:r>
        <w:t>The 12 most abundant proteins in the gill proteome as determined by identifying the 10 most abundant proteins in each oyster.</w:t>
      </w:r>
      <w:proofErr w:type="gramEnd"/>
    </w:p>
    <w:p w14:paraId="50EF51FA" w14:textId="394361EE" w:rsidR="0070002F" w:rsidRDefault="0070002F" w:rsidP="0070002F">
      <w:pPr>
        <w:pStyle w:val="Default"/>
      </w:pPr>
      <w:r>
        <w:rPr>
          <w:noProof/>
          <w:lang w:eastAsia="en-US"/>
        </w:rPr>
        <w:drawing>
          <wp:inline distT="0" distB="0" distL="0" distR="0" wp14:anchorId="6910C4E5" wp14:editId="074B33D7">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6BE0FD0F" w14:textId="77777777" w:rsidR="0070002F" w:rsidRPr="0070002F" w:rsidRDefault="0070002F" w:rsidP="0070002F">
      <w:pPr>
        <w:pStyle w:val="Default"/>
      </w:pPr>
    </w:p>
    <w:p w14:paraId="1F15088A" w14:textId="0472C54F"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6B107B45" w14:textId="68698054" w:rsidR="0070002F" w:rsidRDefault="0070002F" w:rsidP="0070002F">
      <w:pPr>
        <w:pStyle w:val="Default"/>
      </w:pPr>
      <w:r>
        <w:rPr>
          <w:noProof/>
          <w:lang w:eastAsia="en-US"/>
        </w:rPr>
        <w:drawing>
          <wp:inline distT="0" distB="0" distL="0" distR="0" wp14:anchorId="326CF7D9" wp14:editId="132280BB">
            <wp:extent cx="5080635" cy="3925731"/>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19">
                      <a:extLst>
                        <a:ext uri="{28A0092B-C50C-407E-A947-70E740481C1C}">
                          <a14:useLocalDpi xmlns:a14="http://schemas.microsoft.com/office/drawing/2010/main" val="0"/>
                        </a:ext>
                      </a:extLst>
                    </a:blip>
                    <a:stretch>
                      <a:fillRect/>
                    </a:stretch>
                  </pic:blipFill>
                  <pic:spPr>
                    <a:xfrm>
                      <a:off x="0" y="0"/>
                      <a:ext cx="5080635" cy="3925731"/>
                    </a:xfrm>
                    <a:prstGeom prst="rect">
                      <a:avLst/>
                    </a:prstGeom>
                  </pic:spPr>
                </pic:pic>
              </a:graphicData>
            </a:graphic>
          </wp:inline>
        </w:drawing>
      </w:r>
    </w:p>
    <w:p w14:paraId="2DB145EC" w14:textId="6875AEF6" w:rsidR="0070002F" w:rsidRDefault="0070002F" w:rsidP="0070002F">
      <w:pPr>
        <w:pStyle w:val="Default"/>
      </w:pPr>
      <w:r>
        <w:t xml:space="preserve">Figure </w:t>
      </w:r>
      <w:r w:rsidR="00426D9F">
        <w:t>II.</w:t>
      </w:r>
      <w:r>
        <w:t>3. Representation of biological processes corresponding to the proteins identified from oyster gill tissue.</w:t>
      </w:r>
    </w:p>
    <w:p w14:paraId="04D44D39" w14:textId="77777777" w:rsidR="0070002F" w:rsidRPr="0070002F" w:rsidRDefault="0070002F" w:rsidP="0070002F">
      <w:pPr>
        <w:pStyle w:val="Default"/>
      </w:pPr>
    </w:p>
    <w:p w14:paraId="005489B8" w14:textId="420808D1"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2905ABD7" w14:textId="49471EB4"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 xml:space="preserve">4). </w:t>
      </w:r>
      <w:proofErr w:type="gramStart"/>
      <w:r w:rsidRPr="00326AC2">
        <w:rPr>
          <w:rFonts w:ascii="Times" w:hAnsi="Times" w:cs="Sabon"/>
          <w:color w:val="000000"/>
        </w:rPr>
        <w:t>The</w:t>
      </w:r>
      <w:proofErr w:type="gramEnd"/>
      <w:r w:rsidRPr="00326AC2">
        <w:rPr>
          <w:rFonts w:ascii="Times" w:hAnsi="Times" w:cs="Sabon"/>
          <w:color w:val="000000"/>
        </w:rPr>
        <w:t xml:space="preserv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13D0B484" w14:textId="39AADC97" w:rsidR="0070002F" w:rsidRDefault="0070002F" w:rsidP="0070002F">
      <w:pPr>
        <w:rPr>
          <w:rFonts w:ascii="Times" w:hAnsi="Times"/>
        </w:rPr>
      </w:pPr>
      <w:r>
        <w:rPr>
          <w:rFonts w:ascii="Times" w:hAnsi="Times"/>
          <w:noProof/>
          <w:lang w:eastAsia="en-US"/>
        </w:rPr>
        <w:drawing>
          <wp:inline distT="0" distB="0" distL="0" distR="0" wp14:anchorId="6ADD4D4B" wp14:editId="069C76B8">
            <wp:extent cx="4280535" cy="4280535"/>
            <wp:effectExtent l="0" t="0" r="1206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3B8312A3" w14:textId="05C5FCB8"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17F4B4A" w14:textId="77777777" w:rsidR="00C02D9B" w:rsidRDefault="00C02D9B" w:rsidP="00C02D9B">
      <w:pPr>
        <w:pStyle w:val="Heading2"/>
      </w:pPr>
      <w:bookmarkStart w:id="38" w:name="_Toc250547457"/>
      <w:r>
        <w:t>Discussion</w:t>
      </w:r>
      <w:bookmarkEnd w:id="38"/>
    </w:p>
    <w:p w14:paraId="0F2D6660" w14:textId="77777777" w:rsidR="00C85C10" w:rsidRPr="00C85C10" w:rsidRDefault="00C85C10" w:rsidP="00C85C10"/>
    <w:p w14:paraId="17BBAFE0" w14:textId="4F9F29CD"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proofErr w:type="gramStart"/>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w:t>
      </w:r>
      <w:proofErr w:type="gramEnd"/>
      <w:r w:rsidRPr="00173404">
        <w:rPr>
          <w:rFonts w:ascii="Times" w:hAnsi="Times" w:cs="Sabon"/>
          <w:color w:val="000000"/>
        </w:rPr>
        <w:t xml:space="preserve"> However, there were some proteins not identified in all tech</w:t>
      </w:r>
      <w:r w:rsidRPr="00173404">
        <w:rPr>
          <w:rFonts w:ascii="Times" w:hAnsi="Times" w:cs="Sabon"/>
          <w:color w:val="000000"/>
        </w:rPr>
        <w:softHyphen/>
        <w:t>nical replicates. Thus, proteins with limited expression might not be detected and/or expression levels might not be reflected accurately. It should be noted that the inclusion of proteins in our analysis is highly dependent on threshold selection. In the present study, 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74AEE8EA" w14:textId="28137C09"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43F7D9DE" w14:textId="0E8A219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166DE601" w14:textId="3159115A"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111D6B5D"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2FF2F52E" w14:textId="1B932381" w:rsidR="00326AC2"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533743BF" w14:textId="77777777" w:rsidR="00EB59F7" w:rsidRDefault="00EB59F7" w:rsidP="00EB59F7">
      <w:pPr>
        <w:spacing w:line="360" w:lineRule="auto"/>
        <w:jc w:val="both"/>
        <w:rPr>
          <w:rFonts w:ascii="Times" w:hAnsi="Times"/>
        </w:rPr>
      </w:pPr>
    </w:p>
    <w:p w14:paraId="0A2EE0F0" w14:textId="70ED1A07" w:rsidR="00EB59F7" w:rsidRDefault="00EB59F7" w:rsidP="00EB59F7">
      <w:pPr>
        <w:spacing w:line="360" w:lineRule="auto"/>
        <w:jc w:val="both"/>
        <w:rPr>
          <w:rFonts w:ascii="Times" w:hAnsi="Times"/>
        </w:rPr>
      </w:pPr>
      <w:r>
        <w:rPr>
          <w:rFonts w:ascii="Times" w:hAnsi="Times"/>
        </w:rPr>
        <w:t>Supplementary Information</w:t>
      </w:r>
    </w:p>
    <w:p w14:paraId="437815E7" w14:textId="41D07059" w:rsidR="00EB59F7" w:rsidRDefault="00EB59F7" w:rsidP="00EB59F7">
      <w:pPr>
        <w:spacing w:line="360" w:lineRule="auto"/>
        <w:jc w:val="both"/>
        <w:rPr>
          <w:rFonts w:ascii="Times" w:hAnsi="Times"/>
        </w:rPr>
      </w:pPr>
      <w:r>
        <w:rPr>
          <w:rFonts w:ascii="Times" w:hAnsi="Times"/>
        </w:rPr>
        <w:t xml:space="preserve">Supplementary information can be found in the online, published version of this article at </w:t>
      </w:r>
      <w:hyperlink r:id="rId21" w:history="1">
        <w:r w:rsidRPr="00FC7EE5">
          <w:rPr>
            <w:rStyle w:val="Hyperlink"/>
            <w:rFonts w:ascii="Times" w:hAnsi="Times"/>
          </w:rPr>
          <w:t>http://conphys.oxfordjournals.org/content/1/1/cot009/suppl/DC1</w:t>
        </w:r>
      </w:hyperlink>
    </w:p>
    <w:p w14:paraId="3F104A3F" w14:textId="4FC2C94D" w:rsidR="00EB59F7" w:rsidRDefault="00EB59F7" w:rsidP="00EB59F7">
      <w:pPr>
        <w:spacing w:line="360" w:lineRule="auto"/>
        <w:jc w:val="both"/>
        <w:rPr>
          <w:rFonts w:ascii="Times" w:hAnsi="Times"/>
        </w:rPr>
      </w:pPr>
      <w:r>
        <w:rPr>
          <w:rFonts w:ascii="Times" w:hAnsi="Times"/>
        </w:rPr>
        <w:t>Supplementary Data 1: Correlations of protein expression values between biological replicates.</w:t>
      </w:r>
    </w:p>
    <w:p w14:paraId="064CEA3D" w14:textId="75CD9648" w:rsidR="00EB59F7" w:rsidRDefault="0024555E" w:rsidP="00EB59F7">
      <w:pPr>
        <w:spacing w:line="360" w:lineRule="auto"/>
        <w:jc w:val="both"/>
        <w:rPr>
          <w:rFonts w:ascii="Times" w:hAnsi="Times"/>
        </w:rPr>
      </w:pPr>
      <w:r>
        <w:rPr>
          <w:rFonts w:ascii="Times" w:hAnsi="Times"/>
        </w:rPr>
        <w:t>Supplementary Data 2: SwissProt-KB/Uniprot Annotations and spectral counts across biological replicates for all 2 850 proteins identified.</w:t>
      </w:r>
    </w:p>
    <w:p w14:paraId="6B0B44AF" w14:textId="2A56E995" w:rsidR="0024555E" w:rsidRDefault="0024555E" w:rsidP="00EB59F7">
      <w:pPr>
        <w:spacing w:line="360" w:lineRule="auto"/>
        <w:jc w:val="both"/>
        <w:rPr>
          <w:rFonts w:ascii="Times" w:hAnsi="Times"/>
        </w:rPr>
      </w:pPr>
      <w:r>
        <w:rPr>
          <w:rFonts w:ascii="Times" w:hAnsi="Times"/>
        </w:rPr>
        <w:t>Supplementary Data 3: Protein identifications for each technical replicate, including protein probability scores, number of total and unique spectra, and peptide sequences.</w:t>
      </w:r>
    </w:p>
    <w:p w14:paraId="634BC448" w14:textId="6CB5DF1C" w:rsidR="0024555E" w:rsidRDefault="0024555E" w:rsidP="00EB59F7">
      <w:pPr>
        <w:spacing w:line="360" w:lineRule="auto"/>
        <w:jc w:val="both"/>
        <w:rPr>
          <w:rFonts w:ascii="Times" w:hAnsi="Times"/>
        </w:rPr>
      </w:pPr>
      <w:r>
        <w:rPr>
          <w:rFonts w:ascii="Times" w:hAnsi="Times"/>
        </w:rPr>
        <w:t>Supplementary Data 4: Normalized spectral abundance factors (NSAF) for each protein in each biological replicate.</w:t>
      </w:r>
    </w:p>
    <w:p w14:paraId="183D3706" w14:textId="7F74B2C6" w:rsidR="0024555E" w:rsidRPr="00173404" w:rsidRDefault="0024555E" w:rsidP="00EB59F7">
      <w:pPr>
        <w:spacing w:line="360" w:lineRule="auto"/>
        <w:jc w:val="both"/>
        <w:rPr>
          <w:rFonts w:ascii="Times" w:hAnsi="Times"/>
        </w:rPr>
      </w:pPr>
      <w:r>
        <w:rPr>
          <w:rFonts w:ascii="Times" w:hAnsi="Times"/>
        </w:rPr>
        <w:t>Supplementary Data 5: Gene Ontology (GO) annotations for each protein.</w:t>
      </w:r>
      <w:bookmarkStart w:id="39" w:name="_GoBack"/>
      <w:bookmarkEnd w:id="39"/>
    </w:p>
    <w:p w14:paraId="76C5CA6D" w14:textId="1CF3AB24" w:rsidR="00173404" w:rsidRDefault="00173404" w:rsidP="00173404">
      <w:pPr>
        <w:pStyle w:val="Heading2"/>
      </w:pPr>
      <w:bookmarkStart w:id="40" w:name="_Toc250547458"/>
      <w:r>
        <w:t>Acknowledgements</w:t>
      </w:r>
      <w:bookmarkEnd w:id="40"/>
    </w:p>
    <w:p w14:paraId="565F0E0D" w14:textId="17AADC1F"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10CB4B1C" w14:textId="77777777" w:rsidR="00173404" w:rsidRDefault="00173404" w:rsidP="00173404">
      <w:pPr>
        <w:rPr>
          <w:rFonts w:ascii="Times" w:hAnsi="Times" w:cs="Sabon"/>
          <w:color w:val="000000"/>
        </w:rPr>
      </w:pPr>
    </w:p>
    <w:p w14:paraId="620D2D56" w14:textId="02A6DCAE" w:rsidR="00173404" w:rsidRDefault="00C85C10" w:rsidP="00173404">
      <w:pPr>
        <w:pStyle w:val="Heading2"/>
      </w:pPr>
      <w:bookmarkStart w:id="41" w:name="_Toc250547459"/>
      <w:r>
        <w:t>Works Cited</w:t>
      </w:r>
      <w:bookmarkEnd w:id="41"/>
    </w:p>
    <w:p w14:paraId="0EA39582"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Amaral V, Thompson EL, Bishop MJ, Raftos DA. (2012) The proteomes of Sydney rock oysters vary spatially according to exposure to acid sulfate runoff. </w:t>
      </w:r>
      <w:proofErr w:type="gramStart"/>
      <w:r w:rsidRPr="00732DA8">
        <w:rPr>
          <w:rFonts w:ascii="Times" w:hAnsi="Times"/>
          <w:sz w:val="24"/>
        </w:rPr>
        <w:t>Marine &amp; Freshwater Research.</w:t>
      </w:r>
      <w:proofErr w:type="gramEnd"/>
      <w:r w:rsidRPr="00732DA8">
        <w:rPr>
          <w:rFonts w:ascii="Times" w:hAnsi="Times"/>
          <w:sz w:val="24"/>
        </w:rPr>
        <w:t xml:space="preserve"> </w:t>
      </w:r>
      <w:proofErr w:type="gramStart"/>
      <w:r w:rsidRPr="00732DA8">
        <w:rPr>
          <w:rFonts w:ascii="Times" w:hAnsi="Times"/>
          <w:sz w:val="24"/>
        </w:rPr>
        <w:t>63: 361-369.</w:t>
      </w:r>
      <w:proofErr w:type="gramEnd"/>
    </w:p>
    <w:p w14:paraId="34AB5E6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proteome analysis of pea chloroplast envelopes. </w:t>
      </w:r>
      <w:proofErr w:type="gramStart"/>
      <w:r w:rsidRPr="00732DA8">
        <w:rPr>
          <w:rFonts w:ascii="Times" w:hAnsi="Times"/>
          <w:sz w:val="24"/>
        </w:rPr>
        <w:t>Journal of Biotechnology Biotechnol.</w:t>
      </w:r>
      <w:proofErr w:type="gramEnd"/>
      <w:r w:rsidRPr="00732DA8">
        <w:rPr>
          <w:rFonts w:ascii="Times" w:hAnsi="Times"/>
          <w:sz w:val="24"/>
        </w:rPr>
        <w:t xml:space="preserve"> </w:t>
      </w:r>
      <w:proofErr w:type="gramStart"/>
      <w:r w:rsidRPr="00732DA8">
        <w:rPr>
          <w:rFonts w:ascii="Times" w:hAnsi="Times"/>
          <w:sz w:val="24"/>
        </w:rPr>
        <w:t>136: 44-53.</w:t>
      </w:r>
      <w:proofErr w:type="gramEnd"/>
    </w:p>
    <w:p w14:paraId="2D50E4B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5554-5563.</w:t>
      </w:r>
      <w:proofErr w:type="gramEnd"/>
    </w:p>
    <w:p w14:paraId="136317C6"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 xml:space="preserve">to hypoxia exposure under experimental conditions. The FEBS Journal. </w:t>
      </w:r>
      <w:proofErr w:type="gramStart"/>
      <w:r w:rsidRPr="00732DA8">
        <w:rPr>
          <w:rFonts w:ascii="Times" w:hAnsi="Times"/>
          <w:sz w:val="24"/>
        </w:rPr>
        <w:t>272: 5635-5652.</w:t>
      </w:r>
      <w:proofErr w:type="gramEnd"/>
    </w:p>
    <w:p w14:paraId="5B93D1D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xml:space="preserve">. Aquatic Toxicology. </w:t>
      </w:r>
      <w:proofErr w:type="gramStart"/>
      <w:r w:rsidRPr="00732DA8">
        <w:rPr>
          <w:rFonts w:ascii="Times" w:hAnsi="Times"/>
          <w:sz w:val="24"/>
        </w:rPr>
        <w:t>84: 389-398.</w:t>
      </w:r>
      <w:proofErr w:type="gramEnd"/>
    </w:p>
    <w:p w14:paraId="50E6B0F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37: 243-256.</w:t>
      </w:r>
      <w:proofErr w:type="gramEnd"/>
    </w:p>
    <w:p w14:paraId="3D20284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xml:space="preserve">) 31,918-feature microarray: identification of reference genes and tissue-enriched expression patterns. BMC Genomics. </w:t>
      </w:r>
      <w:proofErr w:type="gramStart"/>
      <w:r w:rsidRPr="00732DA8">
        <w:rPr>
          <w:rFonts w:ascii="Times" w:hAnsi="Times"/>
          <w:sz w:val="24"/>
        </w:rPr>
        <w:t>12: 468.</w:t>
      </w:r>
      <w:proofErr w:type="gramEnd"/>
    </w:p>
    <w:p w14:paraId="15B72F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w:t>
      </w:r>
      <w:proofErr w:type="gramStart"/>
      <w:r w:rsidRPr="00732DA8">
        <w:rPr>
          <w:rFonts w:ascii="Times" w:hAnsi="Times"/>
          <w:sz w:val="24"/>
        </w:rPr>
        <w:t xml:space="preserve">(2013) Shotgun proteomics of coelomic fluid from the purple sea urchin, </w:t>
      </w:r>
      <w:r w:rsidRPr="00732DA8">
        <w:rPr>
          <w:rFonts w:ascii="Times" w:hAnsi="Times"/>
          <w:i/>
          <w:sz w:val="24"/>
        </w:rPr>
        <w:t>Strongylocentrotus purpuratus</w:t>
      </w:r>
      <w:r w:rsidRPr="00732DA8">
        <w:rPr>
          <w:rFonts w:ascii="Times" w:hAnsi="Times"/>
          <w:sz w:val="24"/>
        </w:rPr>
        <w:t>.</w:t>
      </w:r>
      <w:proofErr w:type="gramEnd"/>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In press.</w:t>
      </w:r>
      <w:proofErr w:type="gramEnd"/>
    </w:p>
    <w:p w14:paraId="2F96A81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xml:space="preserve">. Marine Biology. </w:t>
      </w:r>
      <w:proofErr w:type="gramStart"/>
      <w:r w:rsidRPr="00732DA8">
        <w:rPr>
          <w:rFonts w:ascii="Times" w:hAnsi="Times"/>
          <w:sz w:val="24"/>
        </w:rPr>
        <w:t>In press.</w:t>
      </w:r>
      <w:proofErr w:type="gramEnd"/>
    </w:p>
    <w:p w14:paraId="41BBB50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xml:space="preserve">. </w:t>
      </w:r>
      <w:proofErr w:type="gramStart"/>
      <w:r w:rsidRPr="00732DA8">
        <w:rPr>
          <w:rFonts w:ascii="Times" w:hAnsi="Times"/>
          <w:sz w:val="24"/>
        </w:rPr>
        <w:t>Marine Pollution Bulletin.</w:t>
      </w:r>
      <w:proofErr w:type="gramEnd"/>
      <w:r w:rsidRPr="00732DA8">
        <w:rPr>
          <w:rFonts w:ascii="Times" w:hAnsi="Times"/>
          <w:sz w:val="24"/>
        </w:rPr>
        <w:t xml:space="preserve"> </w:t>
      </w:r>
      <w:proofErr w:type="gramStart"/>
      <w:r w:rsidRPr="00732DA8">
        <w:rPr>
          <w:rFonts w:ascii="Times" w:hAnsi="Times"/>
          <w:sz w:val="24"/>
        </w:rPr>
        <w:t>64: 2160-2167.</w:t>
      </w:r>
      <w:proofErr w:type="gramEnd"/>
    </w:p>
    <w:p w14:paraId="591BACB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w:t>
      </w:r>
      <w:proofErr w:type="gramStart"/>
      <w:r w:rsidRPr="00732DA8">
        <w:rPr>
          <w:rFonts w:ascii="Times" w:hAnsi="Times"/>
          <w:sz w:val="24"/>
        </w:rPr>
        <w:t>Journal of the American Society for Mass Spectrometry.</w:t>
      </w:r>
      <w:proofErr w:type="gramEnd"/>
      <w:r w:rsidRPr="00732DA8">
        <w:rPr>
          <w:rFonts w:ascii="Times" w:hAnsi="Times"/>
          <w:sz w:val="24"/>
        </w:rPr>
        <w:t xml:space="preserve"> </w:t>
      </w:r>
      <w:proofErr w:type="gramStart"/>
      <w:r w:rsidRPr="00732DA8">
        <w:rPr>
          <w:rFonts w:ascii="Times" w:hAnsi="Times"/>
          <w:sz w:val="24"/>
        </w:rPr>
        <w:t>5: 976-989.</w:t>
      </w:r>
      <w:proofErr w:type="gramEnd"/>
      <w:r w:rsidRPr="00732DA8">
        <w:rPr>
          <w:rFonts w:ascii="Times" w:hAnsi="Times"/>
          <w:sz w:val="24"/>
        </w:rPr>
        <w:t xml:space="preserve"> </w:t>
      </w:r>
    </w:p>
    <w:p w14:paraId="15BEFCD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w:t>
      </w:r>
      <w:proofErr w:type="gramStart"/>
      <w:r w:rsidRPr="00732DA8">
        <w:rPr>
          <w:rFonts w:ascii="Times" w:hAnsi="Times"/>
          <w:sz w:val="24"/>
        </w:rPr>
        <w:t>14: 203-217.</w:t>
      </w:r>
      <w:proofErr w:type="gramEnd"/>
      <w:r w:rsidRPr="00732DA8">
        <w:rPr>
          <w:rFonts w:ascii="Times" w:hAnsi="Times"/>
          <w:sz w:val="24"/>
        </w:rPr>
        <w:t xml:space="preserve"> </w:t>
      </w:r>
    </w:p>
    <w:p w14:paraId="5AF7B68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orens L, Carozza MJ, Swanson SK, Fournier M, Coleman MK, Workman JL, Washburn MP. (2006) Analyzing Chromatin Remodeling Complexes Using Shotgun Proteomics and Normalized Spectral Abundance Factors. Methods. </w:t>
      </w:r>
      <w:proofErr w:type="gramStart"/>
      <w:r w:rsidRPr="00732DA8">
        <w:rPr>
          <w:rFonts w:ascii="Times" w:hAnsi="Times"/>
          <w:sz w:val="24"/>
        </w:rPr>
        <w:t>4: 303-311.</w:t>
      </w:r>
      <w:proofErr w:type="gramEnd"/>
    </w:p>
    <w:p w14:paraId="6C231A42"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Griffitt RJ, Chandler GT, Greig TW, Quattro JM.</w:t>
      </w:r>
      <w:proofErr w:type="gramEnd"/>
      <w:r w:rsidRPr="00732DA8">
        <w:rPr>
          <w:rFonts w:ascii="Times" w:hAnsi="Times"/>
          <w:sz w:val="24"/>
        </w:rPr>
        <w:t xml:space="preserve">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w:t>
      </w:r>
      <w:proofErr w:type="gramStart"/>
      <w:r w:rsidRPr="00732DA8">
        <w:rPr>
          <w:rFonts w:ascii="Times" w:hAnsi="Times"/>
          <w:sz w:val="24"/>
        </w:rPr>
        <w:t>Environmental Science &amp; Technology.</w:t>
      </w:r>
      <w:proofErr w:type="gramEnd"/>
      <w:r w:rsidRPr="00732DA8">
        <w:rPr>
          <w:rFonts w:ascii="Times" w:hAnsi="Times"/>
          <w:sz w:val="24"/>
        </w:rPr>
        <w:t xml:space="preserve"> </w:t>
      </w:r>
      <w:proofErr w:type="gramStart"/>
      <w:r w:rsidRPr="00732DA8">
        <w:rPr>
          <w:rFonts w:ascii="Times" w:hAnsi="Times"/>
          <w:sz w:val="24"/>
        </w:rPr>
        <w:t>40: 3640-3645.</w:t>
      </w:r>
      <w:proofErr w:type="gramEnd"/>
      <w:r w:rsidRPr="00732DA8">
        <w:rPr>
          <w:rFonts w:ascii="Times" w:hAnsi="Times"/>
          <w:sz w:val="24"/>
        </w:rPr>
        <w:t xml:space="preserve"> </w:t>
      </w:r>
    </w:p>
    <w:p w14:paraId="19B34A6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w:t>
      </w:r>
      <w:proofErr w:type="gramStart"/>
      <w:r w:rsidRPr="00732DA8">
        <w:rPr>
          <w:rFonts w:ascii="Times" w:hAnsi="Times"/>
          <w:sz w:val="24"/>
        </w:rPr>
        <w:t>Application of genomics and proteomics for study of the integrated response to zinc exposure in a non-model fish species, the rainbow trout.</w:t>
      </w:r>
      <w:proofErr w:type="gramEnd"/>
      <w:r w:rsidRPr="00732DA8">
        <w:rPr>
          <w:rFonts w:ascii="Times" w:hAnsi="Times"/>
          <w:sz w:val="24"/>
        </w:rPr>
        <w:t xml:space="preserve"> Comparative Biochemistry and Physiology Part B: Biochemistry and Molecular Biology. </w:t>
      </w:r>
      <w:proofErr w:type="gramStart"/>
      <w:r w:rsidRPr="00732DA8">
        <w:rPr>
          <w:rFonts w:ascii="Times" w:hAnsi="Times"/>
          <w:sz w:val="24"/>
        </w:rPr>
        <w:t>133: 523-535.</w:t>
      </w:r>
      <w:proofErr w:type="gramEnd"/>
      <w:r w:rsidRPr="00732DA8">
        <w:rPr>
          <w:rFonts w:ascii="Times" w:hAnsi="Times"/>
          <w:sz w:val="24"/>
        </w:rPr>
        <w:t xml:space="preserve"> </w:t>
      </w:r>
    </w:p>
    <w:p w14:paraId="0E3AA8D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w:t>
      </w:r>
      <w:proofErr w:type="gramStart"/>
      <w:r w:rsidRPr="00732DA8">
        <w:rPr>
          <w:rFonts w:ascii="Times" w:hAnsi="Times"/>
          <w:sz w:val="24"/>
        </w:rPr>
        <w:t>75: 3855-3865.</w:t>
      </w:r>
      <w:proofErr w:type="gramEnd"/>
      <w:r w:rsidRPr="00732DA8">
        <w:rPr>
          <w:rFonts w:ascii="Times" w:hAnsi="Times"/>
          <w:sz w:val="24"/>
        </w:rPr>
        <w:t xml:space="preserve"> </w:t>
      </w:r>
    </w:p>
    <w:p w14:paraId="7B6BFBE5"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proofErr w:type="gramEnd"/>
      <w:r w:rsidRPr="00732DA8">
        <w:rPr>
          <w:rFonts w:ascii="Times" w:hAnsi="Times"/>
          <w:sz w:val="24"/>
        </w:rPr>
        <w:t xml:space="preserve"> (2009a) Systematic and integrative analysis of large gene lists using DAVID Bioinformatics Resources.  Nature Protocols. 4: 44-57.</w:t>
      </w:r>
    </w:p>
    <w:p w14:paraId="78AB7E7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r w:rsidRPr="00732DA8">
        <w:rPr>
          <w:rFonts w:ascii="Times" w:hAnsi="Times"/>
          <w:i/>
          <w:sz w:val="24"/>
        </w:rPr>
        <w:t>.</w:t>
      </w:r>
      <w:proofErr w:type="gramEnd"/>
      <w:r w:rsidRPr="00732DA8">
        <w:rPr>
          <w:rFonts w:ascii="Times" w:hAnsi="Times"/>
          <w:sz w:val="24"/>
        </w:rPr>
        <w:t xml:space="preserve"> (2009b) Bioinformatics enrichment tools: paths toward the comprehensive functional analysis of large gene lists. </w:t>
      </w:r>
      <w:proofErr w:type="gramStart"/>
      <w:r w:rsidRPr="00732DA8">
        <w:rPr>
          <w:rFonts w:ascii="Times" w:hAnsi="Times"/>
          <w:sz w:val="24"/>
        </w:rPr>
        <w:t>Nucleic Acids Research.</w:t>
      </w:r>
      <w:proofErr w:type="gramEnd"/>
      <w:r w:rsidRPr="00732DA8">
        <w:rPr>
          <w:rFonts w:ascii="Times" w:hAnsi="Times"/>
          <w:sz w:val="24"/>
        </w:rPr>
        <w:t xml:space="preserve"> </w:t>
      </w:r>
      <w:proofErr w:type="gramStart"/>
      <w:r w:rsidRPr="00732DA8">
        <w:rPr>
          <w:rFonts w:ascii="Times" w:hAnsi="Times"/>
          <w:sz w:val="24"/>
        </w:rPr>
        <w:t>37: 1-13.</w:t>
      </w:r>
      <w:proofErr w:type="gramEnd"/>
    </w:p>
    <w:p w14:paraId="661EB7C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w:t>
      </w:r>
      <w:proofErr w:type="gramStart"/>
      <w:r w:rsidRPr="00732DA8">
        <w:rPr>
          <w:rFonts w:ascii="Times" w:hAnsi="Times"/>
          <w:sz w:val="24"/>
        </w:rPr>
        <w:t xml:space="preserve">(1996) Differences in protein patterns of gill epithelial cells of the fish </w:t>
      </w:r>
      <w:r w:rsidRPr="00732DA8">
        <w:rPr>
          <w:rFonts w:ascii="Times" w:hAnsi="Times"/>
          <w:i/>
          <w:sz w:val="24"/>
        </w:rPr>
        <w:t xml:space="preserve">Gillichthys mirabilis </w:t>
      </w:r>
      <w:r w:rsidRPr="00732DA8">
        <w:rPr>
          <w:rFonts w:ascii="Times" w:hAnsi="Times"/>
          <w:sz w:val="24"/>
        </w:rPr>
        <w:t>after osmotic and thermal acclimation.</w:t>
      </w:r>
      <w:proofErr w:type="gramEnd"/>
      <w:r w:rsidRPr="00732DA8">
        <w:rPr>
          <w:rFonts w:ascii="Times" w:hAnsi="Times"/>
          <w:sz w:val="24"/>
        </w:rPr>
        <w:t xml:space="preserve"> Journal of Comparative Physiology B: Biochemical, Systemic, and Environmental Physiology. </w:t>
      </w:r>
      <w:proofErr w:type="gramStart"/>
      <w:r w:rsidRPr="00732DA8">
        <w:rPr>
          <w:rFonts w:ascii="Times" w:hAnsi="Times"/>
          <w:sz w:val="24"/>
        </w:rPr>
        <w:t>166: 88-100.</w:t>
      </w:r>
      <w:proofErr w:type="gramEnd"/>
      <w:r w:rsidRPr="00732DA8">
        <w:rPr>
          <w:rFonts w:ascii="Times" w:hAnsi="Times"/>
          <w:sz w:val="24"/>
        </w:rPr>
        <w:t xml:space="preserve"> </w:t>
      </w:r>
    </w:p>
    <w:p w14:paraId="437E0B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Liu F, Wang W (2012) Proteome pattern in oysters as a diagnostic tool for metal pollution. </w:t>
      </w:r>
      <w:proofErr w:type="gramStart"/>
      <w:r w:rsidRPr="00732DA8">
        <w:rPr>
          <w:rFonts w:ascii="Times" w:hAnsi="Times"/>
          <w:sz w:val="24"/>
        </w:rPr>
        <w:t>Journal of Hazardous Materials.</w:t>
      </w:r>
      <w:proofErr w:type="gramEnd"/>
      <w:r w:rsidRPr="00732DA8">
        <w:rPr>
          <w:rFonts w:ascii="Times" w:hAnsi="Times"/>
          <w:sz w:val="24"/>
        </w:rPr>
        <w:t xml:space="preserve"> </w:t>
      </w:r>
      <w:proofErr w:type="gramStart"/>
      <w:r w:rsidRPr="00732DA8">
        <w:rPr>
          <w:rFonts w:ascii="Times" w:hAnsi="Times"/>
          <w:sz w:val="24"/>
        </w:rPr>
        <w:t>239-240: 241-248.</w:t>
      </w:r>
      <w:proofErr w:type="gramEnd"/>
    </w:p>
    <w:p w14:paraId="559DCA1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w:t>
      </w:r>
      <w:proofErr w:type="gramStart"/>
      <w:r w:rsidRPr="00732DA8">
        <w:rPr>
          <w:rFonts w:ascii="Times" w:hAnsi="Times"/>
          <w:sz w:val="24"/>
        </w:rPr>
        <w:t>The Journal of Experimental Biology.</w:t>
      </w:r>
      <w:proofErr w:type="gramEnd"/>
      <w:r w:rsidRPr="00732DA8">
        <w:rPr>
          <w:rFonts w:ascii="Times" w:hAnsi="Times"/>
          <w:sz w:val="24"/>
        </w:rPr>
        <w:t xml:space="preserve"> </w:t>
      </w:r>
      <w:proofErr w:type="gramStart"/>
      <w:r w:rsidRPr="00732DA8">
        <w:rPr>
          <w:rFonts w:ascii="Times" w:hAnsi="Times"/>
          <w:sz w:val="24"/>
        </w:rPr>
        <w:t>213: 3548-3558.</w:t>
      </w:r>
      <w:proofErr w:type="gramEnd"/>
      <w:r w:rsidRPr="00732DA8">
        <w:rPr>
          <w:rFonts w:ascii="Times" w:hAnsi="Times"/>
          <w:sz w:val="24"/>
        </w:rPr>
        <w:t xml:space="preserve"> </w:t>
      </w:r>
    </w:p>
    <w:p w14:paraId="215D9EA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 xml:space="preserve">exposed to prolonged thermal stress. The FEBS Journal. </w:t>
      </w:r>
      <w:proofErr w:type="gramStart"/>
      <w:r w:rsidRPr="00732DA8">
        <w:rPr>
          <w:rFonts w:ascii="Times" w:hAnsi="Times"/>
          <w:sz w:val="24"/>
        </w:rPr>
        <w:t>274: 6392-6402.</w:t>
      </w:r>
      <w:proofErr w:type="gramEnd"/>
    </w:p>
    <w:p w14:paraId="1F9C5A8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w:t>
      </w:r>
      <w:proofErr w:type="gramStart"/>
      <w:r w:rsidRPr="00732DA8">
        <w:rPr>
          <w:rFonts w:ascii="Times" w:hAnsi="Times"/>
          <w:sz w:val="24"/>
        </w:rPr>
        <w:t>4: 673-685.</w:t>
      </w:r>
      <w:proofErr w:type="gramEnd"/>
      <w:r w:rsidRPr="00732DA8">
        <w:rPr>
          <w:rFonts w:ascii="Times" w:hAnsi="Times"/>
          <w:sz w:val="24"/>
        </w:rPr>
        <w:t xml:space="preserve"> </w:t>
      </w:r>
    </w:p>
    <w:p w14:paraId="4C49385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w:t>
      </w:r>
      <w:proofErr w:type="gramStart"/>
      <w:r w:rsidRPr="00732DA8">
        <w:rPr>
          <w:rFonts w:ascii="Times" w:hAnsi="Times"/>
          <w:sz w:val="24"/>
        </w:rPr>
        <w:t>12: 906-921.</w:t>
      </w:r>
      <w:proofErr w:type="gramEnd"/>
      <w:r w:rsidRPr="00732DA8">
        <w:rPr>
          <w:rFonts w:ascii="Times" w:hAnsi="Times"/>
          <w:sz w:val="24"/>
        </w:rPr>
        <w:t xml:space="preserve"> </w:t>
      </w:r>
    </w:p>
    <w:p w14:paraId="300453C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w:t>
      </w:r>
      <w:proofErr w:type="gramEnd"/>
      <w:r w:rsidRPr="00732DA8">
        <w:rPr>
          <w:rFonts w:ascii="Times" w:hAnsi="Times"/>
          <w:sz w:val="24"/>
        </w:rPr>
        <w:t xml:space="preserve"> Analytical Chemistry. </w:t>
      </w:r>
      <w:proofErr w:type="gramStart"/>
      <w:r w:rsidRPr="00732DA8">
        <w:rPr>
          <w:rFonts w:ascii="Times" w:hAnsi="Times"/>
          <w:sz w:val="24"/>
        </w:rPr>
        <w:t>75: 4646-4658.</w:t>
      </w:r>
      <w:proofErr w:type="gramEnd"/>
      <w:r w:rsidRPr="00732DA8">
        <w:rPr>
          <w:rFonts w:ascii="Times" w:hAnsi="Times"/>
          <w:sz w:val="24"/>
        </w:rPr>
        <w:t xml:space="preserve"> </w:t>
      </w:r>
    </w:p>
    <w:p w14:paraId="310DD24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2">
        <w:r w:rsidRPr="00732DA8">
          <w:rPr>
            <w:rFonts w:ascii="Times" w:hAnsi="Times"/>
            <w:color w:val="auto"/>
            <w:sz w:val="24"/>
          </w:rPr>
          <w:t xml:space="preserve"> </w:t>
        </w:r>
      </w:hyperlink>
      <w:hyperlink r:id="rId23">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7A48CC5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w:t>
      </w:r>
      <w:proofErr w:type="gramStart"/>
      <w:r w:rsidRPr="00732DA8">
        <w:rPr>
          <w:rFonts w:ascii="Times" w:hAnsi="Times"/>
          <w:sz w:val="24"/>
        </w:rPr>
        <w:t>21: 3516-3530.</w:t>
      </w:r>
      <w:proofErr w:type="gramEnd"/>
      <w:r w:rsidRPr="00732DA8">
        <w:rPr>
          <w:rFonts w:ascii="Times" w:hAnsi="Times"/>
          <w:sz w:val="24"/>
        </w:rPr>
        <w:t xml:space="preserve"> </w:t>
      </w:r>
    </w:p>
    <w:p w14:paraId="55D47B60"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538DF4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w:t>
      </w:r>
      <w:proofErr w:type="gramStart"/>
      <w:r w:rsidRPr="00732DA8">
        <w:rPr>
          <w:rFonts w:ascii="Times" w:hAnsi="Times"/>
          <w:sz w:val="24"/>
        </w:rPr>
        <w:t>Sequencing</w:t>
      </w:r>
      <w:proofErr w:type="gramEnd"/>
      <w:r w:rsidRPr="00732DA8">
        <w:rPr>
          <w:rFonts w:ascii="Times" w:hAnsi="Times"/>
          <w:sz w:val="24"/>
        </w:rPr>
        <w:t xml:space="preserve"> of the </w:t>
      </w:r>
      <w:r w:rsidRPr="00732DA8">
        <w:rPr>
          <w:rFonts w:ascii="Times" w:hAnsi="Times"/>
          <w:i/>
          <w:sz w:val="24"/>
        </w:rPr>
        <w:t xml:space="preserve">Acropora palmata </w:t>
      </w:r>
      <w:r w:rsidRPr="00732DA8">
        <w:rPr>
          <w:rFonts w:ascii="Times" w:hAnsi="Times"/>
          <w:sz w:val="24"/>
        </w:rPr>
        <w:t>Transcriptome. PLoS One 6: e28634.</w:t>
      </w:r>
    </w:p>
    <w:p w14:paraId="07E04E6A"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 xml:space="preserve">R Development Core Team (2009) R: A language and environment for statistical computing.  </w:t>
      </w:r>
      <w:proofErr w:type="gramStart"/>
      <w:r w:rsidRPr="00732DA8">
        <w:rPr>
          <w:rFonts w:ascii="Times" w:hAnsi="Times"/>
          <w:sz w:val="24"/>
        </w:rPr>
        <w:t>R Foundation for Statistical Computing, Vienna, Austria.</w:t>
      </w:r>
      <w:proofErr w:type="gramEnd"/>
      <w:r w:rsidRPr="00732DA8">
        <w:rPr>
          <w:rFonts w:ascii="Times" w:hAnsi="Times"/>
          <w:sz w:val="24"/>
        </w:rPr>
        <w:t xml:space="preserve"> </w:t>
      </w:r>
      <w:proofErr w:type="gramStart"/>
      <w:r w:rsidRPr="00732DA8">
        <w:rPr>
          <w:rFonts w:ascii="Times" w:hAnsi="Times"/>
          <w:sz w:val="24"/>
        </w:rPr>
        <w:t>ISBN 3-900051-07-0, URL</w:t>
      </w:r>
      <w:hyperlink r:id="rId24">
        <w:r w:rsidRPr="00732DA8">
          <w:rPr>
            <w:rFonts w:ascii="Times" w:hAnsi="Times"/>
            <w:sz w:val="24"/>
          </w:rPr>
          <w:t xml:space="preserve"> </w:t>
        </w:r>
      </w:hyperlink>
      <w:hyperlink r:id="rId25">
        <w:proofErr w:type="gramEnd"/>
        <w:r w:rsidRPr="00732DA8">
          <w:rPr>
            <w:rFonts w:ascii="Times" w:hAnsi="Times"/>
            <w:color w:val="auto"/>
            <w:sz w:val="24"/>
          </w:rPr>
          <w:t>http://www.R-project.org</w:t>
        </w:r>
        <w:proofErr w:type="gramStart"/>
      </w:hyperlink>
      <w:r w:rsidRPr="00732DA8">
        <w:rPr>
          <w:rFonts w:ascii="Times" w:hAnsi="Times"/>
          <w:color w:val="auto"/>
          <w:sz w:val="24"/>
        </w:rPr>
        <w:t>.</w:t>
      </w:r>
      <w:proofErr w:type="gramEnd"/>
    </w:p>
    <w:p w14:paraId="432CE218"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color w:val="auto"/>
          <w:sz w:val="24"/>
        </w:rPr>
        <w:t>Simonian M, Nair SV, Neil JA, Raftos DA.</w:t>
      </w:r>
      <w:proofErr w:type="gramEnd"/>
      <w:r w:rsidRPr="00732DA8">
        <w:rPr>
          <w:rFonts w:ascii="Times" w:hAnsi="Times"/>
          <w:color w:val="auto"/>
          <w:sz w:val="24"/>
        </w:rPr>
        <w:t xml:space="preserve">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xml:space="preserve">. </w:t>
      </w:r>
      <w:proofErr w:type="gramStart"/>
      <w:r w:rsidRPr="00732DA8">
        <w:rPr>
          <w:rFonts w:ascii="Times" w:hAnsi="Times"/>
          <w:color w:val="auto"/>
          <w:sz w:val="24"/>
        </w:rPr>
        <w:t>Journal of Proteomics.</w:t>
      </w:r>
      <w:proofErr w:type="gramEnd"/>
      <w:r w:rsidRPr="00732DA8">
        <w:rPr>
          <w:rFonts w:ascii="Times" w:hAnsi="Times"/>
          <w:color w:val="auto"/>
          <w:sz w:val="24"/>
        </w:rPr>
        <w:t xml:space="preserve"> </w:t>
      </w:r>
      <w:proofErr w:type="gramStart"/>
      <w:r w:rsidRPr="00732DA8">
        <w:rPr>
          <w:rFonts w:ascii="Times" w:hAnsi="Times"/>
          <w:color w:val="auto"/>
          <w:sz w:val="24"/>
        </w:rPr>
        <w:t>73: 209-217.</w:t>
      </w:r>
      <w:proofErr w:type="gramEnd"/>
    </w:p>
    <w:p w14:paraId="2BEA854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w:t>
      </w:r>
      <w:proofErr w:type="gramStart"/>
      <w:r w:rsidRPr="00732DA8">
        <w:rPr>
          <w:rFonts w:ascii="Times" w:hAnsi="Times"/>
          <w:sz w:val="24"/>
        </w:rPr>
        <w:t>160: 320-330.</w:t>
      </w:r>
      <w:proofErr w:type="gramEnd"/>
    </w:p>
    <w:p w14:paraId="5F0848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5BC55CC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 xml:space="preserve">in response to pesticide exposure. The FEBS Journal. </w:t>
      </w:r>
      <w:proofErr w:type="gramStart"/>
      <w:r w:rsidRPr="00732DA8">
        <w:rPr>
          <w:rFonts w:ascii="Times" w:hAnsi="Times"/>
          <w:sz w:val="24"/>
        </w:rPr>
        <w:t>272: 390-403.</w:t>
      </w:r>
      <w:proofErr w:type="gramEnd"/>
    </w:p>
    <w:p w14:paraId="3D844EBA"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aynes PA, Raftos DA.</w:t>
      </w:r>
      <w:proofErr w:type="gramEnd"/>
      <w:r w:rsidRPr="00732DA8">
        <w:rPr>
          <w:rFonts w:ascii="Times" w:hAnsi="Times"/>
          <w:sz w:val="24"/>
        </w:rPr>
        <w:t xml:space="preserve"> (2011) </w:t>
      </w:r>
      <w:proofErr w:type="gramStart"/>
      <w:r w:rsidRPr="00732DA8">
        <w:rPr>
          <w:rFonts w:ascii="Times" w:hAnsi="Times"/>
          <w:sz w:val="24"/>
        </w:rPr>
        <w:t>A proteomic analysis of the effects of metal contamination on Sydney Rock Oyster (</w:t>
      </w:r>
      <w:r w:rsidRPr="00732DA8">
        <w:rPr>
          <w:rFonts w:ascii="Times" w:hAnsi="Times"/>
          <w:i/>
          <w:sz w:val="24"/>
        </w:rPr>
        <w:t>Saccostrea glomerata</w:t>
      </w:r>
      <w:r w:rsidRPr="00732DA8">
        <w:rPr>
          <w:rFonts w:ascii="Times" w:hAnsi="Times"/>
          <w:sz w:val="24"/>
        </w:rPr>
        <w:t>) haemolymph.</w:t>
      </w:r>
      <w:proofErr w:type="gramEnd"/>
      <w:r w:rsidRPr="00732DA8">
        <w:rPr>
          <w:rFonts w:ascii="Times" w:hAnsi="Times"/>
          <w:sz w:val="24"/>
        </w:rPr>
        <w:t xml:space="preserve"> Aquatic Toxicology. </w:t>
      </w:r>
      <w:proofErr w:type="gramStart"/>
      <w:r w:rsidRPr="00732DA8">
        <w:rPr>
          <w:rFonts w:ascii="Times" w:hAnsi="Times"/>
          <w:sz w:val="24"/>
        </w:rPr>
        <w:t>103: 241-249.</w:t>
      </w:r>
      <w:proofErr w:type="gramEnd"/>
    </w:p>
    <w:p w14:paraId="17CCFDA7"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Thompson EL, Taylor DA, Nair SV, Birch G, Hose GC, Raftos DA.</w:t>
      </w:r>
      <w:proofErr w:type="gramEnd"/>
      <w:r w:rsidRPr="00732DA8">
        <w:rPr>
          <w:rFonts w:ascii="Times" w:hAnsi="Times"/>
          <w:sz w:val="24"/>
        </w:rPr>
        <w:t xml:space="preserve"> (2012a) Proteomic analysis of Sydney Rock oysters (</w:t>
      </w:r>
      <w:r w:rsidRPr="00732DA8">
        <w:rPr>
          <w:rFonts w:ascii="Times" w:hAnsi="Times"/>
          <w:i/>
          <w:sz w:val="24"/>
        </w:rPr>
        <w:t>Saccostrea glomerata</w:t>
      </w:r>
      <w:r w:rsidRPr="00732DA8">
        <w:rPr>
          <w:rFonts w:ascii="Times" w:hAnsi="Times"/>
          <w:sz w:val="24"/>
        </w:rPr>
        <w:t xml:space="preserve">) exposed to metal contamination in the field. Environmental Pollution. </w:t>
      </w:r>
      <w:proofErr w:type="gramStart"/>
      <w:r w:rsidRPr="00732DA8">
        <w:rPr>
          <w:rFonts w:ascii="Times" w:hAnsi="Times"/>
          <w:sz w:val="24"/>
        </w:rPr>
        <w:t>170: 102-112.</w:t>
      </w:r>
      <w:proofErr w:type="gramEnd"/>
    </w:p>
    <w:p w14:paraId="2E2BBF78" w14:textId="77777777" w:rsidR="00732DA8" w:rsidRPr="00732DA8" w:rsidRDefault="00732DA8" w:rsidP="00732DA8">
      <w:pPr>
        <w:pStyle w:val="normal0"/>
        <w:spacing w:line="240" w:lineRule="auto"/>
        <w:rPr>
          <w:rFonts w:ascii="Times" w:hAnsi="Times"/>
          <w:sz w:val="24"/>
        </w:rPr>
      </w:pPr>
      <w:proofErr w:type="gramStart"/>
      <w:r w:rsidRPr="00732DA8">
        <w:rPr>
          <w:rFonts w:ascii="Times" w:hAnsi="Times"/>
          <w:sz w:val="24"/>
        </w:rPr>
        <w:t>Thompson EL, Taylor DA, Nair SV, Birch G, Haynes PA, Raftos DA</w:t>
      </w:r>
      <w:r w:rsidRPr="00732DA8">
        <w:rPr>
          <w:rFonts w:ascii="Times" w:hAnsi="Times"/>
          <w:i/>
          <w:sz w:val="24"/>
        </w:rPr>
        <w:t>.</w:t>
      </w:r>
      <w:proofErr w:type="gramEnd"/>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xml:space="preserve">). Aquatic Toxicology. </w:t>
      </w:r>
      <w:proofErr w:type="gramStart"/>
      <w:r w:rsidRPr="00732DA8">
        <w:rPr>
          <w:rFonts w:ascii="Times" w:hAnsi="Times"/>
          <w:sz w:val="24"/>
        </w:rPr>
        <w:t>109: 202-212.</w:t>
      </w:r>
      <w:proofErr w:type="gramEnd"/>
    </w:p>
    <w:p w14:paraId="5F5D233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w:t>
      </w:r>
      <w:proofErr w:type="gramStart"/>
      <w:r w:rsidRPr="00732DA8">
        <w:rPr>
          <w:rFonts w:ascii="Times" w:hAnsi="Times"/>
          <w:sz w:val="24"/>
        </w:rPr>
        <w:t xml:space="preserve">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driven seawater acidification.</w:t>
      </w:r>
      <w:proofErr w:type="gramEnd"/>
      <w:r w:rsidRPr="00732DA8">
        <w:rPr>
          <w:rFonts w:ascii="Times" w:hAnsi="Times"/>
          <w:sz w:val="24"/>
        </w:rPr>
        <w:t xml:space="preserve">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2: 2579-2594.</w:t>
      </w:r>
      <w:proofErr w:type="gramEnd"/>
      <w:r w:rsidRPr="00732DA8">
        <w:rPr>
          <w:rFonts w:ascii="Times" w:hAnsi="Times"/>
          <w:sz w:val="24"/>
        </w:rPr>
        <w:t xml:space="preserve"> </w:t>
      </w:r>
    </w:p>
    <w:p w14:paraId="131D50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w:t>
      </w:r>
      <w:proofErr w:type="gramStart"/>
      <w:r w:rsidRPr="00732DA8">
        <w:rPr>
          <w:rFonts w:ascii="Times" w:hAnsi="Times"/>
          <w:sz w:val="24"/>
        </w:rPr>
        <w:t>Journal of Experimental Biology.</w:t>
      </w:r>
      <w:proofErr w:type="gramEnd"/>
      <w:r w:rsidRPr="00732DA8">
        <w:rPr>
          <w:rFonts w:ascii="Times" w:hAnsi="Times"/>
          <w:sz w:val="24"/>
        </w:rPr>
        <w:t xml:space="preserve"> </w:t>
      </w:r>
      <w:proofErr w:type="gramStart"/>
      <w:r w:rsidRPr="00732DA8">
        <w:rPr>
          <w:rFonts w:ascii="Times" w:hAnsi="Times"/>
          <w:sz w:val="24"/>
        </w:rPr>
        <w:t>214: 1836-1844.</w:t>
      </w:r>
      <w:proofErr w:type="gramEnd"/>
      <w:r w:rsidRPr="00732DA8">
        <w:rPr>
          <w:rFonts w:ascii="Times" w:hAnsi="Times"/>
          <w:sz w:val="24"/>
        </w:rPr>
        <w:t xml:space="preserve"> </w:t>
      </w:r>
    </w:p>
    <w:p w14:paraId="66A9BFF7"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xml:space="preserve">) challenge. </w:t>
      </w:r>
      <w:proofErr w:type="gramStart"/>
      <w:r w:rsidRPr="00732DA8">
        <w:rPr>
          <w:rFonts w:ascii="Times" w:hAnsi="Times"/>
          <w:sz w:val="24"/>
        </w:rPr>
        <w:t>Fish &amp; Shellfish Immunology.</w:t>
      </w:r>
      <w:proofErr w:type="gramEnd"/>
      <w:r w:rsidRPr="00732DA8">
        <w:rPr>
          <w:rFonts w:ascii="Times" w:hAnsi="Times"/>
          <w:sz w:val="24"/>
        </w:rPr>
        <w:t xml:space="preserve"> </w:t>
      </w:r>
      <w:proofErr w:type="gramStart"/>
      <w:r w:rsidRPr="00732DA8">
        <w:rPr>
          <w:rFonts w:ascii="Times" w:hAnsi="Times"/>
          <w:sz w:val="24"/>
        </w:rPr>
        <w:t>29: 921-929.</w:t>
      </w:r>
      <w:proofErr w:type="gramEnd"/>
    </w:p>
    <w:p w14:paraId="193664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w:t>
      </w:r>
      <w:proofErr w:type="gramStart"/>
      <w:r w:rsidRPr="00732DA8">
        <w:rPr>
          <w:rFonts w:ascii="Times" w:hAnsi="Times"/>
          <w:sz w:val="24"/>
        </w:rPr>
        <w:t>Annual Review of Biomedical Engineering.</w:t>
      </w:r>
      <w:proofErr w:type="gramEnd"/>
      <w:r w:rsidRPr="00732DA8">
        <w:rPr>
          <w:rFonts w:ascii="Times" w:hAnsi="Times"/>
          <w:sz w:val="24"/>
        </w:rPr>
        <w:t xml:space="preserve"> 11: 49-79. </w:t>
      </w:r>
    </w:p>
    <w:p w14:paraId="32A5686B" w14:textId="56B5F4E4" w:rsidR="00732DA8" w:rsidRPr="00732DA8" w:rsidRDefault="00732DA8" w:rsidP="00732DA8">
      <w:pPr>
        <w:rPr>
          <w:rFonts w:ascii="Times" w:hAnsi="Times"/>
        </w:rPr>
      </w:pPr>
      <w:proofErr w:type="gramStart"/>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w:t>
      </w:r>
      <w:proofErr w:type="gramEnd"/>
      <w:r w:rsidRPr="00732DA8">
        <w:rPr>
          <w:rFonts w:ascii="Times" w:hAnsi="Times"/>
        </w:rPr>
        <w:t xml:space="preserve"> Nature. </w:t>
      </w:r>
      <w:proofErr w:type="gramStart"/>
      <w:r w:rsidRPr="00732DA8">
        <w:rPr>
          <w:rFonts w:ascii="Times" w:hAnsi="Times"/>
        </w:rPr>
        <w:t>490: 49-54.</w:t>
      </w:r>
      <w:proofErr w:type="gramEnd"/>
    </w:p>
    <w:p w14:paraId="566CBCBA" w14:textId="77777777" w:rsidR="00C85C10" w:rsidRDefault="00C85C10" w:rsidP="00C02D9B">
      <w:pPr>
        <w:pStyle w:val="Heading1"/>
      </w:pPr>
    </w:p>
    <w:p w14:paraId="18732FEF" w14:textId="4A6CECDA" w:rsidR="00C02D9B" w:rsidRDefault="00C02D9B" w:rsidP="00C02D9B">
      <w:pPr>
        <w:pStyle w:val="Heading1"/>
      </w:pPr>
      <w:bookmarkStart w:id="42" w:name="_Toc250547460"/>
      <w:r>
        <w:t xml:space="preserve">Chapter III:  </w:t>
      </w:r>
      <w:r w:rsidR="00426D9F">
        <w:t>From shell deposition to protein expression: An integrative assessment of ocean acidification impacts on a marine invertebrate</w:t>
      </w:r>
      <w:bookmarkEnd w:id="42"/>
    </w:p>
    <w:p w14:paraId="1D80C13F" w14:textId="77777777" w:rsidR="00732DA8" w:rsidRDefault="00732DA8" w:rsidP="00732DA8"/>
    <w:p w14:paraId="6F824F5F" w14:textId="302DE186" w:rsidR="00732DA8" w:rsidRPr="00FA07E7" w:rsidRDefault="00732DA8" w:rsidP="00732DA8">
      <w:pPr>
        <w:rPr>
          <w:rFonts w:ascii="Times" w:hAnsi="Times"/>
        </w:rPr>
      </w:pPr>
      <w:r w:rsidRPr="00FA07E7">
        <w:rPr>
          <w:rFonts w:ascii="Times" w:hAnsi="Times"/>
        </w:rPr>
        <w:t>Submitted to Journal of Experimental Biology</w:t>
      </w:r>
    </w:p>
    <w:p w14:paraId="752BE645" w14:textId="68C5A7EE"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160291F2" w14:textId="77777777" w:rsidR="00C02D9B" w:rsidRDefault="00C02D9B" w:rsidP="00C02D9B">
      <w:pPr>
        <w:pStyle w:val="Heading2"/>
      </w:pPr>
      <w:bookmarkStart w:id="43" w:name="_Toc250547461"/>
      <w:r>
        <w:t>Abstract</w:t>
      </w:r>
      <w:bookmarkEnd w:id="43"/>
    </w:p>
    <w:p w14:paraId="24910A49" w14:textId="77777777" w:rsidR="00C85C10" w:rsidRPr="00C85C10" w:rsidRDefault="00C85C10" w:rsidP="00C85C10"/>
    <w:p w14:paraId="264CC5CB" w14:textId="77777777" w:rsidR="00426D9F" w:rsidRPr="00426D9F" w:rsidRDefault="00426D9F" w:rsidP="00426D9F">
      <w:pPr>
        <w:pStyle w:val="normal0"/>
        <w:spacing w:line="360" w:lineRule="auto"/>
        <w:rPr>
          <w:rFonts w:ascii="Times" w:hAnsi="Times"/>
          <w:sz w:val="24"/>
        </w:rPr>
      </w:pPr>
      <w:r w:rsidRPr="00426D9F">
        <w:rPr>
          <w:rFonts w:ascii="Times" w:hAnsi="Times"/>
          <w:sz w:val="24"/>
        </w:rPr>
        <w:t>Ocean acidification as a result of increased anthropogenic CO</w:t>
      </w:r>
      <w:r w:rsidRPr="00426D9F">
        <w:rPr>
          <w:rFonts w:ascii="Times" w:hAnsi="Times"/>
          <w:sz w:val="24"/>
          <w:vertAlign w:val="subscript"/>
        </w:rPr>
        <w:t>2</w:t>
      </w:r>
      <w:r w:rsidRPr="00426D9F">
        <w:rPr>
          <w:rFonts w:ascii="Times" w:hAnsi="Times"/>
          <w:sz w:val="24"/>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426D9F">
        <w:rPr>
          <w:rFonts w:ascii="Times" w:hAnsi="Times"/>
          <w:i/>
          <w:sz w:val="24"/>
        </w:rPr>
        <w:t>Crassostrea gigas</w:t>
      </w:r>
      <w:r w:rsidRPr="00426D9F">
        <w:rPr>
          <w:rFonts w:ascii="Times" w:hAnsi="Times"/>
          <w:sz w:val="24"/>
        </w:rPr>
        <w:t xml:space="preserve">) were exposed to one of four differen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four weeks: 400 µatm (pH 8.0), 800 µatm (pH 7.7), 1000 µatm (pH 7.6), or 2800 µatm (pH 7.3).  Oysters in all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environments deposited new shell during the experiment, but growth rate was not different among the treatments.  However, micromechanical properties of the new shell were compromised b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affected neither whole body fatty acid composition nor mortality rate associated with acute heat shock.  Shotgun proteomics revealed that several physiological pathways were significantly affected by ocean acidification, including antioxidant response, carbohydrate metabolism, and cell growth. Additionally, the proteomic response to a second stress differed with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with numerous processes significantly affected by mechanical stimulation at high versus low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These data contribute to an integrative view of the effects of ocean acidification on oysters as well as physiological trade-offs during environmental stress.</w:t>
      </w:r>
    </w:p>
    <w:p w14:paraId="0D41F7DB" w14:textId="77777777" w:rsidR="00732DA8" w:rsidRPr="00732DA8" w:rsidRDefault="00732DA8" w:rsidP="00732DA8"/>
    <w:p w14:paraId="7BA5AFE3" w14:textId="77777777" w:rsidR="00C02D9B" w:rsidRDefault="00C02D9B" w:rsidP="00C02D9B">
      <w:pPr>
        <w:pStyle w:val="Heading2"/>
      </w:pPr>
      <w:bookmarkStart w:id="44" w:name="_Toc250547462"/>
      <w:r>
        <w:t>Introduction</w:t>
      </w:r>
      <w:bookmarkEnd w:id="44"/>
    </w:p>
    <w:p w14:paraId="6B444D69" w14:textId="77777777" w:rsidR="00C85C10" w:rsidRPr="00C85C10" w:rsidRDefault="00C85C10" w:rsidP="00C85C10"/>
    <w:p w14:paraId="5B8144A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Current measurements of surface ocean pH have revealed decreases that are in accordance with modeled predictions of a pH decline of at least 0.3 units corresponding to atmospheric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f 650-970 ppm by the year 2100 </w:t>
      </w:r>
      <w:r w:rsidRPr="00426D9F">
        <w:rPr>
          <w:rFonts w:ascii="Times" w:hAnsi="Times"/>
          <w:sz w:val="24"/>
        </w:rPr>
        <w:fldChar w:fldCharType="begin" w:fldLock="1"/>
      </w:r>
      <w:r w:rsidRPr="00426D9F">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n/a-n/a",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2005; Feely et al., 2010, 2012; \u201cfriedrich 2012,\u201d n.d.; Friedrich et al., 2012; Gruber et al., 2012; Orr et al., 2005)"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aldeira and Wickett, 2005; Feely et al., 2010, 2012; Friedrich et al., 2012; Gruber et al., 2012; Orr et al., 2005)</w:t>
      </w:r>
      <w:r w:rsidRPr="00426D9F">
        <w:rPr>
          <w:rFonts w:ascii="Times" w:hAnsi="Times"/>
          <w:sz w:val="24"/>
        </w:rPr>
        <w:fldChar w:fldCharType="end"/>
      </w:r>
      <w:r w:rsidRPr="00426D9F">
        <w:rPr>
          <w:rFonts w:ascii="Times" w:hAnsi="Times"/>
          <w:sz w:val="24"/>
        </w:rPr>
        <w:t xml:space="preserve">.  The coastal ocean, home to productive fisheries and diverse ecosystems, may see even greater changes in pH due to a plethora of anthropogenic effects (i.e. deforestation, agriculture, mining, increasing population sizes) (reviewed in </w:t>
      </w:r>
      <w:r w:rsidRPr="00426D9F">
        <w:rPr>
          <w:rFonts w:ascii="Times" w:hAnsi="Times"/>
          <w:sz w:val="24"/>
        </w:rPr>
        <w:fldChar w:fldCharType="begin" w:fldLock="1"/>
      </w:r>
      <w:r w:rsidRPr="00426D9F">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uarte et al., 2013)</w:t>
      </w:r>
      <w:r w:rsidRPr="00426D9F">
        <w:rPr>
          <w:rFonts w:ascii="Times" w:hAnsi="Times"/>
          <w:sz w:val="24"/>
        </w:rPr>
        <w:fldChar w:fldCharType="end"/>
      </w:r>
      <w:r w:rsidRPr="00426D9F">
        <w:rPr>
          <w:rFonts w:ascii="Times" w:hAnsi="Times"/>
          <w:sz w:val="24"/>
        </w:rPr>
        <w:t xml:space="preserve">.  Although some species that live in the coastal ocean show a degree of adaptation to variable pH (see </w:t>
      </w:r>
      <w:r w:rsidRPr="00426D9F">
        <w:rPr>
          <w:rFonts w:ascii="Times" w:hAnsi="Times"/>
          <w:sz w:val="24"/>
        </w:rPr>
        <w:fldChar w:fldCharType="begin" w:fldLock="1"/>
      </w:r>
      <w:r w:rsidRPr="00426D9F">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Kelly et al., 2013; Pespeni et al., 2013)</w:t>
      </w:r>
      <w:r w:rsidRPr="00426D9F">
        <w:rPr>
          <w:rFonts w:ascii="Times" w:hAnsi="Times"/>
          <w:sz w:val="24"/>
        </w:rPr>
        <w:fldChar w:fldCharType="end"/>
      </w:r>
      <w:r w:rsidRPr="00426D9F">
        <w:rPr>
          <w:rFonts w:ascii="Times" w:hAnsi="Times"/>
          <w:sz w:val="24"/>
        </w:rPr>
        <w:t xml:space="preserve">, sessile invertebrates are sensitive to acute low pH exposures across life stages.  In bivalves, low pH results in significant changes to larval development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Barton et al., 2012)</w:t>
      </w:r>
      <w:r w:rsidRPr="00426D9F">
        <w:rPr>
          <w:rFonts w:ascii="Times" w:hAnsi="Times"/>
          <w:sz w:val="24"/>
        </w:rPr>
        <w:fldChar w:fldCharType="end"/>
      </w:r>
      <w:r w:rsidRPr="00426D9F">
        <w:rPr>
          <w:rFonts w:ascii="Times" w:hAnsi="Times"/>
          <w:sz w:val="24"/>
        </w:rPr>
        <w:t xml:space="preserve">, reduced shell deposition in most species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g. Gazeau et al., 2007; Melzner et al., 2011)</w:t>
      </w:r>
      <w:r w:rsidRPr="00426D9F">
        <w:rPr>
          <w:rFonts w:ascii="Times" w:hAnsi="Times"/>
          <w:sz w:val="24"/>
        </w:rPr>
        <w:fldChar w:fldCharType="end"/>
      </w:r>
      <w:r w:rsidRPr="00426D9F">
        <w:rPr>
          <w:rFonts w:ascii="Times" w:hAnsi="Times"/>
          <w:sz w:val="24"/>
        </w:rPr>
        <w:t xml:space="preserve">, and decreased integrity of the shell </w:t>
      </w:r>
      <w:r w:rsidRPr="00426D9F">
        <w:rPr>
          <w:rFonts w:ascii="Times" w:hAnsi="Times"/>
          <w:sz w:val="24"/>
        </w:rPr>
        <w:fldChar w:fldCharType="begin" w:fldLock="1"/>
      </w:r>
      <w:r w:rsidRPr="00426D9F">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Dickinson et al., 2012; Dickinson et al., 2013)</w:t>
      </w:r>
      <w:r w:rsidRPr="00426D9F">
        <w:rPr>
          <w:rFonts w:ascii="Times" w:hAnsi="Times"/>
          <w:sz w:val="24"/>
        </w:rPr>
        <w:fldChar w:fldCharType="end"/>
      </w:r>
      <w:r w:rsidRPr="00426D9F">
        <w:rPr>
          <w:rFonts w:ascii="Times" w:hAnsi="Times"/>
          <w:sz w:val="24"/>
        </w:rPr>
        <w:t xml:space="preserve"> and byssal threads </w:t>
      </w:r>
      <w:r w:rsidRPr="00426D9F">
        <w:rPr>
          <w:rFonts w:ascii="Times" w:hAnsi="Times"/>
          <w:sz w:val="24"/>
        </w:rPr>
        <w:fldChar w:fldCharType="begin" w:fldLock="1"/>
      </w:r>
      <w:r w:rsidRPr="00426D9F">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w:t>
      </w:r>
      <w:r w:rsidRPr="00426D9F">
        <w:rPr>
          <w:rFonts w:ascii="Times" w:hAnsi="Times"/>
          <w:sz w:val="24"/>
        </w:rPr>
        <w:fldChar w:fldCharType="end"/>
      </w:r>
      <w:r w:rsidRPr="00426D9F">
        <w:rPr>
          <w:rFonts w:ascii="Times" w:hAnsi="Times"/>
          <w:sz w:val="24"/>
        </w:rPr>
        <w:t xml:space="preserve">.  In addition to phenotypic impacts,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can result in significant shifts in marine invertebrate metabolism and resource utilization (e.g. </w:t>
      </w:r>
      <w:r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umpp et al., 2011)</w:t>
      </w:r>
      <w:r w:rsidRPr="00426D9F">
        <w:rPr>
          <w:rFonts w:ascii="Times" w:hAnsi="Times"/>
          <w:sz w:val="24"/>
        </w:rPr>
        <w:fldChar w:fldCharType="end"/>
      </w:r>
      <w:r w:rsidRPr="00426D9F">
        <w:rPr>
          <w:rFonts w:ascii="Times" w:hAnsi="Times"/>
          <w:sz w:val="24"/>
        </w:rPr>
        <w:t>.</w:t>
      </w:r>
    </w:p>
    <w:p w14:paraId="093334D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Pacific oyster, </w:t>
      </w:r>
      <w:r w:rsidRPr="00426D9F">
        <w:rPr>
          <w:rFonts w:ascii="Times" w:hAnsi="Times"/>
          <w:i/>
          <w:sz w:val="24"/>
        </w:rPr>
        <w:t>Crassostrea gigas</w:t>
      </w:r>
      <w:r w:rsidRPr="00426D9F">
        <w:rPr>
          <w:rFonts w:ascii="Times" w:hAnsi="Times"/>
          <w:sz w:val="24"/>
        </w:rPr>
        <w:t xml:space="preserve">, is a marine invertebrate that has been well studied in terms of its response to ocean acidification.  Larvae experience developmental delay and shell malformations in response to low pH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2)",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Barton et al., 2012; Gazeau et al., 2011; Kurihara et al., 2007; Parker et al., 2010; Timmins-Schiffman et al., 2013a)</w:t>
      </w:r>
      <w:r w:rsidRPr="00426D9F">
        <w:rPr>
          <w:rFonts w:ascii="Times" w:hAnsi="Times"/>
          <w:sz w:val="24"/>
        </w:rPr>
        <w:fldChar w:fldCharType="end"/>
      </w:r>
      <w:r w:rsidRPr="00426D9F">
        <w:rPr>
          <w:rFonts w:ascii="Times" w:hAnsi="Times"/>
          <w:sz w:val="24"/>
        </w:rPr>
        <w:t xml:space="preserve">.  Adults are also affected negatively by ocean acidification.  Fertilization success is reduced at moderatel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600 µatm)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Parker et al., 2010)</w:t>
      </w:r>
      <w:r w:rsidRPr="00426D9F">
        <w:rPr>
          <w:rFonts w:ascii="Times" w:hAnsi="Times"/>
          <w:sz w:val="24"/>
        </w:rPr>
        <w:fldChar w:fldCharType="end"/>
      </w:r>
      <w:r w:rsidRPr="00426D9F">
        <w:rPr>
          <w:rFonts w:ascii="Times" w:hAnsi="Times"/>
          <w:sz w:val="24"/>
        </w:rPr>
        <w:t xml:space="preserve">.  Calcification rates for adult </w:t>
      </w:r>
      <w:r w:rsidRPr="00426D9F">
        <w:rPr>
          <w:rFonts w:ascii="Times" w:hAnsi="Times"/>
          <w:i/>
          <w:sz w:val="24"/>
        </w:rPr>
        <w:t>C. gigas</w:t>
      </w:r>
      <w:r w:rsidRPr="00426D9F">
        <w:rPr>
          <w:rFonts w:ascii="Times" w:hAnsi="Times"/>
          <w:sz w:val="24"/>
        </w:rPr>
        <w:t xml:space="preserve"> decrease linearly with increasing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Gazeau et al., 2007)</w:t>
      </w:r>
      <w:r w:rsidRPr="00426D9F">
        <w:rPr>
          <w:rFonts w:ascii="Times" w:hAnsi="Times"/>
          <w:sz w:val="24"/>
        </w:rPr>
        <w:fldChar w:fldCharType="end"/>
      </w:r>
      <w:r w:rsidRPr="00426D9F">
        <w:rPr>
          <w:rFonts w:ascii="Times" w:hAnsi="Times"/>
          <w:sz w:val="24"/>
        </w:rPr>
        <w:t xml:space="preserve">.  Reduced pH also alters response to other environmental variables.  The standard metabolic rate of Pacific oysters at low pH was significantly elevated in response to increasing temperature compared to oysters at ambient pH </w:t>
      </w:r>
      <w:r w:rsidRPr="00426D9F">
        <w:rPr>
          <w:rFonts w:ascii="Times" w:hAnsi="Times"/>
          <w:sz w:val="24"/>
        </w:rPr>
        <w:fldChar w:fldCharType="begin" w:fldLock="1"/>
      </w:r>
      <w:r w:rsidRPr="00426D9F">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annig et al., 2010)</w:t>
      </w:r>
      <w:r w:rsidRPr="00426D9F">
        <w:rPr>
          <w:rFonts w:ascii="Times" w:hAnsi="Times"/>
          <w:sz w:val="24"/>
        </w:rPr>
        <w:fldChar w:fldCharType="end"/>
      </w:r>
      <w:r w:rsidRPr="00426D9F">
        <w:rPr>
          <w:rFonts w:ascii="Times" w:hAnsi="Times"/>
          <w:sz w:val="24"/>
        </w:rPr>
        <w:t xml:space="preserve">.  Such studies illustrate that ocean acidification causes profound physiological changes in </w:t>
      </w:r>
      <w:r w:rsidRPr="00426D9F">
        <w:rPr>
          <w:rFonts w:ascii="Times" w:hAnsi="Times"/>
          <w:i/>
          <w:sz w:val="24"/>
        </w:rPr>
        <w:t>C. gigas</w:t>
      </w:r>
      <w:r w:rsidRPr="00426D9F">
        <w:rPr>
          <w:rFonts w:ascii="Times" w:hAnsi="Times"/>
          <w:sz w:val="24"/>
        </w:rPr>
        <w:t xml:space="preserve"> that may have long-term consequences on fitness.  </w:t>
      </w:r>
    </w:p>
    <w:p w14:paraId="0C7E560D" w14:textId="77777777" w:rsidR="00426D9F" w:rsidRPr="00426D9F" w:rsidRDefault="00426D9F" w:rsidP="00426D9F">
      <w:pPr>
        <w:pStyle w:val="normal0"/>
        <w:spacing w:line="360" w:lineRule="auto"/>
        <w:ind w:firstLine="720"/>
        <w:rPr>
          <w:rFonts w:ascii="Times" w:hAnsi="Times"/>
          <w:sz w:val="24"/>
        </w:rPr>
      </w:pPr>
      <w:bookmarkStart w:id="45" w:name="OLE_LINK7"/>
      <w:bookmarkStart w:id="46" w:name="OLE_LINK8"/>
      <w:r w:rsidRPr="00426D9F">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one month: 400, 800, 1000, or 2800 µatm.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represent approximate current-day surface ocean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400 µatm) and three elevated values reflecting potential end-of-century scenarios as well as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riation that </w:t>
      </w:r>
      <w:proofErr w:type="gramStart"/>
      <w:r w:rsidRPr="00426D9F">
        <w:rPr>
          <w:rFonts w:ascii="Times" w:hAnsi="Times"/>
          <w:sz w:val="24"/>
        </w:rPr>
        <w:t>is</w:t>
      </w:r>
      <w:proofErr w:type="gramEnd"/>
      <w:r w:rsidRPr="00426D9F">
        <w:rPr>
          <w:rFonts w:ascii="Times" w:hAnsi="Times"/>
          <w:sz w:val="24"/>
        </w:rPr>
        <w:t xml:space="preserve"> currently experienced in the nearshore environment.  At the end of one month the impacts of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on shell growth, shell micromechanical properties, lipid metabolism, response to acute heat shock, and response to mechanical stress were assessed</w:t>
      </w:r>
      <w:bookmarkEnd w:id="45"/>
      <w:bookmarkEnd w:id="46"/>
      <w:r w:rsidRPr="00426D9F">
        <w:rPr>
          <w:rFonts w:ascii="Times" w:hAnsi="Times"/>
          <w:sz w:val="24"/>
        </w:rPr>
        <w:t xml:space="preserve">.  </w:t>
      </w:r>
    </w:p>
    <w:p w14:paraId="65B7EA91"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p>
    <w:p w14:paraId="3C652AFA" w14:textId="4A6C1CCD" w:rsidR="00426D9F" w:rsidRDefault="00C02D9B" w:rsidP="00426D9F">
      <w:pPr>
        <w:pStyle w:val="Heading2"/>
      </w:pPr>
      <w:bookmarkStart w:id="47" w:name="_Toc250547463"/>
      <w:r>
        <w:t>Methods</w:t>
      </w:r>
      <w:bookmarkEnd w:id="47"/>
    </w:p>
    <w:p w14:paraId="29F86A65" w14:textId="09AB13FB" w:rsidR="00732DA8" w:rsidRDefault="00732DA8" w:rsidP="00732DA8">
      <w:pPr>
        <w:pStyle w:val="Heading3"/>
      </w:pPr>
      <w:bookmarkStart w:id="48" w:name="_Toc250547464"/>
      <w:r>
        <w:t>Ocean acidification system</w:t>
      </w:r>
      <w:bookmarkEnd w:id="48"/>
    </w:p>
    <w:p w14:paraId="365AAC82" w14:textId="77777777" w:rsidR="00C85C10" w:rsidRPr="00C85C10" w:rsidRDefault="00C85C10" w:rsidP="00C85C10"/>
    <w:p w14:paraId="4DA51B30" w14:textId="0AA1E02E" w:rsidR="00732DA8"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is experiment was conducted at the Friday Harbor Labs Ocean Acidification Environmental Laboratory, Friday Harbor, Washington, </w:t>
      </w:r>
      <w:proofErr w:type="gramStart"/>
      <w:r w:rsidRPr="00426D9F">
        <w:rPr>
          <w:rFonts w:ascii="Times" w:hAnsi="Times"/>
          <w:sz w:val="24"/>
        </w:rPr>
        <w:t>USA</w:t>
      </w:r>
      <w:proofErr w:type="gramEnd"/>
      <w:r w:rsidRPr="00426D9F">
        <w:rPr>
          <w:rFonts w:ascii="Times" w:hAnsi="Times"/>
          <w:sz w:val="24"/>
        </w:rPr>
        <w:t xml:space="preserve"> where oysters were exposed to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of 400 µatm, 800 µatm, 1000 µatm, or 2800 µatm.  The system and control of water chemistry has been previously described in detail </w:t>
      </w:r>
      <w:r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previouslyFormattedCitation" : "(O\u2019Donnell et al., 2013; Emma Timmins-Schiffman et al., 201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O’Donnell et al., 2013; Timmins-Schiffman et al., 2013a)</w:t>
      </w:r>
      <w:r w:rsidRPr="00426D9F">
        <w:rPr>
          <w:rFonts w:ascii="Times" w:hAnsi="Times"/>
          <w:sz w:val="24"/>
        </w:rPr>
        <w:fldChar w:fldCharType="end"/>
      </w:r>
      <w:r w:rsidRPr="00426D9F">
        <w:rPr>
          <w:rFonts w:ascii="Times" w:hAnsi="Times"/>
          <w:sz w:val="24"/>
        </w:rPr>
        <w:t>. Briefly, incoming water was filtered (0.2 µm) and stripped of CO</w:t>
      </w:r>
      <w:r w:rsidRPr="00426D9F">
        <w:rPr>
          <w:rFonts w:ascii="Times" w:hAnsi="Times"/>
          <w:sz w:val="24"/>
          <w:vertAlign w:val="subscript"/>
        </w:rPr>
        <w:t>2</w:t>
      </w:r>
      <w:r w:rsidRPr="00426D9F">
        <w:rPr>
          <w:rFonts w:ascii="Times" w:hAnsi="Times"/>
          <w:sz w:val="24"/>
        </w:rPr>
        <w:t>. As the water flowed into the different treatment tanks, CO</w:t>
      </w:r>
      <w:r w:rsidRPr="00426D9F">
        <w:rPr>
          <w:rFonts w:ascii="Times" w:hAnsi="Times"/>
          <w:sz w:val="24"/>
          <w:vertAlign w:val="subscript"/>
        </w:rPr>
        <w:t>2</w:t>
      </w:r>
      <w:r w:rsidRPr="00426D9F">
        <w:rPr>
          <w:rFonts w:ascii="Times" w:hAnsi="Times"/>
          <w:sz w:val="24"/>
        </w:rPr>
        <w:t>-free air and CO</w:t>
      </w:r>
      <w:r w:rsidRPr="00426D9F">
        <w:rPr>
          <w:rFonts w:ascii="Times" w:hAnsi="Times"/>
          <w:sz w:val="24"/>
          <w:vertAlign w:val="subscript"/>
        </w:rPr>
        <w:t>2</w:t>
      </w:r>
      <w:r w:rsidRPr="00426D9F">
        <w:rPr>
          <w:rFonts w:ascii="Times" w:hAnsi="Times"/>
          <w:sz w:val="24"/>
        </w:rPr>
        <w:t xml:space="preserve"> were added back to reach set points that were continuously monitored by a DuraFET III pH probe (Honeywell, Morristown, NJ, USA).  From the treatment tanks, water flow into the eight replicate chambers for each of the four treatment levels was 57.5 mL/min.  For this experiment, set points were calculated for 13°C and estimated total alkalinity (A</w:t>
      </w:r>
      <w:r w:rsidRPr="00363A7C">
        <w:rPr>
          <w:rFonts w:ascii="Times" w:hAnsi="Times"/>
          <w:sz w:val="24"/>
          <w:vertAlign w:val="subscript"/>
        </w:rPr>
        <w:t>T</w:t>
      </w:r>
      <w:r w:rsidRPr="00426D9F">
        <w:rPr>
          <w:rFonts w:ascii="Times" w:hAnsi="Times"/>
          <w:sz w:val="24"/>
        </w:rPr>
        <w:t xml:space="preserve">) of 2100 µmol/kg fo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values of 400 µatm (pH 8.03), 800 µatm (pH 7.76), 1000 µatm (pH 7.67), and 2800 µatm (pH 7.24).</w:t>
      </w:r>
    </w:p>
    <w:p w14:paraId="7F21FB8E" w14:textId="77777777" w:rsidR="00426D9F" w:rsidRPr="00732DA8" w:rsidRDefault="00426D9F" w:rsidP="00426D9F">
      <w:pPr>
        <w:pStyle w:val="normal0"/>
        <w:spacing w:line="360" w:lineRule="auto"/>
        <w:rPr>
          <w:rFonts w:ascii="Times" w:hAnsi="Times"/>
        </w:rPr>
      </w:pPr>
    </w:p>
    <w:p w14:paraId="6A1458AA" w14:textId="39EC77B7" w:rsidR="00732DA8" w:rsidRDefault="00426D9F" w:rsidP="00732DA8">
      <w:pPr>
        <w:rPr>
          <w:i/>
        </w:rPr>
      </w:pPr>
      <w:r>
        <w:rPr>
          <w:i/>
        </w:rPr>
        <w:t>Seawater Chemistry Analysis</w:t>
      </w:r>
    </w:p>
    <w:p w14:paraId="34147178" w14:textId="77777777" w:rsidR="00426D9F" w:rsidRDefault="00426D9F" w:rsidP="00732DA8">
      <w:pPr>
        <w:rPr>
          <w:i/>
        </w:rPr>
      </w:pPr>
    </w:p>
    <w:p w14:paraId="4188B1A9"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pectrophotometric pH was measured for all treatments 19 out of the 29 days of the experiment as described in SOP 6b by Dickson et al. (2007).  On days 5, 7, 11, 14, 20, 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426D9F">
        <w:rPr>
          <w:rFonts w:ascii="Times" w:hAnsi="Times"/>
          <w:sz w:val="24"/>
          <w:vertAlign w:val="subscript"/>
        </w:rPr>
        <w:t>T</w:t>
      </w:r>
      <w:r w:rsidRPr="00426D9F">
        <w:rPr>
          <w:rFonts w:ascii="Times" w:hAnsi="Times"/>
          <w:sz w:val="24"/>
        </w:rPr>
        <w:t>) was measured using an open cell titration as described in SOP 3b (Dickson et al. 2007) for the treatment reservoir water and for two chambers on days 5, 11, 20, and 26.  If the A</w:t>
      </w:r>
      <w:r w:rsidRPr="00426D9F">
        <w:rPr>
          <w:rFonts w:ascii="Times" w:hAnsi="Times"/>
          <w:sz w:val="24"/>
          <w:vertAlign w:val="subscript"/>
        </w:rPr>
        <w:t>T</w:t>
      </w:r>
      <w:r w:rsidRPr="00426D9F">
        <w:rPr>
          <w:rFonts w:ascii="Times" w:hAnsi="Times"/>
          <w:sz w:val="24"/>
        </w:rPr>
        <w:t xml:space="preserve"> titration was not done on the day of collection, the water sample was poisoned with mercuric chloride and stored in a sealed borosilicate glass jar.  CO</w:t>
      </w:r>
      <w:r w:rsidRPr="00426D9F">
        <w:rPr>
          <w:rFonts w:ascii="Times" w:hAnsi="Times"/>
          <w:sz w:val="24"/>
          <w:vertAlign w:val="subscript"/>
        </w:rPr>
        <w:t>2</w:t>
      </w:r>
      <w:r w:rsidRPr="00426D9F">
        <w:rPr>
          <w:rFonts w:ascii="Times" w:hAnsi="Times"/>
          <w:sz w:val="24"/>
        </w:rPr>
        <w:t xml:space="preserve">calc (Robbins et al. 2010) was used to calculate calcium carbonate saturation state of aragonite and calcite, carbonate ion concentration,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ith A</w:t>
      </w:r>
      <w:r w:rsidRPr="00426D9F">
        <w:rPr>
          <w:rFonts w:ascii="Times" w:hAnsi="Times"/>
          <w:sz w:val="24"/>
          <w:vertAlign w:val="subscript"/>
        </w:rPr>
        <w:t>T</w:t>
      </w:r>
      <w:r w:rsidRPr="00426D9F">
        <w:rPr>
          <w:rFonts w:ascii="Times" w:hAnsi="Times"/>
          <w:sz w:val="24"/>
        </w:rPr>
        <w:t xml:space="preserve"> and pH as inputs and using the following constants: Lueker et al. (2000) for CO</w:t>
      </w:r>
      <w:r w:rsidRPr="00426D9F">
        <w:rPr>
          <w:rFonts w:ascii="Times" w:hAnsi="Times"/>
          <w:sz w:val="24"/>
          <w:vertAlign w:val="subscript"/>
        </w:rPr>
        <w:t>2</w:t>
      </w:r>
      <w:r w:rsidRPr="00426D9F">
        <w:rPr>
          <w:rFonts w:ascii="Times" w:hAnsi="Times"/>
          <w:sz w:val="24"/>
        </w:rPr>
        <w:t xml:space="preserve"> constants; Dickson (1990) for KHSO4; total scale (mol/kg SW) for pH scale; and Wanninkhof (1992) for air-sea flux.</w:t>
      </w:r>
    </w:p>
    <w:p w14:paraId="55BC754A" w14:textId="77777777" w:rsidR="00426D9F" w:rsidRPr="00426D9F" w:rsidRDefault="00426D9F" w:rsidP="00732DA8">
      <w:pPr>
        <w:rPr>
          <w:i/>
        </w:rPr>
      </w:pPr>
    </w:p>
    <w:p w14:paraId="078ECA16" w14:textId="0BEB56FC" w:rsidR="00732DA8" w:rsidRDefault="00732DA8" w:rsidP="00732DA8">
      <w:pPr>
        <w:pStyle w:val="Heading3"/>
      </w:pPr>
      <w:bookmarkStart w:id="49" w:name="_Toc250547465"/>
      <w:r>
        <w:t>Experimental design</w:t>
      </w:r>
      <w:bookmarkEnd w:id="49"/>
    </w:p>
    <w:p w14:paraId="4F98B857" w14:textId="77777777" w:rsidR="00C85C10" w:rsidRPr="00C85C10" w:rsidRDefault="00C85C10" w:rsidP="00C85C10"/>
    <w:p w14:paraId="6A148D0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Relative growth rate of oyster cohorts within each treatment was calculated for buoyant weight based on </w:t>
      </w:r>
      <w:r w:rsidRPr="00426D9F">
        <w:rPr>
          <w:rFonts w:ascii="Times" w:hAnsi="Times"/>
          <w:sz w:val="24"/>
        </w:rPr>
        <w:fldChar w:fldCharType="begin" w:fldLock="1"/>
      </w:r>
      <w:r w:rsidRPr="00426D9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offmann and Poorter (2002)</w:t>
      </w:r>
      <w:r w:rsidRPr="00426D9F">
        <w:rPr>
          <w:rFonts w:ascii="Times" w:hAnsi="Times"/>
          <w:sz w:val="24"/>
        </w:rPr>
        <w:fldChar w:fldCharType="end"/>
      </w:r>
      <w:r w:rsidRPr="00426D9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n buoyant weight, using the model: </w:t>
      </w:r>
    </w:p>
    <w:p w14:paraId="3174537D"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1</w:t>
      </w:r>
      <w:r w:rsidRPr="00426D9F">
        <w:rPr>
          <w:rFonts w:ascii="Times" w:hAnsi="Times"/>
          <w:color w:val="auto"/>
          <w:sz w:val="24"/>
          <w:szCs w:val="24"/>
        </w:rPr>
        <w:fldChar w:fldCharType="end"/>
      </w:r>
      <w:r w:rsidRPr="00426D9F">
        <w:rPr>
          <w:rFonts w:ascii="Times" w:hAnsi="Times"/>
          <w:color w:val="auto"/>
          <w:sz w:val="24"/>
          <w:szCs w:val="24"/>
        </w:rPr>
        <w:t xml:space="preserve"> )</w:t>
      </w:r>
    </w:p>
    <w:p w14:paraId="56B3B07C"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w:t>
      </w:r>
      <w:r w:rsidRPr="00426D9F">
        <w:rPr>
          <w:rFonts w:ascii="Times" w:hAnsi="Times"/>
          <w:i/>
          <w:sz w:val="24"/>
        </w:rPr>
        <w:t>bw</w:t>
      </w:r>
      <w:r w:rsidRPr="00426D9F">
        <w:rPr>
          <w:rFonts w:ascii="Times" w:hAnsi="Times"/>
          <w:sz w:val="24"/>
        </w:rPr>
        <w:t xml:space="preserve"> is the measured buoyant weight for an oyster, </w:t>
      </w:r>
      <w:r w:rsidRPr="00426D9F">
        <w:rPr>
          <w:rFonts w:ascii="Times" w:hAnsi="Times"/>
          <w:i/>
          <w:sz w:val="24"/>
        </w:rPr>
        <w:t>t</w:t>
      </w:r>
      <w:r w:rsidRPr="00426D9F">
        <w:rPr>
          <w:rFonts w:ascii="Times" w:hAnsi="Times"/>
          <w:sz w:val="24"/>
        </w:rPr>
        <w:t xml:space="preserve"> is time point (either start or end of the experiment) and </w:t>
      </w:r>
      <w:r w:rsidRPr="00426D9F">
        <w:rPr>
          <w:rFonts w:ascii="Times" w:hAnsi="Times"/>
          <w:i/>
          <w:sz w:val="24"/>
        </w:rPr>
        <w:t>pCO</w:t>
      </w:r>
      <w:r w:rsidRPr="00426D9F">
        <w:rPr>
          <w:rFonts w:ascii="Times" w:hAnsi="Times"/>
          <w:i/>
          <w:sz w:val="24"/>
          <w:vertAlign w:val="subscript"/>
        </w:rPr>
        <w:t>2</w:t>
      </w:r>
      <w:r w:rsidRPr="00426D9F">
        <w:rPr>
          <w:rFonts w:ascii="Times" w:hAnsi="Times"/>
          <w:sz w:val="24"/>
        </w:rPr>
        <w:t xml:space="preserve"> is the treatment condition.  Growth rate</w:t>
      </w:r>
      <w:r w:rsidRPr="00426D9F">
        <w:rPr>
          <w:rFonts w:ascii="Times" w:hAnsi="Times"/>
          <w:color w:val="FF0000"/>
          <w:sz w:val="24"/>
        </w:rPr>
        <w:t xml:space="preserve"> </w:t>
      </w:r>
      <w:r w:rsidRPr="00426D9F">
        <w:rPr>
          <w:rFonts w:ascii="Times" w:hAnsi="Times"/>
          <w:sz w:val="24"/>
        </w:rPr>
        <w:t>analyses were performed in R (R Core Team, 2013).</w:t>
      </w:r>
    </w:p>
    <w:p w14:paraId="4686693A" w14:textId="121732B0"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Oysters were held in one of four treatments for 29 days. At the end of the treatment period oysters </w:t>
      </w:r>
      <w:proofErr w:type="gramStart"/>
      <w:r w:rsidRPr="00426D9F">
        <w:rPr>
          <w:rFonts w:ascii="Times" w:hAnsi="Times"/>
          <w:sz w:val="24"/>
        </w:rPr>
        <w:t>were</w:t>
      </w:r>
      <w:proofErr w:type="gramEnd"/>
      <w:r w:rsidRPr="00426D9F">
        <w:rPr>
          <w:rFonts w:ascii="Times" w:hAnsi="Times"/>
          <w:sz w:val="24"/>
        </w:rPr>
        <w:t xml:space="preserve"> either immediately sampled (n =16), subjected to mechanical stress by centrifugation in a standard salad spinner (5min, ~100rpm) and sampled (n = 8), or subjected heat shock for one hour and sampled (n = 24). Centrifugation has previously been shown to stimulate a stress response in oysters </w:t>
      </w:r>
      <w:r w:rsidR="0039086A">
        <w:rPr>
          <w:rFonts w:ascii="Times" w:hAnsi="Times"/>
          <w:szCs w:val="22"/>
        </w:rPr>
        <w:t>similar to that elicited by a variety of other environmental stresses,</w:t>
      </w:r>
      <w:r w:rsidR="0039086A" w:rsidRPr="00B14C1B">
        <w:rPr>
          <w:rFonts w:ascii="Times" w:hAnsi="Times"/>
          <w:szCs w:val="22"/>
        </w:rPr>
        <w:t xml:space="preserve"> as evidenced by increased circulating noradrenaline and impacts on hemocyte function </w:t>
      </w:r>
      <w:r w:rsidR="0039086A" w:rsidRPr="00B14C1B">
        <w:rPr>
          <w:rFonts w:ascii="Times" w:hAnsi="Times"/>
          <w:szCs w:val="22"/>
        </w:rPr>
        <w:fldChar w:fldCharType="begin" w:fldLock="1"/>
      </w:r>
      <w:r w:rsidR="0039086A">
        <w:rPr>
          <w:rFonts w:ascii="Times" w:hAnsi="Times"/>
          <w:szCs w:val="22"/>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0039086A" w:rsidRPr="00B14C1B">
        <w:rPr>
          <w:rFonts w:ascii="Times" w:hAnsi="Times"/>
          <w:szCs w:val="22"/>
        </w:rPr>
        <w:fldChar w:fldCharType="separate"/>
      </w:r>
      <w:r w:rsidR="0039086A">
        <w:rPr>
          <w:rFonts w:ascii="Times" w:hAnsi="Times"/>
          <w:noProof/>
          <w:szCs w:val="22"/>
        </w:rPr>
        <w:t>(Lacoste et al., 2001a, 2001b</w:t>
      </w:r>
      <w:r w:rsidR="0039086A" w:rsidRPr="00B14C1B">
        <w:rPr>
          <w:rFonts w:ascii="Times" w:hAnsi="Times"/>
          <w:noProof/>
          <w:szCs w:val="22"/>
        </w:rPr>
        <w:t>)</w:t>
      </w:r>
      <w:r w:rsidR="0039086A" w:rsidRPr="00B14C1B">
        <w:rPr>
          <w:rFonts w:ascii="Times" w:hAnsi="Times"/>
          <w:szCs w:val="22"/>
        </w:rPr>
        <w:fldChar w:fldCharType="end"/>
      </w:r>
      <w:r w:rsidR="0039086A" w:rsidRPr="00B14C1B">
        <w:rPr>
          <w:rFonts w:ascii="Times" w:hAnsi="Times"/>
          <w:szCs w:val="22"/>
        </w:rPr>
        <w:t>.</w:t>
      </w:r>
      <w:r w:rsidR="0039086A">
        <w:rPr>
          <w:rFonts w:ascii="Times" w:hAnsi="Times"/>
          <w:szCs w:val="22"/>
        </w:rPr>
        <w:t xml:space="preserve">  In this study, mechanical stimulation was employed to illustrate the impacts of elevated pCO2 on the basic function of this stress response in oysters.  Additionally, oysters frequently experience mechanical stress during routine aquaculture practices. </w:t>
      </w:r>
      <w:r w:rsidRPr="00426D9F">
        <w:rPr>
          <w:rFonts w:ascii="Times" w:hAnsi="Times"/>
          <w:sz w:val="24"/>
        </w:rPr>
        <w:t xml:space="preserve">  </w:t>
      </w:r>
    </w:p>
    <w:p w14:paraId="2D7FAA4B"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For sampling, a section of the posterior gill lamellae </w:t>
      </w:r>
      <w:proofErr w:type="gramStart"/>
      <w:r w:rsidRPr="00426D9F">
        <w:rPr>
          <w:rFonts w:ascii="Times" w:hAnsi="Times"/>
          <w:sz w:val="24"/>
        </w:rPr>
        <w:t>was</w:t>
      </w:r>
      <w:proofErr w:type="gramEnd"/>
      <w:r w:rsidRPr="00426D9F">
        <w:rPr>
          <w:rFonts w:ascii="Times" w:hAnsi="Times"/>
          <w:sz w:val="24"/>
        </w:rPr>
        <w:t xml:space="preserve">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20E84C05" w14:textId="1FC88149" w:rsidR="00732DA8" w:rsidRPr="00732DA8" w:rsidRDefault="00732DA8" w:rsidP="00732DA8">
      <w:pPr>
        <w:ind w:firstLine="720"/>
      </w:pPr>
    </w:p>
    <w:p w14:paraId="0A149557" w14:textId="43F75E4B" w:rsidR="00732DA8" w:rsidRDefault="00732DA8" w:rsidP="00732DA8">
      <w:pPr>
        <w:pStyle w:val="Heading3"/>
      </w:pPr>
      <w:bookmarkStart w:id="50" w:name="_Toc250547466"/>
      <w:r>
        <w:t>Shell micromechanical properties</w:t>
      </w:r>
      <w:bookmarkEnd w:id="50"/>
    </w:p>
    <w:p w14:paraId="30E4B587" w14:textId="77777777" w:rsidR="00C85C10" w:rsidRPr="00C85C10" w:rsidRDefault="00C85C10" w:rsidP="00C85C10"/>
    <w:p w14:paraId="5FBEF413"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testing was conducted on left shell valves of </w:t>
      </w:r>
      <w:r w:rsidRPr="00426D9F">
        <w:rPr>
          <w:rFonts w:ascii="Times" w:hAnsi="Times"/>
          <w:i/>
          <w:sz w:val="24"/>
        </w:rPr>
        <w:t>C. gigas</w:t>
      </w:r>
      <w:r w:rsidRPr="00426D9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3BA66354"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793D72F7" w14:textId="26E92F66" w:rsidR="00426D9F" w:rsidRPr="00426D9F" w:rsidRDefault="00426D9F" w:rsidP="00426D9F">
      <w:pPr>
        <w:pStyle w:val="normal0"/>
        <w:spacing w:line="360" w:lineRule="auto"/>
        <w:ind w:firstLine="720"/>
        <w:rPr>
          <w:rFonts w:ascii="Times" w:hAnsi="Times"/>
          <w:sz w:val="24"/>
        </w:rPr>
      </w:pPr>
      <w:r w:rsidRPr="00426D9F">
        <w:rPr>
          <w:rFonts w:ascii="Times" w:hAnsi="Times"/>
          <w:sz w:val="24"/>
        </w:rPr>
        <w:t>Vickers microhardness tests were conducted using a microindentation hardness tester (Clark Instrument MHT-1, SUN-TEC, Novi, MI, USA) on polished shells at 0.245 N load and 5 s dwelling time. Indents were made within the bulk, foliated layer of the shell</w:t>
      </w:r>
      <w:r w:rsidR="0039086A">
        <w:rPr>
          <w:rFonts w:ascii="Times" w:hAnsi="Times"/>
          <w:sz w:val="24"/>
        </w:rPr>
        <w:t>, which was easily differentiated from the prismatic and chalky regions of the shell at low magnification</w:t>
      </w:r>
      <w:r w:rsidRPr="00426D9F">
        <w:rPr>
          <w:rFonts w:ascii="Times" w:hAnsi="Times"/>
          <w:sz w:val="24"/>
        </w:rPr>
        <w:t>. Seven to eight indentations were made per sample and each indent was placed at least 45 µm away from other indents and the sample’s edges. Vickers hardness numbers (VHN) were calculated as:</w:t>
      </w:r>
    </w:p>
    <w:p w14:paraId="45706BAF"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2</w:t>
      </w:r>
      <w:r w:rsidRPr="00426D9F">
        <w:rPr>
          <w:rFonts w:ascii="Times" w:hAnsi="Times"/>
          <w:color w:val="auto"/>
          <w:sz w:val="24"/>
          <w:szCs w:val="24"/>
        </w:rPr>
        <w:fldChar w:fldCharType="end"/>
      </w:r>
      <w:r w:rsidRPr="00426D9F">
        <w:rPr>
          <w:rFonts w:ascii="Times" w:hAnsi="Times"/>
          <w:color w:val="auto"/>
          <w:sz w:val="24"/>
          <w:szCs w:val="24"/>
        </w:rPr>
        <w:t xml:space="preserve"> )</w:t>
      </w:r>
    </w:p>
    <w:p w14:paraId="04DFFF74" w14:textId="7C8AA12B"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radius of a circle radiating from the center of the indent enclosing all visible cracks (Figure S</w:t>
      </w:r>
      <w:r w:rsidR="00363A7C">
        <w:rPr>
          <w:rFonts w:ascii="Times" w:hAnsi="Times"/>
          <w:sz w:val="24"/>
        </w:rPr>
        <w:t xml:space="preserve"> III.</w:t>
      </w:r>
      <w:r w:rsidRPr="00426D9F">
        <w:rPr>
          <w:rFonts w:ascii="Times" w:hAnsi="Times"/>
          <w:sz w:val="24"/>
        </w:rPr>
        <w:t>1). Hardness and crack radius measurements were used to calculate fracture toughness (K</w:t>
      </w:r>
      <w:r w:rsidRPr="00426D9F">
        <w:rPr>
          <w:rFonts w:ascii="Times" w:hAnsi="Times"/>
          <w:sz w:val="24"/>
          <w:vertAlign w:val="subscript"/>
        </w:rPr>
        <w:t>c</w:t>
      </w:r>
      <w:r w:rsidRPr="00426D9F">
        <w:rPr>
          <w:rFonts w:ascii="Times" w:hAnsi="Times"/>
          <w:sz w:val="24"/>
        </w:rPr>
        <w:t xml:space="preserve">) for each sample as described elsewhe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nstis et al., 1981; Baldassarri et al., 2008)</w:t>
      </w:r>
      <w:r w:rsidRPr="00426D9F">
        <w:rPr>
          <w:rFonts w:ascii="Times" w:hAnsi="Times"/>
          <w:sz w:val="24"/>
        </w:rPr>
        <w:fldChar w:fldCharType="end"/>
      </w:r>
      <w:r w:rsidRPr="00426D9F">
        <w:rPr>
          <w:rFonts w:ascii="Times" w:hAnsi="Times"/>
          <w:sz w:val="24"/>
        </w:rPr>
        <w:t>:</w:t>
      </w:r>
    </w:p>
    <w:p w14:paraId="2057C7AE"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Pr="00426D9F">
        <w:rPr>
          <w:rFonts w:ascii="Times" w:hAnsi="Times"/>
          <w:color w:val="auto"/>
          <w:sz w:val="24"/>
          <w:szCs w:val="24"/>
        </w:rPr>
        <w:fldChar w:fldCharType="separate"/>
      </w:r>
      <w:r w:rsidRPr="00426D9F">
        <w:rPr>
          <w:rFonts w:ascii="Times" w:hAnsi="Times"/>
          <w:noProof/>
          <w:color w:val="auto"/>
          <w:sz w:val="24"/>
          <w:szCs w:val="24"/>
        </w:rPr>
        <w:t>3</w:t>
      </w:r>
      <w:r w:rsidRPr="00426D9F">
        <w:rPr>
          <w:rFonts w:ascii="Times" w:hAnsi="Times"/>
          <w:color w:val="auto"/>
          <w:sz w:val="24"/>
          <w:szCs w:val="24"/>
        </w:rPr>
        <w:fldChar w:fldCharType="end"/>
      </w:r>
      <w:r w:rsidRPr="00426D9F">
        <w:rPr>
          <w:rFonts w:ascii="Times" w:hAnsi="Times"/>
          <w:color w:val="auto"/>
          <w:sz w:val="24"/>
          <w:szCs w:val="24"/>
        </w:rPr>
        <w:t xml:space="preserve"> )</w:t>
      </w:r>
    </w:p>
    <w:p w14:paraId="62941D13"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672C4AF3"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0.0154 is a calibration constant, E is an elastic modulus (empirically determined for </w:t>
      </w:r>
      <w:r w:rsidRPr="00426D9F">
        <w:rPr>
          <w:rFonts w:ascii="Times" w:hAnsi="Times"/>
          <w:i/>
          <w:sz w:val="24"/>
        </w:rPr>
        <w:t xml:space="preserve">C. gigas </w:t>
      </w:r>
      <w:r w:rsidRPr="00426D9F">
        <w:rPr>
          <w:rFonts w:ascii="Times" w:hAnsi="Times"/>
          <w:sz w:val="24"/>
        </w:rPr>
        <w:t xml:space="preserve">as 73 GPa: </w:t>
      </w:r>
      <w:r w:rsidRPr="00426D9F">
        <w:rPr>
          <w:rFonts w:ascii="Times" w:hAnsi="Times"/>
          <w:sz w:val="24"/>
        </w:rPr>
        <w:fldChar w:fldCharType="begin" w:fldLock="1"/>
      </w:r>
      <w:r w:rsidRPr="00426D9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Lee et al., 2008)</w:t>
      </w:r>
      <w:r w:rsidRPr="00426D9F">
        <w:rPr>
          <w:rFonts w:ascii="Times" w:hAnsi="Times"/>
          <w:sz w:val="24"/>
        </w:rPr>
        <w:fldChar w:fldCharType="end"/>
      </w:r>
      <w:r w:rsidRPr="00426D9F">
        <w:rPr>
          <w:rFonts w:ascii="Times" w:hAnsi="Times"/>
          <w:sz w:val="24"/>
        </w:rPr>
        <w:t xml:space="preserve">, H is hardness in GPa, P is applied load in N and C is crack radius in μm. </w:t>
      </w:r>
    </w:p>
    <w:p w14:paraId="29443F72"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0D580E19" w14:textId="4F7F34CF" w:rsidR="00732DA8" w:rsidRDefault="00732DA8" w:rsidP="00732DA8">
      <w:pPr>
        <w:pStyle w:val="Heading3"/>
      </w:pPr>
      <w:bookmarkStart w:id="51" w:name="_Toc250547467"/>
      <w:r>
        <w:t>Fatty acid analysis</w:t>
      </w:r>
      <w:bookmarkEnd w:id="51"/>
    </w:p>
    <w:p w14:paraId="5E19BE9E" w14:textId="77777777" w:rsidR="00C85C10" w:rsidRPr="00C85C10" w:rsidRDefault="00C85C10" w:rsidP="00C85C10"/>
    <w:p w14:paraId="5383E460" w14:textId="77777777" w:rsidR="00426D9F" w:rsidRPr="009454B5" w:rsidRDefault="00426D9F" w:rsidP="009454B5">
      <w:pPr>
        <w:spacing w:line="360" w:lineRule="auto"/>
        <w:ind w:firstLine="720"/>
        <w:rPr>
          <w:rFonts w:ascii="Times" w:hAnsi="Times"/>
        </w:rPr>
      </w:pPr>
      <w:bookmarkStart w:id="52" w:name="_Toc249155385"/>
      <w:r w:rsidRPr="009454B5">
        <w:rPr>
          <w:rFonts w:ascii="Times" w:hAnsi="Times"/>
        </w:rPr>
        <w:t>Fatty acid analysis was carried out on oysters from three pCO</w:t>
      </w:r>
      <w:r w:rsidRPr="009454B5">
        <w:rPr>
          <w:rFonts w:ascii="Times" w:hAnsi="Times"/>
          <w:vertAlign w:val="subscript"/>
        </w:rPr>
        <w:t xml:space="preserve">2 </w:t>
      </w:r>
      <w:r w:rsidRPr="009454B5">
        <w:rPr>
          <w:rFonts w:ascii="Times" w:hAnsi="Times"/>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Pr="009454B5">
        <w:rPr>
          <w:rFonts w:ascii="Times" w:hAnsi="Times"/>
        </w:rPr>
        <w:fldChar w:fldCharType="begin" w:fldLock="1"/>
      </w:r>
      <w:r w:rsidRPr="009454B5">
        <w:rPr>
          <w:rFonts w:ascii="Times" w:hAnsi="Times"/>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Pr="009454B5">
        <w:rPr>
          <w:rFonts w:ascii="Times" w:hAnsi="Times"/>
        </w:rPr>
        <w:fldChar w:fldCharType="separate"/>
      </w:r>
      <w:r w:rsidRPr="009454B5">
        <w:rPr>
          <w:rFonts w:ascii="Times" w:hAnsi="Times"/>
          <w:noProof/>
        </w:rPr>
        <w:t>Galloway et al. (2012)</w:t>
      </w:r>
      <w:r w:rsidRPr="009454B5">
        <w:rPr>
          <w:rFonts w:ascii="Times" w:hAnsi="Times"/>
        </w:rPr>
        <w:fldChar w:fldCharType="end"/>
      </w:r>
      <w:r w:rsidRPr="009454B5">
        <w:rPr>
          <w:rFonts w:ascii="Times" w:hAnsi="Times"/>
        </w:rPr>
        <w:t xml:space="preserve"> except two chloroform removals were carried out.  </w:t>
      </w:r>
      <w:proofErr w:type="gramStart"/>
      <w:r w:rsidRPr="009454B5">
        <w:rPr>
          <w:rFonts w:ascii="Times" w:hAnsi="Times"/>
        </w:rPr>
        <w:t>Fatty acid methyl esters were identified by running the samples on a HP 6958 gas chromatograph with an auto-sampler and flame-ionization detector using an Agilent DB-23 column</w:t>
      </w:r>
      <w:proofErr w:type="gramEnd"/>
      <w:r w:rsidRPr="009454B5">
        <w:rPr>
          <w:rFonts w:ascii="Times" w:hAnsi="Times"/>
        </w:rPr>
        <w:t xml:space="preserve"> (30 m, 0.25 mm diameter, 0.15 µm film) (Supelco, Bellefonte, PA, USA). Peaks were identified based on comparison of retention times with known 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w:t>
      </w:r>
      <w:bookmarkEnd w:id="52"/>
      <w:r w:rsidRPr="009454B5">
        <w:rPr>
          <w:rFonts w:ascii="Times" w:hAnsi="Times"/>
        </w:rPr>
        <w:t xml:space="preserve">  </w:t>
      </w:r>
    </w:p>
    <w:p w14:paraId="7DA7D08B" w14:textId="05DD1DFB" w:rsidR="00732DA8" w:rsidRDefault="00732DA8" w:rsidP="00732DA8">
      <w:pPr>
        <w:pStyle w:val="Heading3"/>
      </w:pPr>
      <w:bookmarkStart w:id="53" w:name="_Toc250547468"/>
      <w:r>
        <w:t>Heat shock</w:t>
      </w:r>
      <w:bookmarkEnd w:id="53"/>
    </w:p>
    <w:p w14:paraId="1CB28FF0" w14:textId="77777777" w:rsidR="00C85C10" w:rsidRPr="00C85C10" w:rsidRDefault="00C85C10" w:rsidP="00C85C10"/>
    <w:p w14:paraId="0CBCB4AD"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Oysters from each of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Clegg et al., 2009)</w:t>
      </w:r>
      <w:r w:rsidRPr="00426D9F">
        <w:rPr>
          <w:rFonts w:ascii="Times" w:hAnsi="Times"/>
          <w:sz w:val="24"/>
        </w:rPr>
        <w:fldChar w:fldCharType="end"/>
      </w:r>
      <w:r w:rsidRPr="00426D9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ANOVA in R (R Core Development Team, 2013) with pCO</w:t>
      </w:r>
      <w:r w:rsidRPr="00426D9F">
        <w:rPr>
          <w:rFonts w:ascii="Times" w:hAnsi="Times"/>
          <w:sz w:val="24"/>
          <w:vertAlign w:val="subscript"/>
        </w:rPr>
        <w:t>2</w:t>
      </w:r>
      <w:r w:rsidRPr="00426D9F">
        <w:rPr>
          <w:rFonts w:ascii="Times" w:hAnsi="Times"/>
          <w:sz w:val="24"/>
        </w:rPr>
        <w:t>, day, and temperature as fixed factors.</w:t>
      </w:r>
    </w:p>
    <w:p w14:paraId="54E55E62" w14:textId="77777777" w:rsidR="00732DA8" w:rsidRPr="00732DA8" w:rsidRDefault="00732DA8" w:rsidP="00732DA8"/>
    <w:p w14:paraId="513B53B4" w14:textId="586C64B9" w:rsidR="00732DA8" w:rsidRDefault="00732DA8" w:rsidP="00732DA8">
      <w:pPr>
        <w:pStyle w:val="Heading3"/>
      </w:pPr>
      <w:bookmarkStart w:id="54" w:name="_Toc250547469"/>
      <w:r>
        <w:t>Liquid chromatography and tandem mass spectrometry (LC-MS/MS)</w:t>
      </w:r>
      <w:bookmarkEnd w:id="54"/>
    </w:p>
    <w:p w14:paraId="0948AA2E" w14:textId="77777777" w:rsidR="00C85C10" w:rsidRPr="00C85C10" w:rsidRDefault="00C85C10" w:rsidP="00C85C10"/>
    <w:p w14:paraId="2C60ACD9" w14:textId="5871DF2B" w:rsidR="00732DA8" w:rsidRPr="00732DA8" w:rsidRDefault="00426D9F" w:rsidP="00426D9F">
      <w:pPr>
        <w:spacing w:line="360" w:lineRule="auto"/>
        <w:ind w:firstLine="720"/>
      </w:pPr>
      <w:r w:rsidRPr="00B14C1B">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Nunn, Goodlett, &amp; Roberts,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et al.,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Timmins-Schiffman et al., 2013b)</w:t>
      </w:r>
      <w:r w:rsidRPr="00B14C1B">
        <w:rPr>
          <w:rFonts w:ascii="Times" w:hAnsi="Times"/>
          <w:szCs w:val="22"/>
        </w:rPr>
        <w:fldChar w:fldCharType="end"/>
      </w:r>
      <w:r w:rsidRPr="00B14C1B">
        <w:rPr>
          <w:rFonts w:ascii="Times" w:hAnsi="Times"/>
          <w:szCs w:val="22"/>
        </w:rPr>
        <w:t>.</w:t>
      </w:r>
    </w:p>
    <w:p w14:paraId="301F8A64" w14:textId="450CFB77" w:rsidR="00732DA8" w:rsidRDefault="00732DA8" w:rsidP="00732DA8">
      <w:pPr>
        <w:pStyle w:val="Heading3"/>
      </w:pPr>
      <w:bookmarkStart w:id="55" w:name="_Toc250547470"/>
      <w:r>
        <w:t>Protein informatics analysis</w:t>
      </w:r>
      <w:bookmarkEnd w:id="55"/>
    </w:p>
    <w:p w14:paraId="43B55ED5" w14:textId="77777777" w:rsidR="00C85C10" w:rsidRPr="00C85C10" w:rsidRDefault="00C85C10" w:rsidP="00C85C10"/>
    <w:p w14:paraId="33BD1A85"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Peptide tandem mass spectra were correlated to </w:t>
      </w:r>
      <w:r w:rsidRPr="00426D9F">
        <w:rPr>
          <w:rFonts w:ascii="Times" w:hAnsi="Times"/>
          <w:i/>
          <w:sz w:val="24"/>
        </w:rPr>
        <w:t>in silico</w:t>
      </w:r>
      <w:r w:rsidRPr="00426D9F">
        <w:rPr>
          <w:rFonts w:ascii="Times" w:hAnsi="Times"/>
          <w:sz w:val="24"/>
        </w:rPr>
        <w:t xml:space="preserve">-generated tandem mass spectra resulting from the Pacific oyster proteome (Fang et al. 2012) using SEQUEST </w:t>
      </w:r>
      <w:r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1994)</w:t>
      </w:r>
      <w:r w:rsidRPr="00426D9F">
        <w:rPr>
          <w:rFonts w:ascii="Times" w:hAnsi="Times"/>
          <w:sz w:val="24"/>
        </w:rPr>
        <w:fldChar w:fldCharType="end"/>
      </w:r>
      <w:r w:rsidRPr="00426D9F">
        <w:rPr>
          <w:rFonts w:ascii="Times" w:hAnsi="Times"/>
          <w:sz w:val="24"/>
        </w:rPr>
        <w:t xml:space="preserve">.  Using PeptideProphet from the trans-proteomic pipeline (TPP), peptides were assigned a relative score for best match to the database </w:t>
      </w:r>
      <w:r w:rsidRPr="00426D9F">
        <w:rPr>
          <w:rFonts w:ascii="Times" w:hAnsi="Times"/>
          <w:sz w:val="24"/>
        </w:rPr>
        <w:fldChar w:fldCharType="begin" w:fldLock="1"/>
      </w:r>
      <w:r w:rsidRPr="00426D9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Eng et al., 2008; Eng et al., 1994)</w:t>
      </w:r>
      <w:r w:rsidRPr="00426D9F">
        <w:rPr>
          <w:rFonts w:ascii="Times" w:hAnsi="Times"/>
          <w:sz w:val="24"/>
        </w:rPr>
        <w:fldChar w:fldCharType="end"/>
      </w:r>
      <w:r w:rsidRPr="00426D9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78AF1D15" w14:textId="3396DB0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NSAF (normalized spectral abundance factor), a metric based on spectral counting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Florens et al., 2006)</w:t>
      </w:r>
      <w:r w:rsidRPr="00426D9F">
        <w:rPr>
          <w:rFonts w:ascii="Times" w:hAnsi="Times"/>
          <w:sz w:val="24"/>
        </w:rPr>
        <w:fldChar w:fldCharType="end"/>
      </w:r>
      <w:r w:rsidRPr="00426D9F">
        <w:rPr>
          <w:rFonts w:ascii="Times" w:hAnsi="Times"/>
          <w:sz w:val="24"/>
        </w:rPr>
        <w:t>.  This workflow was executed in SQLshare (Howe et al., 2011</w:t>
      </w:r>
      <w:r w:rsidR="0039086A">
        <w:rPr>
          <w:rFonts w:ascii="Times" w:hAnsi="Times"/>
          <w:sz w:val="24"/>
        </w:rPr>
        <w:t xml:space="preserve">; </w:t>
      </w:r>
      <w:r w:rsidR="0039086A">
        <w:rPr>
          <w:rFonts w:ascii="Times" w:hAnsi="Times"/>
          <w:szCs w:val="22"/>
        </w:rPr>
        <w:t xml:space="preserve">for access to workflow and all input files see </w:t>
      </w:r>
      <w:r w:rsidR="0039086A" w:rsidRPr="00596E7C">
        <w:rPr>
          <w:rFonts w:ascii="Times" w:hAnsi="Times"/>
          <w:szCs w:val="22"/>
        </w:rPr>
        <w:t>http://figshare.com/articles/SQLShare_workflow_for_proteomics_analysis/894323</w:t>
      </w:r>
      <w:r w:rsidRPr="00426D9F">
        <w:rPr>
          <w:rFonts w:ascii="Times" w:hAnsi="Times"/>
          <w:sz w:val="24"/>
        </w:rPr>
        <w:t>).</w:t>
      </w:r>
    </w:p>
    <w:p w14:paraId="70FB9461"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Oyster proteins (Fang et al. 2012) were annotated by comparing sequences to the UniProt-KB/SwissProt database (</w:t>
      </w:r>
      <w:hyperlink r:id="rId26">
        <w:r w:rsidRPr="00426D9F">
          <w:rPr>
            <w:rFonts w:ascii="Times" w:hAnsi="Times"/>
            <w:color w:val="1155CC"/>
            <w:sz w:val="24"/>
            <w:u w:val="single"/>
          </w:rPr>
          <w:t>http://uniprot.org</w:t>
        </w:r>
      </w:hyperlink>
      <w:r w:rsidRPr="00426D9F">
        <w:rPr>
          <w:rFonts w:ascii="Times" w:hAnsi="Times"/>
          <w:sz w:val="24"/>
        </w:rPr>
        <w:t xml:space="preserve">) using the blastp algorithm </w:t>
      </w:r>
      <w:r w:rsidRPr="00426D9F">
        <w:rPr>
          <w:rFonts w:ascii="Times" w:hAnsi="Times"/>
          <w:sz w:val="24"/>
        </w:rPr>
        <w:fldChar w:fldCharType="begin" w:fldLock="1"/>
      </w:r>
      <w:r w:rsidRPr="00426D9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Altschul et al., 1997)</w:t>
      </w:r>
      <w:r w:rsidRPr="00426D9F">
        <w:rPr>
          <w:rFonts w:ascii="Times" w:hAnsi="Times"/>
          <w:sz w:val="24"/>
        </w:rPr>
        <w:fldChar w:fldCharType="end"/>
      </w:r>
      <w:r w:rsidRPr="00426D9F">
        <w:rPr>
          <w:rFonts w:ascii="Times" w:hAnsi="Times"/>
          <w:sz w:val="24"/>
        </w:rPr>
        <w:t xml:space="preserve"> with an e-value limit of 1E-10.  Based on homology with the SwissProt database, oyster proteins were further annotated with Gene Ontology (GO) and GO parent categories (GO Slim).</w:t>
      </w:r>
    </w:p>
    <w:p w14:paraId="47843B9D" w14:textId="0A2874A5" w:rsidR="00732DA8" w:rsidRPr="00426D9F" w:rsidRDefault="00426D9F" w:rsidP="00363A7C">
      <w:pPr>
        <w:pStyle w:val="normal0"/>
        <w:spacing w:line="360" w:lineRule="auto"/>
        <w:ind w:firstLine="720"/>
        <w:rPr>
          <w:rFonts w:ascii="Times" w:hAnsi="Times"/>
          <w:sz w:val="24"/>
        </w:rPr>
      </w:pPr>
      <w:r w:rsidRPr="00426D9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  Use of a q-value instead of a p-value from a t-test allows for a multiple comparisons correction using the positive false discovery rate </w:t>
      </w:r>
      <w:r w:rsidRPr="00426D9F">
        <w:rPr>
          <w:rFonts w:ascii="Times" w:hAnsi="Times"/>
          <w:sz w:val="24"/>
        </w:rPr>
        <w:fldChar w:fldCharType="begin" w:fldLock="1"/>
      </w:r>
      <w:r w:rsidRPr="00426D9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Storey and Tibshirani, 2003; Storey, 2002)</w:t>
      </w:r>
      <w:r w:rsidRPr="00426D9F">
        <w:rPr>
          <w:rFonts w:ascii="Times" w:hAnsi="Times"/>
          <w:sz w:val="24"/>
        </w:rPr>
        <w:fldChar w:fldCharType="end"/>
      </w:r>
      <w:r w:rsidRPr="00426D9F">
        <w:rPr>
          <w:rFonts w:ascii="Times" w:hAnsi="Times"/>
          <w:sz w:val="24"/>
        </w:rPr>
        <w:t>.  In an effort to determine the biological processes that were influenced by altered environmental conditions, proteins were considered differentially expressed if ei</w:t>
      </w:r>
      <w:r w:rsidR="0039086A">
        <w:rPr>
          <w:rFonts w:ascii="Times" w:hAnsi="Times"/>
          <w:sz w:val="24"/>
        </w:rPr>
        <w:t>ther there was 1) a 2</w:t>
      </w:r>
      <w:r w:rsidRPr="00426D9F">
        <w:rPr>
          <w:rFonts w:ascii="Times" w:hAnsi="Times"/>
          <w:sz w:val="24"/>
        </w:rPr>
        <w:t>-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Proteins expressed in only one treatment were co</w:t>
      </w:r>
      <w:r w:rsidR="0039086A">
        <w:rPr>
          <w:rFonts w:ascii="Times" w:hAnsi="Times"/>
          <w:sz w:val="24"/>
        </w:rPr>
        <w:t>nsidered having a greater than 2</w:t>
      </w:r>
      <w:r w:rsidRPr="00426D9F">
        <w:rPr>
          <w:rFonts w:ascii="Times" w:hAnsi="Times"/>
          <w:sz w:val="24"/>
        </w:rPr>
        <w:t>-fold differentially expressed</w:t>
      </w:r>
      <w:r w:rsidR="0039086A">
        <w:rPr>
          <w:rFonts w:ascii="Times" w:hAnsi="Times"/>
          <w:sz w:val="24"/>
        </w:rPr>
        <w:t xml:space="preserve"> and were included in the differentially expressed</w:t>
      </w:r>
      <w:r w:rsidRPr="00426D9F">
        <w:rPr>
          <w:rFonts w:ascii="Times" w:hAnsi="Times"/>
          <w:sz w:val="24"/>
        </w:rPr>
        <w:t xml:space="preserve"> protein group.</w:t>
      </w:r>
      <w:r w:rsidR="0039086A">
        <w:rPr>
          <w:rFonts w:ascii="Times" w:hAnsi="Times"/>
          <w:sz w:val="24"/>
        </w:rPr>
        <w:t xml:space="preserve">  </w:t>
      </w:r>
      <w:r w:rsidR="0039086A">
        <w:rPr>
          <w:rFonts w:ascii="Times" w:hAnsi="Times"/>
          <w:szCs w:val="22"/>
        </w:rPr>
        <w:t xml:space="preserve">These differentially expressed proteins were visualized in iPath2 using Uniprot-KB/SwissProt annotations </w:t>
      </w:r>
      <w:r w:rsidR="0039086A">
        <w:rPr>
          <w:rFonts w:ascii="Times" w:hAnsi="Times"/>
          <w:szCs w:val="22"/>
        </w:rPr>
        <w:fldChar w:fldCharType="begin" w:fldLock="1"/>
      </w:r>
      <w:r w:rsidR="0039086A">
        <w:rPr>
          <w:rFonts w:ascii="Times" w:hAnsi="Times"/>
          <w:szCs w:val="22"/>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0039086A">
        <w:rPr>
          <w:rFonts w:ascii="Times" w:hAnsi="Times"/>
          <w:szCs w:val="22"/>
        </w:rPr>
        <w:fldChar w:fldCharType="separate"/>
      </w:r>
      <w:r w:rsidR="0039086A" w:rsidRPr="00596E7C">
        <w:rPr>
          <w:rFonts w:ascii="Times" w:hAnsi="Times"/>
          <w:noProof/>
          <w:szCs w:val="22"/>
        </w:rPr>
        <w:t>(Letunic</w:t>
      </w:r>
      <w:r w:rsidR="0039086A">
        <w:rPr>
          <w:rFonts w:ascii="Times" w:hAnsi="Times"/>
          <w:noProof/>
          <w:szCs w:val="22"/>
        </w:rPr>
        <w:t xml:space="preserve"> et al.</w:t>
      </w:r>
      <w:r w:rsidR="0039086A" w:rsidRPr="00596E7C">
        <w:rPr>
          <w:rFonts w:ascii="Times" w:hAnsi="Times"/>
          <w:noProof/>
          <w:szCs w:val="22"/>
        </w:rPr>
        <w:t>, 2008; Yamada</w:t>
      </w:r>
      <w:r w:rsidR="0039086A">
        <w:rPr>
          <w:rFonts w:ascii="Times" w:hAnsi="Times"/>
          <w:noProof/>
          <w:szCs w:val="22"/>
        </w:rPr>
        <w:t xml:space="preserve"> et al.</w:t>
      </w:r>
      <w:r w:rsidR="0039086A" w:rsidRPr="00596E7C">
        <w:rPr>
          <w:rFonts w:ascii="Times" w:hAnsi="Times"/>
          <w:noProof/>
          <w:szCs w:val="22"/>
        </w:rPr>
        <w:t>, 2011)</w:t>
      </w:r>
      <w:r w:rsidR="0039086A">
        <w:rPr>
          <w:rFonts w:ascii="Times" w:hAnsi="Times"/>
          <w:szCs w:val="22"/>
        </w:rPr>
        <w:fldChar w:fldCharType="end"/>
      </w:r>
      <w:r w:rsidR="0039086A">
        <w:rPr>
          <w:rFonts w:ascii="Times" w:hAnsi="Times"/>
          <w:szCs w:val="22"/>
        </w:rPr>
        <w:t xml:space="preserve"> for each treatment comparison.  </w:t>
      </w:r>
      <w:proofErr w:type="gramStart"/>
      <w:r w:rsidR="0039086A">
        <w:rPr>
          <w:rFonts w:ascii="Times" w:hAnsi="Times"/>
          <w:szCs w:val="22"/>
        </w:rPr>
        <w:t>iPath2</w:t>
      </w:r>
      <w:proofErr w:type="gramEnd"/>
      <w:r w:rsidR="0039086A">
        <w:rPr>
          <w:rFonts w:ascii="Times" w:hAnsi="Times"/>
          <w:szCs w:val="22"/>
        </w:rPr>
        <w:t xml:space="preserve"> is an online software that allows for visualization of protein interactions and pathways.</w:t>
      </w:r>
      <w:r w:rsidRPr="00426D9F">
        <w:rPr>
          <w:rFonts w:ascii="Times" w:hAnsi="Times"/>
          <w:sz w:val="24"/>
        </w:rPr>
        <w:t xml:space="preserve"> Enrichment analysis was performed on differentially expressed proteins using the Database for Annotation, Visualization, and Integrated Discovery (DAVID) v. 6.7 (</w:t>
      </w:r>
      <w:r w:rsidRPr="00426D9F">
        <w:rPr>
          <w:rFonts w:ascii="Times" w:hAnsi="Times"/>
          <w:sz w:val="24"/>
        </w:rPr>
        <w:fldChar w:fldCharType="begin" w:fldLock="1"/>
      </w:r>
      <w:r w:rsidRPr="00426D9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Pr="00426D9F">
        <w:rPr>
          <w:rFonts w:ascii="Times" w:hAnsi="Times"/>
          <w:sz w:val="24"/>
        </w:rPr>
        <w:fldChar w:fldCharType="separate"/>
      </w:r>
      <w:r w:rsidRPr="00426D9F">
        <w:rPr>
          <w:rFonts w:ascii="Times" w:hAnsi="Times"/>
          <w:noProof/>
          <w:sz w:val="24"/>
        </w:rPr>
        <w:t>Huang et al., 2009a, 2009b)</w:t>
      </w:r>
      <w:r w:rsidRPr="00426D9F">
        <w:rPr>
          <w:rFonts w:ascii="Times" w:hAnsi="Times"/>
          <w:sz w:val="24"/>
        </w:rPr>
        <w:fldChar w:fldCharType="end"/>
      </w:r>
      <w:r w:rsidRPr="00426D9F">
        <w:rPr>
          <w:rFonts w:ascii="Times" w:hAnsi="Times"/>
          <w:sz w:val="24"/>
        </w:rPr>
        <w:t xml:space="preserve"> (</w:t>
      </w:r>
      <w:hyperlink r:id="rId27">
        <w:r w:rsidRPr="00426D9F">
          <w:rPr>
            <w:rFonts w:ascii="Times" w:hAnsi="Times"/>
            <w:color w:val="1155CC"/>
            <w:sz w:val="24"/>
            <w:u w:val="single"/>
          </w:rPr>
          <w:t>http://david.abcc.ncifcrf.gov/</w:t>
        </w:r>
      </w:hyperlink>
      <w:r w:rsidRPr="00426D9F">
        <w:rPr>
          <w:rFonts w:ascii="Times" w:hAnsi="Times"/>
          <w:color w:val="1155CC"/>
          <w:sz w:val="24"/>
          <w:u w:val="single"/>
        </w:rPr>
        <w:t>)</w:t>
      </w:r>
      <w:r w:rsidRPr="00426D9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12F5D498" w14:textId="77777777" w:rsidR="00732DA8" w:rsidRPr="00732DA8" w:rsidRDefault="00732DA8" w:rsidP="00732DA8"/>
    <w:p w14:paraId="6F14F1A4" w14:textId="77777777" w:rsidR="00C02D9B" w:rsidRDefault="00C02D9B" w:rsidP="00C02D9B">
      <w:pPr>
        <w:pStyle w:val="Heading2"/>
      </w:pPr>
      <w:bookmarkStart w:id="56" w:name="_Toc250547471"/>
      <w:r>
        <w:t>Results</w:t>
      </w:r>
      <w:bookmarkEnd w:id="56"/>
    </w:p>
    <w:p w14:paraId="0FD3A5F4" w14:textId="16FAFB54" w:rsidR="00EF2726" w:rsidRDefault="00EF2726" w:rsidP="00EF2726">
      <w:pPr>
        <w:pStyle w:val="Heading3"/>
      </w:pPr>
      <w:bookmarkStart w:id="57" w:name="_Toc250547472"/>
      <w:r>
        <w:t>Seawater chemistry analysis</w:t>
      </w:r>
      <w:bookmarkEnd w:id="57"/>
    </w:p>
    <w:p w14:paraId="2003ED18" w14:textId="77777777" w:rsidR="00C85C10" w:rsidRPr="00C85C10" w:rsidRDefault="00C85C10" w:rsidP="00C85C10"/>
    <w:p w14:paraId="197B7CF0" w14:textId="6D55F8C9"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the four different treatments remained consistent throughout the </w:t>
      </w:r>
      <w:proofErr w:type="gramStart"/>
      <w:r w:rsidRPr="00426D9F">
        <w:rPr>
          <w:rFonts w:ascii="Times" w:hAnsi="Times"/>
          <w:sz w:val="24"/>
        </w:rPr>
        <w:t>one month</w:t>
      </w:r>
      <w:proofErr w:type="gramEnd"/>
      <w:r w:rsidRPr="00426D9F">
        <w:rPr>
          <w:rFonts w:ascii="Times" w:hAnsi="Times"/>
          <w:sz w:val="24"/>
        </w:rPr>
        <w:t xml:space="preserve"> experiment (Table </w:t>
      </w:r>
      <w:r w:rsidR="00363A7C">
        <w:rPr>
          <w:rFonts w:ascii="Times" w:hAnsi="Times"/>
          <w:sz w:val="24"/>
        </w:rPr>
        <w:t>III.</w:t>
      </w:r>
      <w:r w:rsidRPr="00426D9F">
        <w:rPr>
          <w:rFonts w:ascii="Times" w:hAnsi="Times"/>
          <w:sz w:val="24"/>
        </w:rPr>
        <w:t xml:space="preserve">1). Average pH (± s.d.) for treatments as measured by the DuraFET probe </w:t>
      </w:r>
      <w:proofErr w:type="gramStart"/>
      <w:r w:rsidRPr="00426D9F">
        <w:rPr>
          <w:rFonts w:ascii="Times" w:hAnsi="Times"/>
          <w:sz w:val="24"/>
        </w:rPr>
        <w:t>were</w:t>
      </w:r>
      <w:proofErr w:type="gramEnd"/>
      <w:r w:rsidRPr="00426D9F">
        <w:rPr>
          <w:rFonts w:ascii="Times" w:hAnsi="Times"/>
          <w:sz w:val="24"/>
        </w:rPr>
        <w:t xml:space="preserve"> 8.02 ± 0.02, 7.73 ± 0.04, 7.63 ± 0.10, and 7.29 ± 0.10 for the 400, 800, 1000, and 2800 µatm treatments, respectively.  Spectrophotometric pH corroborated the DuraFET measurements (spectrophotometric pH data not shown).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in containers with oysters was approximately 40 µatm higher than the source water </w:t>
      </w:r>
      <w:proofErr w:type="gramStart"/>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t>
      </w:r>
      <w:proofErr w:type="gramEnd"/>
      <w:r w:rsidRPr="00426D9F">
        <w:rPr>
          <w:rFonts w:ascii="Times" w:hAnsi="Times"/>
          <w:sz w:val="24"/>
        </w:rPr>
        <w:t xml:space="preserve"> except for the 2800 µatm treatment where it was approximately 75 µatm lower than the source water.  Total alkalinity was 9% higher in the chambers (data not shown) compared to the source water for 400 µatm, 10% higher at 800 µatm, 13% higher at 1000 µatm, and 3% lower at 2800 µatm.  Calcite was undersaturated (Ω</w:t>
      </w:r>
      <w:r w:rsidRPr="00426D9F">
        <w:rPr>
          <w:rFonts w:ascii="Times" w:hAnsi="Times"/>
          <w:sz w:val="24"/>
          <w:vertAlign w:val="subscript"/>
        </w:rPr>
        <w:t>c</w:t>
      </w:r>
      <w:r w:rsidRPr="00426D9F">
        <w:rPr>
          <w:rFonts w:ascii="Times" w:hAnsi="Times"/>
          <w:sz w:val="24"/>
        </w:rPr>
        <w:t xml:space="preserve"> &lt; 1.0) only at the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 and aragonite was undersaturated at the two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levels (1000 µatm and 2800 µatm).</w:t>
      </w:r>
    </w:p>
    <w:p w14:paraId="0B02AFF7" w14:textId="77777777" w:rsidR="002A3DE3" w:rsidRDefault="002A3DE3" w:rsidP="002A3DE3">
      <w:pPr>
        <w:pStyle w:val="normal0"/>
        <w:spacing w:line="240" w:lineRule="auto"/>
        <w:rPr>
          <w:rFonts w:ascii="Times" w:hAnsi="Times"/>
          <w:sz w:val="24"/>
        </w:rPr>
      </w:pPr>
    </w:p>
    <w:p w14:paraId="01255E84" w14:textId="7D243E7F"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proofErr w:type="gramStart"/>
      <w:r w:rsidR="00426D9F" w:rsidRPr="00426D9F">
        <w:rPr>
          <w:rFonts w:ascii="Times" w:hAnsi="Times"/>
          <w:sz w:val="24"/>
        </w:rPr>
        <w:t>Water chemistry summary data.</w:t>
      </w:r>
      <w:proofErr w:type="gramEnd"/>
      <w:r w:rsidR="00426D9F" w:rsidRPr="00426D9F">
        <w:rPr>
          <w:rFonts w:ascii="Times" w:hAnsi="Times"/>
          <w:sz w:val="24"/>
        </w:rPr>
        <w:t xml:space="preserve"> Mean and ± standard deviation are provided for the </w:t>
      </w:r>
      <w:proofErr w:type="gramStart"/>
      <w:r w:rsidR="00426D9F" w:rsidRPr="00426D9F">
        <w:rPr>
          <w:rFonts w:ascii="Times" w:hAnsi="Times"/>
          <w:sz w:val="24"/>
        </w:rPr>
        <w:t>29 day</w:t>
      </w:r>
      <w:proofErr w:type="gramEnd"/>
      <w:r w:rsidR="00426D9F" w:rsidRPr="00426D9F">
        <w:rPr>
          <w:rFonts w:ascii="Times" w:hAnsi="Times"/>
          <w:sz w:val="24"/>
        </w:rPr>
        <w:t xml:space="preserve">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w:t>
      </w:r>
      <w:proofErr w:type="gramStart"/>
      <w:r w:rsidR="00426D9F" w:rsidRPr="00426D9F">
        <w:rPr>
          <w:rFonts w:ascii="Times" w:hAnsi="Times"/>
          <w:sz w:val="24"/>
        </w:rPr>
        <w:t>pH</w:t>
      </w:r>
      <w:proofErr w:type="gramEnd"/>
      <w:r w:rsidR="00426D9F" w:rsidRPr="00426D9F">
        <w:rPr>
          <w:rFonts w:ascii="Times" w:hAnsi="Times"/>
          <w:sz w:val="24"/>
        </w:rPr>
        <w:t xml:space="preserve"> and temperature values are from the continuous monitoring by the DuraFET probe.  </w:t>
      </w:r>
      <w:proofErr w:type="gramStart"/>
      <w:r w:rsidR="00426D9F" w:rsidRPr="00426D9F">
        <w:rPr>
          <w:rFonts w:ascii="Times" w:hAnsi="Times"/>
          <w:sz w:val="24"/>
        </w:rPr>
        <w:t>pH</w:t>
      </w:r>
      <w:proofErr w:type="gramEnd"/>
      <w:r w:rsidR="00426D9F" w:rsidRPr="00426D9F">
        <w:rPr>
          <w:rFonts w:ascii="Times" w:hAnsi="Times"/>
          <w:sz w:val="24"/>
        </w:rPr>
        <w:t>,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calc (Robbins et al., 2010).</w:t>
      </w:r>
    </w:p>
    <w:p w14:paraId="0A73D9E9" w14:textId="05059FF9" w:rsidR="00EF2726" w:rsidRPr="00EF2726" w:rsidRDefault="002A3DE3" w:rsidP="00EF2726">
      <w:r>
        <w:rPr>
          <w:noProof/>
          <w:lang w:eastAsia="en-US"/>
        </w:rPr>
        <w:drawing>
          <wp:inline distT="0" distB="0" distL="0" distR="0" wp14:anchorId="43D6C522" wp14:editId="509F5167">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35888CA0" w14:textId="36E171A8" w:rsidR="00EF2726" w:rsidRDefault="00EF2726" w:rsidP="00EF2726">
      <w:pPr>
        <w:pStyle w:val="Heading3"/>
      </w:pPr>
      <w:bookmarkStart w:id="58" w:name="_Toc250547473"/>
      <w:r>
        <w:t>Oyster growth</w:t>
      </w:r>
      <w:bookmarkEnd w:id="58"/>
    </w:p>
    <w:p w14:paraId="51AB71C8" w14:textId="77777777" w:rsidR="00C85C10" w:rsidRPr="00C85C10" w:rsidRDefault="00C85C10" w:rsidP="00C85C10"/>
    <w:p w14:paraId="68E902E3" w14:textId="16363520" w:rsidR="00EF2726" w:rsidRDefault="00426D9F" w:rsidP="00426D9F">
      <w:pPr>
        <w:spacing w:line="360" w:lineRule="auto"/>
        <w:ind w:firstLine="720"/>
        <w:rPr>
          <w:rFonts w:ascii="Times" w:hAnsi="Times"/>
        </w:rPr>
      </w:pPr>
      <w:r w:rsidRPr="00B14C1B">
        <w:rPr>
          <w:rFonts w:ascii="Times" w:hAnsi="Times"/>
          <w:szCs w:val="22"/>
        </w:rPr>
        <w:t xml:space="preserve">Relative growth rate (RGR) for shell mass exposed to increas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as measured by buoyant weight, was not significantly different among treatments (p &gt; 0.05) (Table </w:t>
      </w:r>
      <w:r w:rsidR="00363A7C">
        <w:rPr>
          <w:rFonts w:ascii="Times" w:hAnsi="Times"/>
          <w:szCs w:val="22"/>
        </w:rPr>
        <w:t>III.</w:t>
      </w:r>
      <w:r w:rsidRPr="00B14C1B">
        <w:rPr>
          <w:rFonts w:ascii="Times" w:hAnsi="Times"/>
          <w:szCs w:val="22"/>
        </w:rPr>
        <w:t xml:space="preserve">2).  There was a significant effect of time on shell mass across all treatments (F = 6.1190, p = 0.014), indicating shell growth in all treatments.  </w:t>
      </w:r>
    </w:p>
    <w:p w14:paraId="7AD24C8B" w14:textId="77777777" w:rsidR="002A3DE3" w:rsidRDefault="002A3DE3" w:rsidP="002A3DE3"/>
    <w:p w14:paraId="23F484CB" w14:textId="1F9973A9"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1E1F53FE" w14:textId="3A9C4BB7" w:rsidR="002A3DE3" w:rsidRPr="00EF2726" w:rsidRDefault="002A3DE3" w:rsidP="002A3DE3">
      <w:r>
        <w:rPr>
          <w:noProof/>
          <w:lang w:eastAsia="en-US"/>
        </w:rPr>
        <w:drawing>
          <wp:inline distT="0" distB="0" distL="0" distR="0" wp14:anchorId="19117609" wp14:editId="2EBB4902">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9">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52879810" w14:textId="74C9B2BD" w:rsidR="00EF2726" w:rsidRDefault="00EF2726" w:rsidP="00EF2726">
      <w:pPr>
        <w:pStyle w:val="Heading3"/>
      </w:pPr>
      <w:bookmarkStart w:id="59" w:name="_Toc250547474"/>
      <w:r>
        <w:t>Micromechanical properties</w:t>
      </w:r>
      <w:bookmarkEnd w:id="59"/>
    </w:p>
    <w:p w14:paraId="3938EB1C" w14:textId="77777777" w:rsidR="00C85C10" w:rsidRPr="00C85C10" w:rsidRDefault="00C85C10" w:rsidP="00C85C10"/>
    <w:p w14:paraId="59AE0316" w14:textId="0E014890"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treatments (microhardness: Welch ANOVA, p = 0.014; fracture toughness: one-way ANOVA, p = 0.003) (Figure </w:t>
      </w:r>
      <w:r w:rsidR="00363A7C">
        <w:rPr>
          <w:rFonts w:ascii="Times" w:hAnsi="Times"/>
          <w:sz w:val="24"/>
        </w:rPr>
        <w:t>III.</w:t>
      </w:r>
      <w:r w:rsidRPr="00426D9F">
        <w:rPr>
          <w:rFonts w:ascii="Times" w:hAnsi="Times"/>
          <w:sz w:val="24"/>
        </w:rPr>
        <w:t xml:space="preserve">1). The microhardness of shells grown at 1000 µatm was significantly lower than that of shells grown at 400 µatm (Games-Howell: p &lt; 0.05). Shells grown at 2800 µatm showed a trend toward lower microhardness as compared to the </w:t>
      </w:r>
      <w:proofErr w:type="gramStart"/>
      <w:r w:rsidRPr="00426D9F">
        <w:rPr>
          <w:rFonts w:ascii="Times" w:hAnsi="Times"/>
          <w:sz w:val="24"/>
        </w:rPr>
        <w:t>400 µ</w:t>
      </w:r>
      <w:proofErr w:type="gramEnd"/>
      <w:r w:rsidRPr="00426D9F">
        <w:rPr>
          <w:rFonts w:ascii="Times" w:hAnsi="Times"/>
          <w:sz w:val="24"/>
        </w:rPr>
        <w:t>atm 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Tukey HSD: p &lt; 0.05). Representative cracks formed by micromechanical testing are shown in Figure S</w:t>
      </w:r>
      <w:r w:rsidR="00363A7C">
        <w:rPr>
          <w:rFonts w:ascii="Times" w:hAnsi="Times"/>
          <w:sz w:val="24"/>
        </w:rPr>
        <w:t xml:space="preserve"> III.</w:t>
      </w:r>
      <w:r w:rsidRPr="00426D9F">
        <w:rPr>
          <w:rFonts w:ascii="Times" w:hAnsi="Times"/>
          <w:sz w:val="24"/>
        </w:rPr>
        <w:t>1.</w:t>
      </w:r>
      <w:r w:rsidR="00EF2726" w:rsidRPr="00426D9F">
        <w:rPr>
          <w:rFonts w:ascii="Times" w:hAnsi="Times"/>
          <w:sz w:val="24"/>
        </w:rPr>
        <w:t xml:space="preserve"> </w:t>
      </w:r>
    </w:p>
    <w:p w14:paraId="61EC8DBE" w14:textId="5807AE3D"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39B42CBB" wp14:editId="3A6D27E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30">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7523CA81" w14:textId="4F397A50"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1D21DB1" w14:textId="78DAF9A4" w:rsidR="00EF2726" w:rsidRDefault="00EF2726" w:rsidP="00EF2726">
      <w:pPr>
        <w:pStyle w:val="Heading3"/>
      </w:pPr>
      <w:bookmarkStart w:id="60" w:name="_Toc250547475"/>
      <w:r>
        <w:t>Fatty acids</w:t>
      </w:r>
      <w:bookmarkEnd w:id="60"/>
    </w:p>
    <w:p w14:paraId="57A068C3" w14:textId="77777777" w:rsidR="00C85C10" w:rsidRPr="00C85C10" w:rsidRDefault="00C85C10" w:rsidP="00C85C10"/>
    <w:p w14:paraId="611203F9" w14:textId="5B4A76C3" w:rsidR="00295E93" w:rsidRDefault="00295E93" w:rsidP="00363A7C">
      <w:pPr>
        <w:spacing w:line="360" w:lineRule="auto"/>
        <w:ind w:firstLine="720"/>
        <w:rPr>
          <w:rFonts w:ascii="Times" w:hAnsi="Times"/>
          <w:szCs w:val="22"/>
        </w:rPr>
      </w:pPr>
      <w:r w:rsidRPr="00B14C1B">
        <w:rPr>
          <w:rFonts w:ascii="Times" w:hAnsi="Times"/>
          <w:szCs w:val="22"/>
        </w:rPr>
        <w:t xml:space="preserve">There was no difference in fatty acid profiles among three treatments (400, 800, and 2800 µatm) (Figure </w:t>
      </w:r>
      <w:r w:rsidR="00363A7C">
        <w:rPr>
          <w:rFonts w:ascii="Times" w:hAnsi="Times"/>
          <w:szCs w:val="22"/>
        </w:rPr>
        <w:t>III.</w:t>
      </w:r>
      <w:r w:rsidRPr="00B14C1B">
        <w:rPr>
          <w:rFonts w:ascii="Times" w:hAnsi="Times"/>
          <w:szCs w:val="22"/>
        </w:rPr>
        <w:t xml:space="preserve">2).  The nonmetric multidimensional scaling (NMDS) approach shows the relative position of each oyster according to its entire fatty acid profile (i.e. oysters that are plotted close together have similar fatty acid profiles).  There is also no significant difference in total fatty acid per milligram tissue (data not shown).  Twenty-one fatty acid peaks were identified in the 24 samples, which is within the range of 16-35 fatty acids found in other studies of bivalves </w:t>
      </w:r>
      <w:r w:rsidRPr="00B14C1B">
        <w:rPr>
          <w:rFonts w:ascii="Times" w:hAnsi="Times"/>
          <w:szCs w:val="22"/>
        </w:rPr>
        <w:fldChar w:fldCharType="begin" w:fldLock="1"/>
      </w:r>
      <w:r w:rsidRPr="00B14C1B">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Both et al., 2011; Milke et al., 2004; Pettersen et al., 2010; Soudant et al., 1999)</w:t>
      </w:r>
      <w:r w:rsidRPr="00B14C1B">
        <w:rPr>
          <w:rFonts w:ascii="Times" w:hAnsi="Times"/>
          <w:szCs w:val="22"/>
        </w:rPr>
        <w:fldChar w:fldCharType="end"/>
      </w:r>
      <w:r w:rsidRPr="00B14C1B">
        <w:rPr>
          <w:rFonts w:ascii="Times" w:hAnsi="Times"/>
          <w:szCs w:val="22"/>
        </w:rPr>
        <w:t>.  Among those fatty acids identified were 16:0; 18:0; 18:1n-9; 18:1n-7; 18:2n-6; ALA (18:3n-3); ARA (20:4n-6); EPA (20:5n-3); DPA (22:5n-6); n-3 DPA (22:5n-3); and DHA (22:6n-3).  Raw and normalized fatty acid data are available in Table S</w:t>
      </w:r>
      <w:r w:rsidR="00363A7C">
        <w:rPr>
          <w:rFonts w:ascii="Times" w:hAnsi="Times"/>
          <w:szCs w:val="22"/>
        </w:rPr>
        <w:t xml:space="preserve"> III.</w:t>
      </w:r>
      <w:r>
        <w:rPr>
          <w:rFonts w:ascii="Times" w:hAnsi="Times"/>
          <w:szCs w:val="22"/>
        </w:rPr>
        <w:t>1.</w:t>
      </w:r>
    </w:p>
    <w:p w14:paraId="6D943DC9" w14:textId="77777777" w:rsidR="00295E93" w:rsidRDefault="00295E93" w:rsidP="002A3DE3">
      <w:pPr>
        <w:rPr>
          <w:rFonts w:ascii="Times" w:hAnsi="Times"/>
          <w:szCs w:val="22"/>
        </w:rPr>
      </w:pPr>
    </w:p>
    <w:p w14:paraId="7FB33E8F" w14:textId="61381AB1" w:rsidR="002A3DE3" w:rsidRDefault="002A3DE3" w:rsidP="002A3DE3">
      <w:r>
        <w:rPr>
          <w:noProof/>
          <w:lang w:eastAsia="en-US"/>
        </w:rPr>
        <w:drawing>
          <wp:inline distT="0" distB="0" distL="0" distR="0" wp14:anchorId="697CBA40" wp14:editId="16FF072B">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1">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0C2AA40" w14:textId="4064D12B"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proofErr w:type="gramStart"/>
      <w:r w:rsidRPr="002A3DE3">
        <w:rPr>
          <w:b/>
          <w:sz w:val="24"/>
          <w:szCs w:val="24"/>
        </w:rPr>
        <w:t>Non-metric multidimensional scaling (NMDS) analysis of fatty acid profiles for oysters from 400, 800 and 2800 µatm.</w:t>
      </w:r>
      <w:proofErr w:type="gramEnd"/>
      <w:r w:rsidRPr="002A3DE3">
        <w:rPr>
          <w:sz w:val="24"/>
          <w:szCs w:val="24"/>
        </w:rPr>
        <w:t xml:space="preserve">  There are no differences in relative amounts of fatty acids among the three treatment groups.</w:t>
      </w:r>
    </w:p>
    <w:p w14:paraId="45924201" w14:textId="5DF8CE56" w:rsidR="00EF2726" w:rsidRDefault="00EF2726" w:rsidP="00EF2726">
      <w:pPr>
        <w:pStyle w:val="Heading3"/>
      </w:pPr>
      <w:bookmarkStart w:id="61" w:name="_Toc250547476"/>
      <w:r>
        <w:t>Heat shock response</w:t>
      </w:r>
      <w:bookmarkEnd w:id="61"/>
    </w:p>
    <w:p w14:paraId="3FDFE7A4" w14:textId="77777777" w:rsidR="00C85C10" w:rsidRPr="00C85C10" w:rsidRDefault="00C85C10" w:rsidP="00C85C10"/>
    <w:p w14:paraId="15C0F573" w14:textId="52BAFB65" w:rsidR="002A3DE3" w:rsidRDefault="00295E93" w:rsidP="00295E93">
      <w:pPr>
        <w:spacing w:line="360" w:lineRule="auto"/>
        <w:ind w:firstLine="720"/>
      </w:pPr>
      <w:r w:rsidRPr="00B14C1B">
        <w:rPr>
          <w:rFonts w:ascii="Times" w:hAnsi="Times"/>
          <w:szCs w:val="22"/>
        </w:rPr>
        <w:t xml:space="preserve">There was no difference in mortality in response to heat shock due to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p &gt; 0.05) (Figure </w:t>
      </w:r>
      <w:r w:rsidR="00363A7C">
        <w:rPr>
          <w:rFonts w:ascii="Times" w:hAnsi="Times"/>
          <w:szCs w:val="22"/>
        </w:rPr>
        <w:t>III.</w:t>
      </w:r>
      <w:r w:rsidRPr="00B14C1B">
        <w:rPr>
          <w:rFonts w:ascii="Times" w:hAnsi="Times"/>
          <w:szCs w:val="22"/>
        </w:rPr>
        <w:t xml:space="preserve">3).  There was a significant difference in mortality due to temperature (F = 78.5191, p = 6.0E-13) and day (F = 31.8392, p = 3.5E-7).  One hundred percent mortality (n = 8 oysters per temperature per treatment) occurred across all three treatments by day 5 post-heat </w:t>
      </w:r>
      <w:proofErr w:type="gramStart"/>
      <w:r w:rsidRPr="00B14C1B">
        <w:rPr>
          <w:rFonts w:ascii="Times" w:hAnsi="Times"/>
          <w:szCs w:val="22"/>
        </w:rPr>
        <w:t>shock</w:t>
      </w:r>
      <w:proofErr w:type="gramEnd"/>
      <w:r w:rsidRPr="00B14C1B">
        <w:rPr>
          <w:rFonts w:ascii="Times" w:hAnsi="Times"/>
          <w:szCs w:val="22"/>
        </w:rPr>
        <w:t xml:space="preserve"> at the lethal temperature (44°C).  There was no mortality by day 6 post-heat shock in the 42°C group (data not shown).</w:t>
      </w:r>
      <w:r w:rsidR="002A3DE3">
        <w:rPr>
          <w:noProof/>
          <w:lang w:eastAsia="en-US"/>
        </w:rPr>
        <w:drawing>
          <wp:inline distT="0" distB="0" distL="0" distR="0" wp14:anchorId="507397EA" wp14:editId="0AFE5EB1">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2">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5B836F0F" w14:textId="68353D33" w:rsidR="002A3DE3" w:rsidRPr="00EF2726" w:rsidRDefault="002A3DE3" w:rsidP="002A3DE3">
      <w:r w:rsidRPr="00A51D89">
        <w:rPr>
          <w:rFonts w:ascii="Times" w:hAnsi="Times"/>
        </w:rPr>
        <w:t xml:space="preserve">Figure </w:t>
      </w:r>
      <w:r w:rsidR="00295E93">
        <w:rPr>
          <w:rFonts w:ascii="Times" w:hAnsi="Times"/>
        </w:rPr>
        <w:t>III.</w:t>
      </w:r>
      <w:r w:rsidRPr="00A51D89">
        <w:rPr>
          <w:rFonts w:ascii="Times" w:hAnsi="Times"/>
        </w:rPr>
        <w:t xml:space="preserve">3. </w:t>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 xml:space="preserve">for 1 month - 400 µatm (blue), 800 µatm (green), 1000 µatm (yellow), </w:t>
      </w:r>
      <w:proofErr w:type="gramStart"/>
      <w:r w:rsidRPr="00A51D89">
        <w:rPr>
          <w:rFonts w:ascii="Times" w:hAnsi="Times"/>
        </w:rPr>
        <w:t>2800 µatm</w:t>
      </w:r>
      <w:proofErr w:type="gramEnd"/>
      <w:r w:rsidRPr="00A51D89">
        <w:rPr>
          <w:rFonts w:ascii="Times" w:hAnsi="Times"/>
        </w:rPr>
        <w:t xml:space="preserve"> (orange).</w:t>
      </w:r>
    </w:p>
    <w:p w14:paraId="03A7F89A" w14:textId="2D10A165" w:rsidR="00EF2726" w:rsidRDefault="00EF2726" w:rsidP="00EF2726">
      <w:pPr>
        <w:pStyle w:val="Heading3"/>
      </w:pPr>
      <w:bookmarkStart w:id="62" w:name="_Toc250547477"/>
      <w:r>
        <w:t>Proteomics</w:t>
      </w:r>
      <w:bookmarkEnd w:id="62"/>
    </w:p>
    <w:p w14:paraId="0BC66083" w14:textId="77777777" w:rsidR="00C85C10" w:rsidRPr="00C85C10" w:rsidRDefault="00C85C10" w:rsidP="00C85C10"/>
    <w:p w14:paraId="5D4BE52C" w14:textId="52611C85" w:rsidR="00295E93" w:rsidRPr="00295E93" w:rsidRDefault="00295E93" w:rsidP="00295E93">
      <w:pPr>
        <w:pStyle w:val="normal0"/>
        <w:spacing w:line="360" w:lineRule="auto"/>
        <w:ind w:firstLine="720"/>
        <w:rPr>
          <w:rFonts w:ascii="Times" w:hAnsi="Times"/>
          <w:sz w:val="24"/>
        </w:rPr>
      </w:pPr>
      <w:r w:rsidRPr="00295E93">
        <w:rPr>
          <w:rFonts w:ascii="Times" w:hAnsi="Times"/>
          <w:sz w:val="24"/>
        </w:rPr>
        <w:t>After filtering, 700 733 peptides were considered for analysis corresponding to 1 616 proteins (Table S</w:t>
      </w:r>
      <w:r w:rsidR="00363A7C">
        <w:rPr>
          <w:rFonts w:ascii="Times" w:hAnsi="Times"/>
          <w:sz w:val="24"/>
        </w:rPr>
        <w:t xml:space="preserve"> III.</w:t>
      </w:r>
      <w:r w:rsidRPr="00295E93">
        <w:rPr>
          <w:rFonts w:ascii="Times" w:hAnsi="Times"/>
          <w:sz w:val="24"/>
        </w:rPr>
        <w:t>2, Table S</w:t>
      </w:r>
      <w:r w:rsidR="00363A7C">
        <w:rPr>
          <w:rFonts w:ascii="Times" w:hAnsi="Times"/>
          <w:sz w:val="24"/>
        </w:rPr>
        <w:t xml:space="preserve"> III.</w:t>
      </w:r>
      <w:r w:rsidRPr="00295E93">
        <w:rPr>
          <w:rFonts w:ascii="Times" w:hAnsi="Times"/>
          <w:sz w:val="24"/>
        </w:rPr>
        <w:t xml:space="preserve">3, Table </w:t>
      </w:r>
      <w:r w:rsidR="00363A7C">
        <w:rPr>
          <w:rFonts w:ascii="Times" w:hAnsi="Times"/>
          <w:sz w:val="24"/>
        </w:rPr>
        <w:t>III.</w:t>
      </w:r>
      <w:r w:rsidRPr="00295E93">
        <w:rPr>
          <w:rFonts w:ascii="Times" w:hAnsi="Times"/>
          <w:sz w:val="24"/>
        </w:rPr>
        <w:t>3).  Eighty-nine percent (1 449) of proteins were annotated using the UniProt-KB/SwissProt database and 77% (1 250) of those were further categorized with Gene Ontology information (Table S</w:t>
      </w:r>
      <w:r w:rsidR="00363A7C">
        <w:rPr>
          <w:rFonts w:ascii="Times" w:hAnsi="Times"/>
          <w:sz w:val="24"/>
        </w:rPr>
        <w:t xml:space="preserve"> III.</w:t>
      </w:r>
      <w:r w:rsidRPr="00295E93">
        <w:rPr>
          <w:rFonts w:ascii="Times" w:hAnsi="Times"/>
          <w:sz w:val="24"/>
        </w:rPr>
        <w:t xml:space="preserve">4).  </w:t>
      </w:r>
    </w:p>
    <w:p w14:paraId="43A3AB4A" w14:textId="77777777" w:rsidR="00295E93" w:rsidRPr="00295E93" w:rsidRDefault="00295E93" w:rsidP="00295E93">
      <w:pPr>
        <w:pStyle w:val="normal0"/>
        <w:spacing w:line="360" w:lineRule="auto"/>
        <w:rPr>
          <w:rFonts w:ascii="Times" w:hAnsi="Times"/>
          <w:sz w:val="24"/>
        </w:rPr>
      </w:pPr>
    </w:p>
    <w:p w14:paraId="78EF1BB5" w14:textId="30E8FDA3" w:rsidR="00295E93" w:rsidRPr="00295E93" w:rsidRDefault="00295E93" w:rsidP="00295E93">
      <w:pPr>
        <w:pStyle w:val="normal0"/>
        <w:spacing w:line="360" w:lineRule="auto"/>
        <w:rPr>
          <w:rFonts w:ascii="Times" w:hAnsi="Times"/>
          <w:sz w:val="24"/>
        </w:rPr>
      </w:pPr>
      <w:r w:rsidRPr="00295E93">
        <w:rPr>
          <w:rFonts w:ascii="Times" w:hAnsi="Times"/>
          <w:sz w:val="24"/>
        </w:rPr>
        <w:tab/>
        <w:t xml:space="preserve">Pairwise comparisons were made based on gill protein expression between 1) oysters held at 400 </w:t>
      </w:r>
      <w:bookmarkStart w:id="63" w:name="OLE_LINK1"/>
      <w:bookmarkStart w:id="64" w:name="OLE_LINK2"/>
      <w:r w:rsidRPr="00295E93">
        <w:rPr>
          <w:rFonts w:ascii="Times" w:hAnsi="Times"/>
          <w:sz w:val="24"/>
        </w:rPr>
        <w:t xml:space="preserve">µatm </w:t>
      </w:r>
      <w:bookmarkEnd w:id="63"/>
      <w:bookmarkEnd w:id="64"/>
      <w:r w:rsidRPr="00295E93">
        <w:rPr>
          <w:rFonts w:ascii="Times" w:hAnsi="Times"/>
          <w:sz w:val="24"/>
        </w:rPr>
        <w:t xml:space="preserve">versus oysters held at 2800 µatm, 2) </w:t>
      </w:r>
      <w:bookmarkStart w:id="65" w:name="OLE_LINK3"/>
      <w:bookmarkStart w:id="66" w:name="OLE_LINK4"/>
      <w:r w:rsidRPr="00295E93">
        <w:rPr>
          <w:rFonts w:ascii="Times" w:hAnsi="Times"/>
          <w:sz w:val="24"/>
        </w:rPr>
        <w:t xml:space="preserve">oysters held at 400 µatm versus oysters held at 400 µatm </w:t>
      </w:r>
      <w:bookmarkStart w:id="67" w:name="OLE_LINK5"/>
      <w:bookmarkStart w:id="68" w:name="OLE_LINK6"/>
      <w:r w:rsidRPr="00295E93">
        <w:rPr>
          <w:rFonts w:ascii="Times" w:hAnsi="Times"/>
          <w:sz w:val="24"/>
        </w:rPr>
        <w:t xml:space="preserve">subjected to </w:t>
      </w:r>
      <w:bookmarkEnd w:id="67"/>
      <w:bookmarkEnd w:id="68"/>
      <w:r w:rsidRPr="00295E93">
        <w:rPr>
          <w:rFonts w:ascii="Times" w:hAnsi="Times"/>
          <w:sz w:val="24"/>
        </w:rPr>
        <w:t>subsequent mechanical stress</w:t>
      </w:r>
      <w:bookmarkEnd w:id="65"/>
      <w:bookmarkEnd w:id="66"/>
      <w:r w:rsidRPr="00295E93">
        <w:rPr>
          <w:rFonts w:ascii="Times" w:hAnsi="Times"/>
          <w:sz w:val="24"/>
        </w:rPr>
        <w:t xml:space="preserve">, and 3) oysters held at 2800 µatm versus oysters held at 2800 µatm subjected to subsequent mechanical stress. When the proteomic response of oyster gill tissues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as examined compared to present day conditions, </w:t>
      </w:r>
      <w:r w:rsidR="00B42A60">
        <w:rPr>
          <w:rFonts w:ascii="Times" w:hAnsi="Times"/>
          <w:sz w:val="24"/>
        </w:rPr>
        <w:t>148</w:t>
      </w:r>
      <w:r w:rsidRPr="00295E93">
        <w:rPr>
          <w:rFonts w:ascii="Times" w:hAnsi="Times"/>
          <w:sz w:val="24"/>
        </w:rPr>
        <w:t xml:space="preserve"> proteins were identified as elevated 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conditions whereas </w:t>
      </w:r>
      <w:r w:rsidR="00B42A60">
        <w:rPr>
          <w:rFonts w:ascii="Times" w:hAnsi="Times"/>
          <w:sz w:val="24"/>
        </w:rPr>
        <w:t>136</w:t>
      </w:r>
      <w:r w:rsidRPr="00295E93">
        <w:rPr>
          <w:rFonts w:ascii="Times" w:hAnsi="Times"/>
          <w:sz w:val="24"/>
        </w:rPr>
        <w:t xml:space="preserve"> proteins were expressed at decreased levels (Figure </w:t>
      </w:r>
      <w:r w:rsidR="00363A7C">
        <w:rPr>
          <w:rFonts w:ascii="Times" w:hAnsi="Times"/>
          <w:sz w:val="24"/>
        </w:rPr>
        <w:t>III.</w:t>
      </w:r>
      <w:r w:rsidRPr="00295E93">
        <w:rPr>
          <w:rFonts w:ascii="Times" w:hAnsi="Times"/>
          <w:sz w:val="24"/>
        </w:rPr>
        <w:t>4A, Figure S</w:t>
      </w:r>
      <w:r w:rsidR="00363A7C">
        <w:rPr>
          <w:rFonts w:ascii="Times" w:hAnsi="Times"/>
          <w:sz w:val="24"/>
        </w:rPr>
        <w:t xml:space="preserve"> III.</w:t>
      </w:r>
      <w:r w:rsidRPr="00295E93">
        <w:rPr>
          <w:rFonts w:ascii="Times" w:hAnsi="Times"/>
          <w:sz w:val="24"/>
        </w:rPr>
        <w:t xml:space="preserve">2). </w:t>
      </w:r>
      <w:r w:rsidRPr="00295E93">
        <w:rPr>
          <w:rFonts w:ascii="Times" w:hAnsi="Times"/>
          <w:b/>
          <w:sz w:val="24"/>
        </w:rPr>
        <w:t xml:space="preserve"> </w:t>
      </w:r>
      <w:r w:rsidRPr="00295E93">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Yes), transcription and translation (i.e. calcium-regulated heat stable protein 1, prohibitin-2, and translational activator BCN1), and response to reactive oxygen species (i.e. glutathione S-transferase omega-1). Gene enrichment analysis revealed enriched proteins are associated </w:t>
      </w:r>
      <w:r w:rsidR="00B42A60">
        <w:rPr>
          <w:rFonts w:ascii="Times" w:hAnsi="Times"/>
          <w:szCs w:val="22"/>
        </w:rPr>
        <w:t>with transcription (i.e. transcription elongation regulator 1, 5’-3’ exoribonuclease 2), cell junction organization and cell adhesion (i.e. myosin heavy chain 95F, protocadherin Fat 4), and cell proliferation and tissue development (i.e. integrin beta-PS, growth arrest-specific protein 8)</w:t>
      </w:r>
      <w:r w:rsidRPr="00295E93">
        <w:rPr>
          <w:rFonts w:ascii="Times" w:hAnsi="Times"/>
          <w:sz w:val="24"/>
        </w:rPr>
        <w:t xml:space="preserve"> (Table S</w:t>
      </w:r>
      <w:r w:rsidR="00363A7C">
        <w:rPr>
          <w:rFonts w:ascii="Times" w:hAnsi="Times"/>
          <w:sz w:val="24"/>
        </w:rPr>
        <w:t xml:space="preserve"> III.</w:t>
      </w:r>
      <w:r w:rsidRPr="00295E93">
        <w:rPr>
          <w:rFonts w:ascii="Times" w:hAnsi="Times"/>
          <w:sz w:val="24"/>
        </w:rPr>
        <w:t xml:space="preserve">5).  </w:t>
      </w:r>
    </w:p>
    <w:p w14:paraId="624171C7" w14:textId="4C694DB4" w:rsidR="00B42A60" w:rsidRPr="00B14C1B" w:rsidRDefault="00B42A60" w:rsidP="00B42A60">
      <w:pPr>
        <w:pStyle w:val="normal0"/>
        <w:spacing w:line="360" w:lineRule="auto"/>
        <w:ind w:firstLine="720"/>
        <w:rPr>
          <w:rFonts w:ascii="Times" w:hAnsi="Times"/>
          <w:szCs w:val="22"/>
        </w:rPr>
      </w:pPr>
      <w:r>
        <w:rPr>
          <w:rFonts w:ascii="Times" w:hAnsi="Times"/>
          <w:szCs w:val="22"/>
        </w:rPr>
        <w:t>Two hundred forty-five</w:t>
      </w:r>
      <w:r w:rsidRPr="00B14C1B">
        <w:rPr>
          <w:rFonts w:ascii="Times" w:hAnsi="Times"/>
          <w:szCs w:val="22"/>
        </w:rPr>
        <w:t xml:space="preserve"> proteins were differentially expressed upon mechanical stress exposure at 400 µatm. </w:t>
      </w:r>
      <w:r>
        <w:rPr>
          <w:rFonts w:ascii="Times" w:hAnsi="Times"/>
          <w:szCs w:val="22"/>
        </w:rPr>
        <w:t>One hundred seven</w:t>
      </w:r>
      <w:r w:rsidRPr="00B14C1B">
        <w:rPr>
          <w:rFonts w:ascii="Times" w:hAnsi="Times"/>
          <w:szCs w:val="22"/>
        </w:rPr>
        <w:t xml:space="preserve"> were elevated under mechanical stress and </w:t>
      </w:r>
      <w:r>
        <w:rPr>
          <w:rFonts w:ascii="Times" w:hAnsi="Times"/>
          <w:szCs w:val="22"/>
        </w:rPr>
        <w:t>138</w:t>
      </w:r>
      <w:r w:rsidRPr="00B14C1B">
        <w:rPr>
          <w:rFonts w:ascii="Times" w:hAnsi="Times"/>
          <w:szCs w:val="22"/>
        </w:rPr>
        <w:t xml:space="preserve"> proteins were expressed at a lower level (Figure 4B, Figure S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w:t>
      </w:r>
      <w:r>
        <w:rPr>
          <w:rFonts w:ascii="Times" w:hAnsi="Times"/>
          <w:szCs w:val="22"/>
        </w:rPr>
        <w:t>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w:t>
      </w:r>
      <w:r w:rsidRPr="00B14C1B">
        <w:rPr>
          <w:rFonts w:ascii="Times" w:hAnsi="Times"/>
          <w:szCs w:val="22"/>
        </w:rPr>
        <w:t xml:space="preserve">.  </w:t>
      </w:r>
    </w:p>
    <w:p w14:paraId="0C2CA8CA" w14:textId="5931ED8D" w:rsidR="00295E93" w:rsidRPr="00295E93" w:rsidRDefault="00B42A60" w:rsidP="00B42A60">
      <w:pPr>
        <w:pStyle w:val="normal0"/>
        <w:spacing w:line="360" w:lineRule="auto"/>
        <w:ind w:firstLine="720"/>
        <w:rPr>
          <w:rFonts w:ascii="Times" w:hAnsi="Times"/>
          <w:sz w:val="24"/>
        </w:rPr>
      </w:pPr>
      <w:r>
        <w:rPr>
          <w:rFonts w:ascii="Times" w:hAnsi="Times"/>
          <w:szCs w:val="22"/>
        </w:rPr>
        <w:t>One hundred forty-nine</w:t>
      </w:r>
      <w:r w:rsidRPr="00B14C1B">
        <w:rPr>
          <w:rFonts w:ascii="Times" w:hAnsi="Times"/>
          <w:szCs w:val="22"/>
        </w:rPr>
        <w:t xml:space="preserve"> proteins were elevated when oysters held at 2800 µatm were subjected to mechanical stress, and </w:t>
      </w:r>
      <w:r>
        <w:rPr>
          <w:rFonts w:ascii="Times" w:hAnsi="Times"/>
          <w:szCs w:val="22"/>
        </w:rPr>
        <w:t>137</w:t>
      </w:r>
      <w:r w:rsidRPr="00B14C1B">
        <w:rPr>
          <w:rFonts w:ascii="Times" w:hAnsi="Times"/>
          <w:szCs w:val="22"/>
        </w:rPr>
        <w:t xml:space="preserve"> proteins were expressed at decreased levels (Figure 4C, Figure S2).  Polysaccharide </w:t>
      </w:r>
      <w:r>
        <w:rPr>
          <w:rFonts w:ascii="Times" w:hAnsi="Times"/>
          <w:szCs w:val="22"/>
        </w:rPr>
        <w:t>metabolism and synthesis</w:t>
      </w:r>
      <w:r w:rsidRPr="00B14C1B">
        <w:rPr>
          <w:rFonts w:ascii="Times" w:hAnsi="Times"/>
          <w:szCs w:val="22"/>
        </w:rPr>
        <w:t xml:space="preserve"> processes were affected by mechanical stress </w:t>
      </w:r>
      <w:r>
        <w:rPr>
          <w:rFonts w:ascii="Times" w:hAnsi="Times"/>
          <w:szCs w:val="22"/>
        </w:rPr>
        <w:t xml:space="preserve">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w:t>
      </w:r>
      <w:r w:rsidRPr="00B14C1B">
        <w:rPr>
          <w:rFonts w:ascii="Times" w:hAnsi="Times"/>
          <w:szCs w:val="22"/>
        </w:rPr>
        <w:t xml:space="preserve">as evidenced by their enrichment in this treatment, resulting from the differential expression of proteins including </w:t>
      </w:r>
      <w:r>
        <w:rPr>
          <w:rFonts w:ascii="Times" w:hAnsi="Times"/>
          <w:szCs w:val="22"/>
        </w:rPr>
        <w:t>glycogen debranching enzyme, glycogenin-1, UDP-glucose 6-dehydrogenase, putative glycogen [starch] synthase, lysosomal alpha-glucosidase, and beta-hexosaminidase subunit beta</w:t>
      </w:r>
      <w:r w:rsidRPr="00B14C1B">
        <w:rPr>
          <w:rFonts w:ascii="Times" w:hAnsi="Times"/>
          <w:szCs w:val="22"/>
        </w:rPr>
        <w:t xml:space="preserve"> (Table S3).</w:t>
      </w:r>
      <w:r>
        <w:rPr>
          <w:rFonts w:ascii="Times" w:hAnsi="Times"/>
          <w:szCs w:val="22"/>
        </w:rPr>
        <w:t xml:space="preserve">  Transcription was also significantly enriched in this stress response (i.e. transcription elongation regulator 1 and basic leucine zipper and W2 domain-containing protein 1).</w:t>
      </w:r>
      <w:r w:rsidRPr="00B14C1B">
        <w:rPr>
          <w:rFonts w:ascii="Times" w:hAnsi="Times"/>
          <w:szCs w:val="22"/>
        </w:rPr>
        <w:t xml:space="preserve">  Differentially expressed proteins included those involved in response to reactive oxygen species (i.e. glutathione S-transferase Mu 3 and dual oxidase 2) and apoptosis (i.e. caspase-7 and engulfment cell motility protein 2).</w:t>
      </w:r>
    </w:p>
    <w:p w14:paraId="0B9E2E2F" w14:textId="56322896" w:rsidR="00EF2726" w:rsidRDefault="00EF2726" w:rsidP="00EF2726">
      <w:pPr>
        <w:ind w:firstLine="720"/>
        <w:rPr>
          <w:rFonts w:ascii="Times" w:hAnsi="Times"/>
        </w:rPr>
      </w:pPr>
    </w:p>
    <w:p w14:paraId="02C6F453" w14:textId="77777777" w:rsidR="002A3DE3" w:rsidRDefault="002A3DE3" w:rsidP="00EF2726">
      <w:pPr>
        <w:ind w:firstLine="720"/>
        <w:rPr>
          <w:rFonts w:ascii="Times" w:hAnsi="Times"/>
        </w:rPr>
      </w:pPr>
    </w:p>
    <w:p w14:paraId="62111526" w14:textId="1EF78305"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 xml:space="preserve">Total number of proteins identified for each oyster across all three technical replicates with numbers of proteins for each individual technical replicate in parentheses.  </w:t>
      </w:r>
      <w:proofErr w:type="gramStart"/>
      <w:r w:rsidR="00426D9F" w:rsidRPr="00B14C1B">
        <w:rPr>
          <w:rFonts w:ascii="Times" w:hAnsi="Times"/>
          <w:szCs w:val="22"/>
        </w:rPr>
        <w:t>Number of proteins shared among all three technical replicates (with percentage of total) are</w:t>
      </w:r>
      <w:proofErr w:type="gramEnd"/>
      <w:r w:rsidR="00426D9F" w:rsidRPr="00B14C1B">
        <w:rPr>
          <w:rFonts w:ascii="Times" w:hAnsi="Times"/>
          <w:szCs w:val="22"/>
        </w:rPr>
        <w:t xml:space="preserv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310A0F1C" w14:textId="77777777" w:rsidTr="00426D9F">
        <w:tc>
          <w:tcPr>
            <w:tcW w:w="3192" w:type="dxa"/>
          </w:tcPr>
          <w:p w14:paraId="2F3BD2AC"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250DD5B8"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1ECCC764"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266EFE0" w14:textId="77777777" w:rsidTr="00426D9F">
        <w:tc>
          <w:tcPr>
            <w:tcW w:w="3192" w:type="dxa"/>
          </w:tcPr>
          <w:p w14:paraId="69F27F75"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710A6FD"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74E2F892"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57D4A9A" w14:textId="77777777" w:rsidTr="00426D9F">
        <w:tc>
          <w:tcPr>
            <w:tcW w:w="3192" w:type="dxa"/>
          </w:tcPr>
          <w:p w14:paraId="020D4184"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51970FF6"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2B4C3440"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5F4D3FD0" w14:textId="77777777" w:rsidTr="00426D9F">
        <w:tc>
          <w:tcPr>
            <w:tcW w:w="3192" w:type="dxa"/>
          </w:tcPr>
          <w:p w14:paraId="52A3B722"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6DB56E3D"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645300A9"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4CDA0431" w14:textId="77777777" w:rsidTr="00426D9F">
        <w:tc>
          <w:tcPr>
            <w:tcW w:w="3192" w:type="dxa"/>
          </w:tcPr>
          <w:p w14:paraId="31960866"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63CCF1DE"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4867B00F"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13997506" w14:textId="77777777" w:rsidTr="00426D9F">
        <w:tc>
          <w:tcPr>
            <w:tcW w:w="3192" w:type="dxa"/>
          </w:tcPr>
          <w:p w14:paraId="62DFB659"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3B635969"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6D69EC4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765A5D86" w14:textId="77777777" w:rsidTr="00426D9F">
        <w:tc>
          <w:tcPr>
            <w:tcW w:w="3192" w:type="dxa"/>
          </w:tcPr>
          <w:p w14:paraId="012B20F4"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6E9BE5D6"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DCD4198"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11CD1305" w14:textId="77777777" w:rsidTr="00426D9F">
        <w:tc>
          <w:tcPr>
            <w:tcW w:w="3192" w:type="dxa"/>
          </w:tcPr>
          <w:p w14:paraId="03C2E0E2"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6639F3AC"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584608D1"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23ECE42D" w14:textId="77777777" w:rsidTr="00426D9F">
        <w:tc>
          <w:tcPr>
            <w:tcW w:w="3192" w:type="dxa"/>
          </w:tcPr>
          <w:p w14:paraId="035F592C"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7BECA2DB"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0309C67"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5D764773" w14:textId="77777777" w:rsidTr="00426D9F">
        <w:tc>
          <w:tcPr>
            <w:tcW w:w="3192" w:type="dxa"/>
          </w:tcPr>
          <w:p w14:paraId="51FA5422"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0B7A88A0"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76D827A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0782593C" w14:textId="77777777" w:rsidTr="00426D9F">
        <w:tc>
          <w:tcPr>
            <w:tcW w:w="3192" w:type="dxa"/>
          </w:tcPr>
          <w:p w14:paraId="1D9FE484"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1A0E5859"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3360113E"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7A8D7C5D" w14:textId="77777777" w:rsidTr="00426D9F">
        <w:tc>
          <w:tcPr>
            <w:tcW w:w="3192" w:type="dxa"/>
          </w:tcPr>
          <w:p w14:paraId="2EA600E1"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317C866A"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113D5FB6"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145C1294" w14:textId="77777777" w:rsidTr="00426D9F">
        <w:tc>
          <w:tcPr>
            <w:tcW w:w="3192" w:type="dxa"/>
          </w:tcPr>
          <w:p w14:paraId="20E90548"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267C5A9F"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BAD59D6"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4CFC6EC7" w14:textId="77777777" w:rsidTr="00426D9F">
        <w:tc>
          <w:tcPr>
            <w:tcW w:w="3192" w:type="dxa"/>
          </w:tcPr>
          <w:p w14:paraId="2B417535"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093A4A00"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1C358A04"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28AF244" w14:textId="77777777" w:rsidTr="00426D9F">
        <w:tc>
          <w:tcPr>
            <w:tcW w:w="3192" w:type="dxa"/>
          </w:tcPr>
          <w:p w14:paraId="0B32B265"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32F287F6"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1D56B5D8"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08698C83" w14:textId="77777777" w:rsidTr="00426D9F">
        <w:tc>
          <w:tcPr>
            <w:tcW w:w="3192" w:type="dxa"/>
          </w:tcPr>
          <w:p w14:paraId="477CE987"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1E17BD2E"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0FC15F16"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3526D61D" w14:textId="77777777" w:rsidTr="00426D9F">
        <w:tc>
          <w:tcPr>
            <w:tcW w:w="3192" w:type="dxa"/>
          </w:tcPr>
          <w:p w14:paraId="544035EF"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3E620271"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5104831D"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52C6C9E2" w14:textId="77777777" w:rsidR="002A3DE3" w:rsidRDefault="002A3DE3" w:rsidP="002A3DE3">
      <w:pPr>
        <w:rPr>
          <w:rFonts w:ascii="Times" w:hAnsi="Times"/>
        </w:rPr>
      </w:pPr>
    </w:p>
    <w:p w14:paraId="2DF0E390" w14:textId="4948A8C3" w:rsidR="002A3DE3" w:rsidRDefault="00295E93" w:rsidP="002A3DE3">
      <w:pPr>
        <w:rPr>
          <w:rFonts w:ascii="Times" w:hAnsi="Times"/>
        </w:rPr>
      </w:pPr>
      <w:r>
        <w:rPr>
          <w:rFonts w:ascii="Times" w:hAnsi="Times"/>
          <w:noProof/>
          <w:lang w:eastAsia="en-US"/>
        </w:rPr>
        <w:drawing>
          <wp:inline distT="0" distB="0" distL="0" distR="0" wp14:anchorId="037F2818" wp14:editId="2846C54C">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16AC2736" w14:textId="2853F266"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protein expression values (</w:t>
      </w:r>
      <w:proofErr w:type="gramStart"/>
      <w:r w:rsidRPr="00A51D89">
        <w:rPr>
          <w:rFonts w:ascii="Times" w:hAnsi="Times"/>
          <w:b/>
        </w:rPr>
        <w:t>log(</w:t>
      </w:r>
      <w:proofErr w:type="gramEnd"/>
      <w:r w:rsidRPr="00A51D89">
        <w:rPr>
          <w:rFonts w:ascii="Times" w:hAnsi="Times"/>
          <w:b/>
        </w:rPr>
        <w:t>[normalized spectral abundance factor]*10000)) for experiments designed to examine the influence of ocean acidification (A), mechanical stress at 400 µatm (B), and mechanical stress at 2800 µatm (C).</w:t>
      </w:r>
    </w:p>
    <w:p w14:paraId="44653257" w14:textId="77777777" w:rsidR="002A3DE3" w:rsidRDefault="002A3DE3" w:rsidP="002A3DE3">
      <w:pPr>
        <w:rPr>
          <w:rFonts w:ascii="Times" w:hAnsi="Times"/>
        </w:rPr>
      </w:pPr>
    </w:p>
    <w:p w14:paraId="2C169F2F" w14:textId="3BBB3663" w:rsidR="00295E93" w:rsidRDefault="00B42A60" w:rsidP="00295E93">
      <w:pPr>
        <w:pStyle w:val="normal0"/>
        <w:spacing w:line="360" w:lineRule="auto"/>
        <w:ind w:firstLine="720"/>
        <w:rPr>
          <w:rFonts w:ascii="Times" w:hAnsi="Times"/>
          <w:szCs w:val="22"/>
        </w:rPr>
      </w:pPr>
      <w:r w:rsidRPr="00B14C1B">
        <w:rPr>
          <w:rFonts w:ascii="Times" w:hAnsi="Times"/>
          <w:szCs w:val="22"/>
        </w:rPr>
        <w:t>The magnitude of the proteomic responses in the three different between-treatment comparisons was similar (</w:t>
      </w:r>
      <w:r>
        <w:rPr>
          <w:rFonts w:ascii="Times" w:hAnsi="Times"/>
          <w:szCs w:val="22"/>
        </w:rPr>
        <w:t>245-286</w:t>
      </w:r>
      <w:r w:rsidRPr="00B14C1B">
        <w:rPr>
          <w:rFonts w:ascii="Times" w:hAnsi="Times"/>
          <w:szCs w:val="22"/>
        </w:rPr>
        <w:t xml:space="preserve"> differentially expressed proteins), though </w:t>
      </w:r>
      <w:r>
        <w:rPr>
          <w:rFonts w:ascii="Times" w:hAnsi="Times"/>
          <w:szCs w:val="22"/>
        </w:rPr>
        <w:t>many</w:t>
      </w:r>
      <w:r w:rsidRPr="00B14C1B">
        <w:rPr>
          <w:rFonts w:ascii="Times" w:hAnsi="Times"/>
          <w:szCs w:val="22"/>
        </w:rPr>
        <w:t xml:space="preserve"> proteins were treatment specific (Figure 5</w:t>
      </w:r>
      <w:r w:rsidRPr="002B79E0">
        <w:rPr>
          <w:rFonts w:ascii="Times" w:hAnsi="Times"/>
          <w:szCs w:val="22"/>
        </w:rPr>
        <w:t>).  In addition, for those proteins identified as differentially expressed in more than one comparison, the directional responses of that protein to each treatment often diverged</w:t>
      </w:r>
      <w:r w:rsidRPr="0052732C">
        <w:rPr>
          <w:rFonts w:ascii="Times" w:hAnsi="Times"/>
          <w:szCs w:val="22"/>
        </w:rPr>
        <w:t xml:space="preserve">.   For example, proteins in carbohydrate metabolism and nucleotide metabolism were affected differently across treatments (Figures 6A-C, see Figure S3 for key to iPath2 maps).  </w:t>
      </w:r>
      <w:r w:rsidRPr="002B79E0">
        <w:rPr>
          <w:rFonts w:ascii="Times" w:hAnsi="Times"/>
          <w:szCs w:val="22"/>
        </w:rPr>
        <w:t>These proteomic profile discrepancies were the most dramatic in a comparison between the responses to ocean acidification</w:t>
      </w:r>
      <w:r>
        <w:rPr>
          <w:rFonts w:ascii="Times" w:hAnsi="Times"/>
          <w:szCs w:val="22"/>
        </w:rPr>
        <w:t xml:space="preserve"> alone</w:t>
      </w:r>
      <w:r w:rsidRPr="002B79E0">
        <w:rPr>
          <w:rFonts w:ascii="Times" w:hAnsi="Times"/>
          <w:szCs w:val="22"/>
        </w:rPr>
        <w:t xml:space="preserve"> and to mechanical stimulation at high </w:t>
      </w:r>
      <w:r w:rsidRPr="002B79E0">
        <w:rPr>
          <w:rFonts w:ascii="Times" w:hAnsi="Times"/>
          <w:i/>
          <w:szCs w:val="22"/>
        </w:rPr>
        <w:t>p</w:t>
      </w:r>
      <w:r w:rsidRPr="002B79E0">
        <w:rPr>
          <w:rFonts w:ascii="Times" w:hAnsi="Times"/>
          <w:szCs w:val="22"/>
        </w:rPr>
        <w:t>CO</w:t>
      </w:r>
      <w:r w:rsidRPr="002B79E0">
        <w:rPr>
          <w:rFonts w:ascii="Times" w:hAnsi="Times"/>
          <w:szCs w:val="22"/>
          <w:vertAlign w:val="subscript"/>
        </w:rPr>
        <w:t>2</w:t>
      </w:r>
      <w:r w:rsidRPr="002B79E0">
        <w:rPr>
          <w:rFonts w:ascii="Times" w:hAnsi="Times"/>
          <w:szCs w:val="22"/>
        </w:rPr>
        <w:t>.  All 7</w:t>
      </w:r>
      <w:r w:rsidRPr="0052732C">
        <w:rPr>
          <w:rFonts w:ascii="Times" w:hAnsi="Times"/>
          <w:szCs w:val="22"/>
        </w:rPr>
        <w:t>5</w:t>
      </w:r>
      <w:r w:rsidRPr="002B79E0">
        <w:rPr>
          <w:rFonts w:ascii="Times" w:hAnsi="Times"/>
          <w:szCs w:val="22"/>
        </w:rPr>
        <w:t xml:space="preserve"> differentially expressed proteins shared between these two responses were expressed in opposing directions (Figures 6A, </w:t>
      </w:r>
      <w:r>
        <w:rPr>
          <w:rFonts w:ascii="Times" w:hAnsi="Times"/>
          <w:szCs w:val="22"/>
        </w:rPr>
        <w:t>C</w:t>
      </w:r>
      <w:r w:rsidRPr="002B79E0">
        <w:rPr>
          <w:rFonts w:ascii="Times" w:hAnsi="Times"/>
          <w:szCs w:val="22"/>
        </w:rPr>
        <w:t>, Table S3 and Figure S2).</w:t>
      </w:r>
      <w:r>
        <w:rPr>
          <w:rFonts w:ascii="Times" w:hAnsi="Times"/>
          <w:szCs w:val="22"/>
        </w:rPr>
        <w:t xml:space="preserve">  Ninety-six percent of the differentially expressed proteins shared across responses to ocean acidification and to mechanical stress alone (79 proteins) had the same directional change while 76% of the proteins (n = 25) that changed in response to mechanical stres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were similarly expressed higher or lower for both treatments.</w:t>
      </w:r>
    </w:p>
    <w:p w14:paraId="19B0F9B2" w14:textId="3567F18A" w:rsidR="00B42A60" w:rsidRPr="00295E93" w:rsidRDefault="00B42A60" w:rsidP="00295E93">
      <w:pPr>
        <w:pStyle w:val="normal0"/>
        <w:spacing w:line="360" w:lineRule="auto"/>
        <w:ind w:firstLine="720"/>
        <w:rPr>
          <w:rFonts w:ascii="Times" w:hAnsi="Times"/>
          <w:sz w:val="24"/>
          <w:vertAlign w:val="subscript"/>
        </w:rPr>
      </w:pPr>
      <w:r>
        <w:rPr>
          <w:rFonts w:ascii="Times" w:hAnsi="Times"/>
          <w:szCs w:val="22"/>
        </w:rPr>
        <w:t>Forty-eight proteins were differentially expressed in response to all treatments and these represent the general proteomic stress response.  These proteins are associated with a wide range of biological processes, including carbohydrate metabolism (malectin and alpha-L-fucosidase), cell adhesion (neurexin-4 and cadherin-23), cytoskeleton processes (talin-1, dynein heavy chain 3, and coactosin), mRNA processing (small nuclear 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3F1CDBBE" w14:textId="0E1DE63E" w:rsidR="00EF2726" w:rsidRPr="00EF2726" w:rsidRDefault="00EF2726" w:rsidP="00EF2726">
      <w:pPr>
        <w:pStyle w:val="normal0"/>
        <w:spacing w:line="240" w:lineRule="auto"/>
        <w:ind w:firstLine="720"/>
        <w:rPr>
          <w:rFonts w:ascii="Times" w:hAnsi="Times"/>
          <w:sz w:val="24"/>
          <w:vertAlign w:val="subscript"/>
        </w:rPr>
      </w:pPr>
    </w:p>
    <w:p w14:paraId="5EF02DE0" w14:textId="77777777" w:rsidR="00EF2726" w:rsidRDefault="00EF2726" w:rsidP="002A3DE3"/>
    <w:p w14:paraId="1E3CE5C7" w14:textId="40DFC4E0" w:rsidR="002A3DE3" w:rsidRDefault="00D03E5E" w:rsidP="002A3DE3">
      <w:r>
        <w:rPr>
          <w:noProof/>
          <w:lang w:eastAsia="en-US"/>
        </w:rPr>
        <w:drawing>
          <wp:inline distT="0" distB="0" distL="0" distR="0" wp14:anchorId="6390934C" wp14:editId="7FFEEC0E">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4">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7360A5FB" w14:textId="7AE58C90"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5DCC955A" w14:textId="77777777" w:rsidR="002A3DE3" w:rsidRDefault="002A3DE3" w:rsidP="002A3DE3"/>
    <w:p w14:paraId="3B00E770" w14:textId="71B2CF4B" w:rsidR="002A3DE3" w:rsidRDefault="002A3DE3" w:rsidP="002A3DE3"/>
    <w:p w14:paraId="0E210004" w14:textId="6ABF2F28" w:rsidR="002A3DE3" w:rsidRDefault="00D03E5E" w:rsidP="002A3DE3">
      <w:r>
        <w:rPr>
          <w:noProof/>
          <w:lang w:eastAsia="en-US"/>
        </w:rPr>
        <w:drawing>
          <wp:inline distT="0" distB="0" distL="0" distR="0" wp14:anchorId="4380F9AF" wp14:editId="10A85FBD">
            <wp:extent cx="4280535" cy="261786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A figure.jpg"/>
                    <pic:cNvPicPr/>
                  </pic:nvPicPr>
                  <pic:blipFill>
                    <a:blip r:embed="rId35">
                      <a:extLst>
                        <a:ext uri="{28A0092B-C50C-407E-A947-70E740481C1C}">
                          <a14:useLocalDpi xmlns:a14="http://schemas.microsoft.com/office/drawing/2010/main" val="0"/>
                        </a:ext>
                      </a:extLst>
                    </a:blip>
                    <a:stretch>
                      <a:fillRect/>
                    </a:stretch>
                  </pic:blipFill>
                  <pic:spPr>
                    <a:xfrm>
                      <a:off x="0" y="0"/>
                      <a:ext cx="4280535" cy="2617864"/>
                    </a:xfrm>
                    <a:prstGeom prst="rect">
                      <a:avLst/>
                    </a:prstGeom>
                  </pic:spPr>
                </pic:pic>
              </a:graphicData>
            </a:graphic>
          </wp:inline>
        </w:drawing>
      </w:r>
    </w:p>
    <w:p w14:paraId="266D8B16" w14:textId="1357D184" w:rsidR="00D03E5E" w:rsidRDefault="00D03E5E" w:rsidP="002A3DE3">
      <w:r>
        <w:rPr>
          <w:noProof/>
          <w:lang w:eastAsia="en-US"/>
        </w:rPr>
        <w:drawing>
          <wp:inline distT="0" distB="0" distL="0" distR="0" wp14:anchorId="2B0D668F" wp14:editId="1A55CA48">
            <wp:extent cx="4321889" cy="26451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0MechS figure.jpg"/>
                    <pic:cNvPicPr/>
                  </pic:nvPicPr>
                  <pic:blipFill>
                    <a:blip r:embed="rId36">
                      <a:extLst>
                        <a:ext uri="{28A0092B-C50C-407E-A947-70E740481C1C}">
                          <a14:useLocalDpi xmlns:a14="http://schemas.microsoft.com/office/drawing/2010/main" val="0"/>
                        </a:ext>
                      </a:extLst>
                    </a:blip>
                    <a:stretch>
                      <a:fillRect/>
                    </a:stretch>
                  </pic:blipFill>
                  <pic:spPr>
                    <a:xfrm>
                      <a:off x="0" y="0"/>
                      <a:ext cx="4321889" cy="2645156"/>
                    </a:xfrm>
                    <a:prstGeom prst="rect">
                      <a:avLst/>
                    </a:prstGeom>
                  </pic:spPr>
                </pic:pic>
              </a:graphicData>
            </a:graphic>
          </wp:inline>
        </w:drawing>
      </w:r>
    </w:p>
    <w:p w14:paraId="683DE22D" w14:textId="05BBCD5B" w:rsidR="00D03E5E" w:rsidRDefault="00D03E5E" w:rsidP="002A3DE3">
      <w:r>
        <w:rPr>
          <w:noProof/>
          <w:lang w:eastAsia="en-US"/>
        </w:rPr>
        <w:drawing>
          <wp:inline distT="0" distB="0" distL="0" distR="0" wp14:anchorId="10C1D0A9" wp14:editId="2A1C58A1">
            <wp:extent cx="4290553" cy="2631440"/>
            <wp:effectExtent l="0" t="0" r="254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0MechS figure.jpg"/>
                    <pic:cNvPicPr/>
                  </pic:nvPicPr>
                  <pic:blipFill>
                    <a:blip r:embed="rId37">
                      <a:extLst>
                        <a:ext uri="{28A0092B-C50C-407E-A947-70E740481C1C}">
                          <a14:useLocalDpi xmlns:a14="http://schemas.microsoft.com/office/drawing/2010/main" val="0"/>
                        </a:ext>
                      </a:extLst>
                    </a:blip>
                    <a:stretch>
                      <a:fillRect/>
                    </a:stretch>
                  </pic:blipFill>
                  <pic:spPr>
                    <a:xfrm>
                      <a:off x="0" y="0"/>
                      <a:ext cx="4290995" cy="2631711"/>
                    </a:xfrm>
                    <a:prstGeom prst="rect">
                      <a:avLst/>
                    </a:prstGeom>
                  </pic:spPr>
                </pic:pic>
              </a:graphicData>
            </a:graphic>
          </wp:inline>
        </w:drawing>
      </w:r>
    </w:p>
    <w:p w14:paraId="520D9D90" w14:textId="773454E6" w:rsidR="002A3DE3" w:rsidRPr="00EF2726" w:rsidRDefault="002A3DE3" w:rsidP="002A3DE3">
      <w:r>
        <w:t xml:space="preserve">Figure </w:t>
      </w:r>
      <w:r w:rsidR="00295E93">
        <w:t>III.</w:t>
      </w:r>
      <w:r>
        <w:t xml:space="preserve">6.  </w:t>
      </w:r>
      <w:proofErr w:type="gramStart"/>
      <w:r w:rsidR="00D03E5E">
        <w:rPr>
          <w:rFonts w:ascii="Times" w:hAnsi="Times"/>
          <w:b/>
        </w:rPr>
        <w:t>Representations</w:t>
      </w:r>
      <w:r w:rsidRPr="002A3DE3">
        <w:rPr>
          <w:rFonts w:ascii="Times" w:hAnsi="Times"/>
          <w:b/>
        </w:rPr>
        <w:t xml:space="preserve"> of key </w:t>
      </w:r>
      <w:r w:rsidR="00D03E5E">
        <w:rPr>
          <w:rFonts w:ascii="Times" w:hAnsi="Times"/>
          <w:b/>
        </w:rPr>
        <w:t>metabolic pathway</w:t>
      </w:r>
      <w:r w:rsidRPr="002A3DE3">
        <w:rPr>
          <w:rFonts w:ascii="Times" w:hAnsi="Times"/>
          <w:b/>
        </w:rPr>
        <w:t xml:space="preserve"> changes that occur in response to different stressors.</w:t>
      </w:r>
      <w:proofErr w:type="gramEnd"/>
      <w:r w:rsidRPr="002A3DE3">
        <w:rPr>
          <w:rFonts w:ascii="Times" w:hAnsi="Times"/>
        </w:rPr>
        <w:t xml:space="preserve">  Responses to ocean acidification</w:t>
      </w:r>
      <w:r w:rsidR="00D03E5E">
        <w:rPr>
          <w:rFonts w:ascii="Times" w:hAnsi="Times"/>
        </w:rPr>
        <w:t xml:space="preserve"> (A) and </w:t>
      </w:r>
      <w:r w:rsidRPr="002A3DE3">
        <w:rPr>
          <w:rFonts w:ascii="Times" w:hAnsi="Times"/>
        </w:rPr>
        <w:t xml:space="preserve">mechanical stress at the </w:t>
      </w:r>
      <w:r w:rsidR="00D03E5E">
        <w:rPr>
          <w:rFonts w:ascii="Times" w:hAnsi="Times"/>
        </w:rPr>
        <w:t>low (B) and high (C)</w:t>
      </w:r>
      <w:r w:rsidRPr="002A3DE3">
        <w:rPr>
          <w:rFonts w:ascii="Times" w:hAnsi="Times"/>
        </w:rPr>
        <w:t xml:space="preserve"> </w:t>
      </w:r>
      <w:r w:rsidRPr="00D03E5E">
        <w:rPr>
          <w:rFonts w:ascii="Times" w:hAnsi="Times"/>
          <w:i/>
        </w:rPr>
        <w:t>p</w:t>
      </w:r>
      <w:r w:rsidRPr="002A3DE3">
        <w:rPr>
          <w:rFonts w:ascii="Times" w:hAnsi="Times"/>
        </w:rPr>
        <w:t>CO</w:t>
      </w:r>
      <w:r w:rsidRPr="00D03E5E">
        <w:rPr>
          <w:rFonts w:ascii="Times" w:hAnsi="Times"/>
          <w:vertAlign w:val="subscript"/>
        </w:rPr>
        <w:t>2</w:t>
      </w:r>
      <w:r w:rsidRPr="002A3DE3">
        <w:rPr>
          <w:rFonts w:ascii="Times" w:hAnsi="Times"/>
          <w:vertAlign w:val="subscript"/>
        </w:rPr>
        <w:t xml:space="preserve"> </w:t>
      </w:r>
      <w:r w:rsidRPr="002A3DE3">
        <w:rPr>
          <w:rFonts w:ascii="Times" w:hAnsi="Times"/>
        </w:rPr>
        <w:t xml:space="preserve">levels are depicted separately.  </w:t>
      </w:r>
      <w:r w:rsidR="00D03E5E">
        <w:rPr>
          <w:rFonts w:ascii="Times" w:hAnsi="Times"/>
        </w:rPr>
        <w:t>Red lines represent pathways that are expressed higher in the stress treatment and blue are expressed higher in the control for that comparison.  A key depicting which pathway each lines belongs to is in Figure S3.</w:t>
      </w:r>
    </w:p>
    <w:p w14:paraId="1187189E" w14:textId="77777777" w:rsidR="00C02D9B" w:rsidRDefault="00C02D9B" w:rsidP="00C02D9B">
      <w:pPr>
        <w:pStyle w:val="Heading2"/>
      </w:pPr>
      <w:bookmarkStart w:id="69" w:name="_Toc250547478"/>
      <w:r>
        <w:t>Discussion</w:t>
      </w:r>
      <w:bookmarkEnd w:id="69"/>
    </w:p>
    <w:p w14:paraId="54714493" w14:textId="77777777" w:rsidR="00C85C10" w:rsidRPr="00C85C10" w:rsidRDefault="00C85C10" w:rsidP="00C85C10"/>
    <w:p w14:paraId="3F4398A8"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Pr="00295E93">
        <w:rPr>
          <w:rFonts w:ascii="Times" w:hAnsi="Times"/>
          <w:sz w:val="24"/>
        </w:rPr>
        <w:fldChar w:fldCharType="begin" w:fldLock="1"/>
      </w:r>
      <w:r w:rsidRPr="00295E93">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e.g. Kroeker et al., 2013; Kroeker et al., 2010)</w:t>
      </w:r>
      <w:r w:rsidRPr="00295E93">
        <w:rPr>
          <w:rFonts w:ascii="Times" w:hAnsi="Times"/>
          <w:sz w:val="24"/>
        </w:rPr>
        <w:fldChar w:fldCharType="end"/>
      </w:r>
      <w:r w:rsidRPr="00295E93">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1F443CB3" w14:textId="77777777" w:rsidR="00295E93" w:rsidRPr="00295E93" w:rsidRDefault="00295E93" w:rsidP="00295E93">
      <w:pPr>
        <w:pStyle w:val="normal0"/>
        <w:spacing w:line="360" w:lineRule="auto"/>
        <w:rPr>
          <w:rFonts w:ascii="Times" w:hAnsi="Times"/>
          <w:sz w:val="24"/>
        </w:rPr>
      </w:pPr>
    </w:p>
    <w:p w14:paraId="17D96670" w14:textId="77777777" w:rsidR="00295E93" w:rsidRPr="00295E93" w:rsidRDefault="00295E93" w:rsidP="00295E93">
      <w:pPr>
        <w:pStyle w:val="normal0"/>
        <w:spacing w:line="360" w:lineRule="auto"/>
        <w:rPr>
          <w:rFonts w:ascii="Times" w:hAnsi="Times"/>
          <w:sz w:val="24"/>
        </w:rPr>
      </w:pPr>
      <w:r w:rsidRPr="00295E93">
        <w:rPr>
          <w:rFonts w:ascii="Times" w:hAnsi="Times"/>
          <w:sz w:val="24"/>
        </w:rPr>
        <w:t xml:space="preserve"> </w:t>
      </w:r>
      <w:r w:rsidRPr="00295E93">
        <w:rPr>
          <w:rFonts w:ascii="Times" w:hAnsi="Times"/>
          <w:sz w:val="24"/>
        </w:rPr>
        <w:tab/>
        <w:t xml:space="preserve">Relative shell growth was not impa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After six weeks, mussel (</w:t>
      </w:r>
      <w:r w:rsidRPr="00295E93">
        <w:rPr>
          <w:rFonts w:ascii="Times" w:hAnsi="Times"/>
          <w:i/>
          <w:sz w:val="24"/>
        </w:rPr>
        <w:t>Mytilus edulis</w:t>
      </w:r>
      <w:r w:rsidRPr="00295E93">
        <w:rPr>
          <w:rFonts w:ascii="Times" w:hAnsi="Times"/>
          <w:sz w:val="24"/>
        </w:rPr>
        <w:t xml:space="preserve">) shell length growth was negatively impacted b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2400 and 4000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elzner et al., 2011)</w:t>
      </w:r>
      <w:r w:rsidRPr="00295E93">
        <w:rPr>
          <w:rFonts w:ascii="Times" w:hAnsi="Times"/>
          <w:sz w:val="24"/>
        </w:rPr>
        <w:fldChar w:fldCharType="end"/>
      </w:r>
      <w:r w:rsidRPr="00295E93">
        <w:rPr>
          <w:rFonts w:ascii="Times" w:hAnsi="Times"/>
          <w:sz w:val="24"/>
        </w:rPr>
        <w:t xml:space="preserve">.  Juvenile oysters, </w:t>
      </w:r>
      <w:r w:rsidRPr="00295E93">
        <w:rPr>
          <w:rFonts w:ascii="Times" w:hAnsi="Times"/>
          <w:i/>
          <w:sz w:val="24"/>
        </w:rPr>
        <w:t>Crassostrea virginica</w:t>
      </w:r>
      <w:r w:rsidRPr="00295E93">
        <w:rPr>
          <w:rFonts w:ascii="Times" w:hAnsi="Times"/>
          <w:sz w:val="24"/>
        </w:rPr>
        <w:t xml:space="preserve">, also showed lower shell mass after 45 days at 1 665 µatm </w:t>
      </w:r>
      <w:r w:rsidRPr="00295E93">
        <w:rPr>
          <w:rFonts w:ascii="Times" w:hAnsi="Times"/>
          <w:sz w:val="24"/>
        </w:rPr>
        <w:fldChar w:fldCharType="begin" w:fldLock="1"/>
      </w:r>
      <w:r w:rsidRPr="00295E93">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Talmage and Gobler, 2011)</w:t>
      </w:r>
      <w:r w:rsidRPr="00295E93">
        <w:rPr>
          <w:rFonts w:ascii="Times" w:hAnsi="Times"/>
          <w:sz w:val="24"/>
        </w:rPr>
        <w:fldChar w:fldCharType="end"/>
      </w:r>
      <w:r w:rsidRPr="00295E93">
        <w:rPr>
          <w:rFonts w:ascii="Times" w:hAnsi="Times"/>
          <w:sz w:val="24"/>
        </w:rPr>
        <w:t xml:space="preserve"> and after a 20 week exposure at 3 523 µatm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w:t>
      </w:r>
      <w:r w:rsidRPr="00295E93">
        <w:rPr>
          <w:rFonts w:ascii="Times" w:hAnsi="Times"/>
          <w:sz w:val="24"/>
        </w:rPr>
        <w:fldChar w:fldCharType="end"/>
      </w:r>
      <w:r w:rsidRPr="00295E93">
        <w:rPr>
          <w:rFonts w:ascii="Times" w:hAnsi="Times"/>
          <w:sz w:val="24"/>
        </w:rPr>
        <w:t xml:space="preserve">.  Based on these data we might expect to see differences in shell growth if exposure was continued for a longer period of time.  In addition to the duration of exposure, level of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also be an important factor in effects observed on shell growth.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in fact prompt an over-compensation in terms of shell deposition. For instance, hard shell clams, </w:t>
      </w:r>
      <w:r w:rsidRPr="00295E93">
        <w:rPr>
          <w:rFonts w:ascii="Times" w:hAnsi="Times"/>
          <w:i/>
          <w:sz w:val="24"/>
        </w:rPr>
        <w:t>Mercenaria mercenaria</w:t>
      </w:r>
      <w:r w:rsidRPr="00295E93">
        <w:rPr>
          <w:rFonts w:ascii="Times" w:hAnsi="Times"/>
          <w:sz w:val="24"/>
        </w:rPr>
        <w:t xml:space="preserve">, had higher shell mass at moderate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800 µatm) after 16 and 21 weeks of exposure, but no significant difference in shell mass between the control treatment and high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1500 µatm) was observed </w:t>
      </w:r>
      <w:r w:rsidRPr="00295E93">
        <w:rPr>
          <w:rFonts w:ascii="Times" w:hAnsi="Times"/>
          <w:sz w:val="24"/>
        </w:rPr>
        <w:fldChar w:fldCharType="begin" w:fldLock="1"/>
      </w:r>
      <w:r w:rsidRPr="00295E93">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w:t>
      </w:r>
      <w:r w:rsidRPr="00295E93">
        <w:rPr>
          <w:rFonts w:ascii="Times" w:hAnsi="Times"/>
          <w:sz w:val="24"/>
        </w:rPr>
        <w:fldChar w:fldCharType="end"/>
      </w:r>
      <w:r w:rsidRPr="00295E93">
        <w:rPr>
          <w:rFonts w:ascii="Times" w:hAnsi="Times"/>
          <w:sz w:val="24"/>
        </w:rPr>
        <w:t xml:space="preserve">.  At least some of the variability in the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shell growth is likely due to intra- and interspecies differences in population history of exposure to low pH events.  </w:t>
      </w:r>
    </w:p>
    <w:p w14:paraId="0A3B8E23" w14:textId="77777777" w:rsidR="00295E93" w:rsidRPr="00295E93" w:rsidRDefault="00295E93" w:rsidP="00295E93">
      <w:pPr>
        <w:pStyle w:val="normal0"/>
        <w:spacing w:line="360" w:lineRule="auto"/>
        <w:rPr>
          <w:rFonts w:ascii="Times" w:hAnsi="Times"/>
          <w:sz w:val="24"/>
        </w:rPr>
      </w:pPr>
    </w:p>
    <w:p w14:paraId="29C89814" w14:textId="542DB980"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Given that shell growth persisted in all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we were able to perform mechanical testing on new shell that was deposited. Shell microhardness and fracture toughness were both affe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icrohardness, a measure of a material’s resistance to deformation, was reduc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1000 µatm) as compared to the control (400 µatm), whereas fracture toughness, a measure of the propensity for cracks to propagate within a material, was reduced only at 2800 µatm.  Given that both measurements depend on the microstructural arrangement of the shell and the extent and distribution of elastic elements within the shell (i.e. the shell organic matrix) </w:t>
      </w:r>
      <w:r w:rsidRPr="00295E93">
        <w:rPr>
          <w:rFonts w:ascii="Times" w:hAnsi="Times"/>
          <w:sz w:val="24"/>
        </w:rPr>
        <w:fldChar w:fldCharType="begin" w:fldLock="1"/>
      </w:r>
      <w:r w:rsidRPr="00295E93">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Lee et al., 2008)</w:t>
      </w:r>
      <w:r w:rsidRPr="00295E93">
        <w:rPr>
          <w:rFonts w:ascii="Times" w:hAnsi="Times"/>
          <w:sz w:val="24"/>
        </w:rPr>
        <w:fldChar w:fldCharType="end"/>
      </w:r>
      <w:r w:rsidRPr="00295E93">
        <w:rPr>
          <w:rFonts w:ascii="Times" w:hAnsi="Times"/>
          <w:sz w:val="24"/>
        </w:rPr>
        <w:t xml:space="preserve">,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lead to dose-dependent differences in the structure and/or composition of newly formed shell. Such changes could result either from alterations in the physiology of shell deposition or </w:t>
      </w:r>
      <w:r w:rsidR="00D03E5E">
        <w:rPr>
          <w:rFonts w:ascii="Times" w:hAnsi="Times"/>
          <w:sz w:val="24"/>
        </w:rPr>
        <w:t>an</w:t>
      </w:r>
      <w:r w:rsidRPr="00295E93">
        <w:rPr>
          <w:rFonts w:ascii="Times" w:hAnsi="Times"/>
          <w:sz w:val="24"/>
        </w:rPr>
        <w:t xml:space="preserve"> ability to prevent dissolution</w:t>
      </w:r>
      <w:r w:rsidR="00D03E5E">
        <w:rPr>
          <w:rFonts w:ascii="Times" w:hAnsi="Times"/>
          <w:sz w:val="24"/>
        </w:rPr>
        <w:t xml:space="preserve"> and erosion of individual microsturctures</w:t>
      </w:r>
      <w:r w:rsidRPr="00295E93">
        <w:rPr>
          <w:rFonts w:ascii="Times" w:hAnsi="Times"/>
          <w:sz w:val="24"/>
        </w:rPr>
        <w:t xml:space="preserve"> under varying seawater hydrochemistry. In the current study, changes to micromechanical properties were detected at both Ω</w:t>
      </w:r>
      <w:r w:rsidRPr="00295E93">
        <w:rPr>
          <w:rFonts w:ascii="Times" w:hAnsi="Times"/>
          <w:sz w:val="24"/>
          <w:vertAlign w:val="subscript"/>
        </w:rPr>
        <w:t xml:space="preserve">calcite </w:t>
      </w:r>
      <w:r w:rsidRPr="00295E93">
        <w:rPr>
          <w:rFonts w:ascii="Times" w:hAnsi="Times"/>
          <w:sz w:val="24"/>
        </w:rPr>
        <w:t>(Ω</w:t>
      </w:r>
      <w:r w:rsidRPr="00295E93">
        <w:rPr>
          <w:rFonts w:ascii="Times" w:hAnsi="Times"/>
          <w:sz w:val="24"/>
          <w:vertAlign w:val="subscript"/>
        </w:rPr>
        <w:t>c</w:t>
      </w:r>
      <w:r w:rsidRPr="00295E93">
        <w:rPr>
          <w:rFonts w:ascii="Times" w:hAnsi="Times"/>
          <w:sz w:val="24"/>
        </w:rPr>
        <w:t>) = 0.5 (2800 µatm) and at Ω</w:t>
      </w:r>
      <w:r w:rsidRPr="00295E93">
        <w:rPr>
          <w:rFonts w:ascii="Times" w:hAnsi="Times"/>
          <w:sz w:val="24"/>
          <w:vertAlign w:val="subscript"/>
        </w:rPr>
        <w:t>c</w:t>
      </w:r>
      <w:r w:rsidRPr="00295E93">
        <w:rPr>
          <w:rFonts w:ascii="Times" w:hAnsi="Times"/>
          <w:sz w:val="24"/>
        </w:rPr>
        <w:t xml:space="preserve"> = 1.3 (1000 µatm).  Alterations in shell growth and structure would be expected at Ω</w:t>
      </w:r>
      <w:r w:rsidRPr="00295E93">
        <w:rPr>
          <w:rFonts w:ascii="Times" w:hAnsi="Times"/>
          <w:sz w:val="24"/>
          <w:vertAlign w:val="subscript"/>
        </w:rPr>
        <w:t>c</w:t>
      </w:r>
      <w:r w:rsidRPr="00295E93">
        <w:rPr>
          <w:rFonts w:ascii="Times" w:hAnsi="Times"/>
          <w:sz w:val="24"/>
        </w:rPr>
        <w:t xml:space="preserve"> &lt; 1, however there is increasing evidence that shell modifications occur even at Ω</w:t>
      </w:r>
      <w:r w:rsidRPr="00295E93">
        <w:rPr>
          <w:rFonts w:ascii="Times" w:hAnsi="Times"/>
          <w:sz w:val="24"/>
          <w:vertAlign w:val="subscript"/>
        </w:rPr>
        <w:t>c</w:t>
      </w:r>
      <w:r w:rsidRPr="00295E93">
        <w:rPr>
          <w:rFonts w:ascii="Times" w:hAnsi="Times"/>
          <w:sz w:val="24"/>
        </w:rPr>
        <w:t xml:space="preserve"> &gt; 1.  Even when seawater is saturated with respect to calcite, bivalves experience both shell dissolution </w:t>
      </w:r>
      <w:r w:rsidRPr="00295E93">
        <w:rPr>
          <w:rFonts w:ascii="Times" w:hAnsi="Times"/>
          <w:sz w:val="24"/>
        </w:rPr>
        <w:fldChar w:fldCharType="begin" w:fldLock="1"/>
      </w:r>
      <w:r w:rsidRPr="00295E93">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3; Lannig et al., 2010)</w:t>
      </w:r>
      <w:r w:rsidRPr="00295E93">
        <w:rPr>
          <w:rFonts w:ascii="Times" w:hAnsi="Times"/>
          <w:sz w:val="24"/>
        </w:rPr>
        <w:fldChar w:fldCharType="end"/>
      </w:r>
      <w:r w:rsidRPr="00295E93">
        <w:rPr>
          <w:rFonts w:ascii="Times" w:hAnsi="Times"/>
          <w:sz w:val="24"/>
        </w:rPr>
        <w:t xml:space="preserve"> and changes to shell microstructure </w:t>
      </w:r>
      <w:r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dropping-particle" : "", "family" : "Jcu", "given" : "Aims", "non-dropping-particle" : "", "parse-names" : false, "suffix" : "" }, { "dropping-particle" : "", "family" : "Biology", "given" : "Tropical",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Heimann, Jcu, &amp; Biology, 201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eniash et al., 2010; Dickinson et al., 2013; Welladsen et al., 2010)</w:t>
      </w:r>
      <w:r w:rsidRPr="00295E93">
        <w:rPr>
          <w:rFonts w:ascii="Times" w:hAnsi="Times"/>
          <w:sz w:val="24"/>
        </w:rPr>
        <w:fldChar w:fldCharType="end"/>
      </w:r>
      <w:r w:rsidRPr="00295E93">
        <w:rPr>
          <w:rFonts w:ascii="Times" w:hAnsi="Times"/>
          <w:sz w:val="24"/>
        </w:rPr>
        <w:t>.  These results indicate that as Ω</w:t>
      </w:r>
      <w:r w:rsidRPr="00295E93">
        <w:rPr>
          <w:rFonts w:ascii="Times" w:hAnsi="Times"/>
          <w:sz w:val="24"/>
          <w:vertAlign w:val="subscript"/>
        </w:rPr>
        <w:t xml:space="preserve"> </w:t>
      </w:r>
      <w:r w:rsidRPr="00295E93">
        <w:rPr>
          <w:rFonts w:ascii="Times" w:hAnsi="Times"/>
          <w:sz w:val="24"/>
        </w:rPr>
        <w:t xml:space="preserve">decreases the driving force towards biomineralization is reduced. Since calcification is an energetically intensive process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Paine, 1971; Palmer, 1992; Rosenberg &amp; Hughes, 1991)</w:t>
      </w:r>
      <w:r w:rsidRPr="00295E93">
        <w:rPr>
          <w:rFonts w:ascii="Times" w:hAnsi="Times"/>
          <w:sz w:val="24"/>
        </w:rPr>
        <w:fldChar w:fldCharType="end"/>
      </w:r>
      <w:r w:rsidRPr="00295E93">
        <w:rPr>
          <w:rFonts w:ascii="Times" w:hAnsi="Times"/>
          <w:sz w:val="24"/>
        </w:rPr>
        <w:t>, one explanation for significant effects on CaCO</w:t>
      </w:r>
      <w:r w:rsidRPr="00295E93">
        <w:rPr>
          <w:rFonts w:ascii="Times" w:hAnsi="Times"/>
          <w:sz w:val="24"/>
          <w:vertAlign w:val="subscript"/>
        </w:rPr>
        <w:t>3</w:t>
      </w:r>
      <w:r w:rsidRPr="00295E93">
        <w:rPr>
          <w:rFonts w:ascii="Times" w:hAnsi="Times"/>
          <w:sz w:val="24"/>
        </w:rPr>
        <w:t xml:space="preserve"> structures at Ω</w:t>
      </w:r>
      <w:r w:rsidRPr="00295E93">
        <w:rPr>
          <w:rFonts w:ascii="Times" w:hAnsi="Times"/>
          <w:sz w:val="24"/>
          <w:vertAlign w:val="subscript"/>
        </w:rPr>
        <w:t xml:space="preserve">  </w:t>
      </w:r>
      <w:r w:rsidRPr="00295E93">
        <w:rPr>
          <w:rFonts w:ascii="Times" w:hAnsi="Times"/>
          <w:sz w:val="24"/>
        </w:rPr>
        <w:t>&gt; 1 is that resources for energy metabolism are being reallocated to other, non-calcification physiological processes in order to maintain homeostasis.</w:t>
      </w:r>
    </w:p>
    <w:p w14:paraId="0F7EF60F" w14:textId="77777777" w:rsidR="00295E93" w:rsidRPr="00295E93" w:rsidRDefault="00295E93" w:rsidP="00295E93">
      <w:pPr>
        <w:pStyle w:val="normal0"/>
        <w:spacing w:line="360" w:lineRule="auto"/>
        <w:rPr>
          <w:rFonts w:ascii="Times" w:hAnsi="Times"/>
          <w:sz w:val="24"/>
        </w:rPr>
      </w:pPr>
    </w:p>
    <w:p w14:paraId="14B2592C" w14:textId="648EEA8E"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In order to gain insight into changes in energy metabolism that could be a result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 also examined fatty acid profiles.  There was no difference in relative proportions of fatty acids in whole body tissue after one month of exposure to 800 µatm or </w:t>
      </w:r>
      <w:proofErr w:type="gramStart"/>
      <w:r w:rsidRPr="00295E93">
        <w:rPr>
          <w:rFonts w:ascii="Times" w:hAnsi="Times"/>
          <w:sz w:val="24"/>
        </w:rPr>
        <w:t>2800 µ</w:t>
      </w:r>
      <w:proofErr w:type="gramEnd"/>
      <w:r w:rsidRPr="00295E93">
        <w:rPr>
          <w:rFonts w:ascii="Times" w:hAnsi="Times"/>
          <w:sz w:val="24"/>
        </w:rPr>
        <w:t xml:space="preserve">atm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This was contrary to our hypothesis that the extended stress of ocean acidification would alter fundamental metabolites.  Oysters and other bivalves are highly dependent on fatty acids as a main energy source, especially poly-unsaturated fatty acids </w:t>
      </w:r>
      <w:r w:rsidRPr="00295E93">
        <w:rPr>
          <w:rFonts w:ascii="Times" w:hAnsi="Times"/>
          <w:sz w:val="24"/>
        </w:rPr>
        <w:fldChar w:fldCharType="begin" w:fldLock="1"/>
      </w:r>
      <w:r w:rsidRPr="00295E93">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ilke et al., 2004; Pettersen et al., 2010; Soudant et al., 1999; Trider and Castell, 1980)</w:t>
      </w:r>
      <w:r w:rsidRPr="00295E93">
        <w:rPr>
          <w:rFonts w:ascii="Times" w:hAnsi="Times"/>
          <w:sz w:val="24"/>
        </w:rPr>
        <w:fldChar w:fldCharType="end"/>
      </w:r>
      <w:r w:rsidRPr="00295E93">
        <w:rPr>
          <w:rFonts w:ascii="Times" w:hAnsi="Times"/>
          <w:sz w:val="24"/>
        </w:rPr>
        <w:t xml:space="preserve">.  Changes in physiological state, such as those induced by reproduction or poor nutrient supply, can alter the relative proportions of fatty acids in oyster tissue </w:t>
      </w:r>
      <w:r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Both et al., 2011; Soudant et al., 1999)</w:t>
      </w:r>
      <w:r w:rsidRPr="00295E93">
        <w:rPr>
          <w:rFonts w:ascii="Times" w:hAnsi="Times"/>
          <w:sz w:val="24"/>
        </w:rPr>
        <w:fldChar w:fldCharType="end"/>
      </w:r>
      <w:r w:rsidRPr="00295E93">
        <w:rPr>
          <w:rFonts w:ascii="Times" w:hAnsi="Times"/>
          <w:sz w:val="24"/>
        </w:rPr>
        <w:t>.  It is possible that an environmental stress can trigger a change in bivalve physiology and result in changes in fatty acid metabolism and/or stora</w:t>
      </w:r>
      <w:r w:rsidR="00D03E5E">
        <w:rPr>
          <w:rFonts w:ascii="Times" w:hAnsi="Times"/>
          <w:sz w:val="24"/>
        </w:rPr>
        <w:t>ge</w:t>
      </w:r>
      <w:r w:rsidRPr="00295E93">
        <w:rPr>
          <w:rFonts w:ascii="Times" w:hAnsi="Times"/>
          <w:sz w:val="24"/>
        </w:rPr>
        <w:t xml:space="preserve">.  In the case of ocean acidification, </w:t>
      </w:r>
      <w:r w:rsidRPr="00295E93">
        <w:rPr>
          <w:rFonts w:ascii="Times" w:hAnsi="Times"/>
          <w:i/>
          <w:sz w:val="24"/>
        </w:rPr>
        <w:t>C. gigas</w:t>
      </w:r>
      <w:r w:rsidRPr="00295E93">
        <w:rPr>
          <w:rFonts w:ascii="Times" w:hAnsi="Times"/>
          <w:sz w:val="24"/>
        </w:rPr>
        <w:t xml:space="preserve"> is able to maintain homeostasis of both total and relative amounts of important fatty acids.  After 11 weeks of exposure to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800 µatm, juvenile </w:t>
      </w:r>
      <w:r w:rsidRPr="00295E93">
        <w:rPr>
          <w:rFonts w:ascii="Times" w:hAnsi="Times"/>
          <w:i/>
          <w:sz w:val="24"/>
        </w:rPr>
        <w:t>C. virginica</w:t>
      </w:r>
      <w:r w:rsidRPr="00295E93">
        <w:rPr>
          <w:rFonts w:ascii="Times" w:hAnsi="Times"/>
          <w:sz w:val="24"/>
        </w:rPr>
        <w:t xml:space="preserve"> had significantly less lipid per gram body weight than control oysters </w:t>
      </w:r>
      <w:r w:rsidRPr="00295E93">
        <w:rPr>
          <w:rFonts w:ascii="Times" w:hAnsi="Times"/>
          <w:sz w:val="24"/>
        </w:rPr>
        <w:fldChar w:fldCharType="begin" w:fldLock="1"/>
      </w:r>
      <w:r w:rsidRPr="00295E93">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Dickinson et al., 2012)</w:t>
      </w:r>
      <w:r w:rsidRPr="00295E93">
        <w:rPr>
          <w:rFonts w:ascii="Times" w:hAnsi="Times"/>
          <w:sz w:val="24"/>
        </w:rPr>
        <w:fldChar w:fldCharType="end"/>
      </w:r>
      <w:r w:rsidRPr="00295E93">
        <w:rPr>
          <w:rFonts w:ascii="Times" w:hAnsi="Times"/>
          <w:sz w:val="24"/>
        </w:rPr>
        <w:t xml:space="preserve">.   The extended stress of the 11 week exposure in Dickinson et al. (2012) may have overwhelmed </w:t>
      </w:r>
      <w:r w:rsidRPr="00295E93">
        <w:rPr>
          <w:rFonts w:ascii="Times" w:hAnsi="Times"/>
          <w:i/>
          <w:sz w:val="24"/>
        </w:rPr>
        <w:t>C. virginica</w:t>
      </w:r>
      <w:r w:rsidRPr="00295E93">
        <w:rPr>
          <w:rFonts w:ascii="Times" w:hAnsi="Times"/>
          <w:sz w:val="24"/>
        </w:rPr>
        <w:t xml:space="preserve">’s ability to maintain lipid homeostasis, suggesting that oyster energy metabolism may fail under consistent ocean acidification stress.  However, there are some instances where ocean acidification did not influence lipid levels in invertebrates.  For example, in larval sea urchins, despite the fact that individuals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re smaller than control larvae,</w:t>
      </w:r>
      <w:r w:rsidRPr="00295E93">
        <w:rPr>
          <w:rFonts w:ascii="Times" w:hAnsi="Times"/>
          <w:sz w:val="24"/>
          <w:vertAlign w:val="subscript"/>
        </w:rPr>
        <w:t xml:space="preserve"> </w:t>
      </w:r>
      <w:r w:rsidRPr="00295E93">
        <w:rPr>
          <w:rFonts w:ascii="Times" w:hAnsi="Times"/>
          <w:sz w:val="24"/>
        </w:rPr>
        <w:t xml:space="preserve">they maintained the same lipid and protein levels </w:t>
      </w:r>
      <w:r w:rsidRPr="00295E93">
        <w:rPr>
          <w:rFonts w:ascii="Times" w:hAnsi="Times"/>
          <w:sz w:val="24"/>
        </w:rPr>
        <w:fldChar w:fldCharType="begin" w:fldLock="1"/>
      </w:r>
      <w:r w:rsidRPr="00295E93">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Matson et al., 2012)</w:t>
      </w:r>
      <w:r w:rsidRPr="00295E93">
        <w:rPr>
          <w:rFonts w:ascii="Times" w:hAnsi="Times"/>
          <w:sz w:val="24"/>
        </w:rPr>
        <w:fldChar w:fldCharType="end"/>
      </w:r>
      <w:r w:rsidRPr="00295E93">
        <w:rPr>
          <w:rFonts w:ascii="Times" w:hAnsi="Times"/>
          <w:sz w:val="24"/>
        </w:rPr>
        <w:t>.</w:t>
      </w:r>
    </w:p>
    <w:p w14:paraId="1913978C" w14:textId="77777777" w:rsidR="00295E93" w:rsidRPr="00295E93" w:rsidRDefault="00295E93" w:rsidP="00295E93">
      <w:pPr>
        <w:pStyle w:val="normal0"/>
        <w:spacing w:line="360" w:lineRule="auto"/>
        <w:rPr>
          <w:rFonts w:ascii="Times" w:hAnsi="Times"/>
          <w:sz w:val="24"/>
        </w:rPr>
      </w:pPr>
    </w:p>
    <w:p w14:paraId="1FA98FEE" w14:textId="786C2255" w:rsidR="00295E93" w:rsidRPr="00295E93" w:rsidRDefault="00295E93" w:rsidP="00295E93">
      <w:pPr>
        <w:pStyle w:val="normal0"/>
        <w:spacing w:line="360" w:lineRule="auto"/>
        <w:rPr>
          <w:rFonts w:ascii="Times" w:hAnsi="Times"/>
          <w:sz w:val="24"/>
        </w:rPr>
      </w:pPr>
      <w:r w:rsidRPr="00295E93">
        <w:rPr>
          <w:rFonts w:ascii="Times" w:hAnsi="Times"/>
          <w:i/>
          <w:sz w:val="24"/>
        </w:rPr>
        <w:tab/>
      </w:r>
      <w:r w:rsidRPr="00295E93">
        <w:rPr>
          <w:rFonts w:ascii="Times" w:hAnsi="Times"/>
          <w:sz w:val="24"/>
        </w:rPr>
        <w:t xml:space="preserve">Consistent with the hypothesis th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could be evidence that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95E93">
        <w:rPr>
          <w:rFonts w:ascii="Times" w:hAnsi="Times"/>
          <w:i/>
          <w:sz w:val="24"/>
        </w:rPr>
        <w:t>C. virginica</w:t>
      </w:r>
      <w:r w:rsidRPr="00295E93">
        <w:rPr>
          <w:rFonts w:ascii="Times" w:hAnsi="Times"/>
          <w:sz w:val="24"/>
        </w:rPr>
        <w:t xml:space="preserve">,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not impact the oyster’s response to elevated temperature </w:t>
      </w:r>
      <w:r w:rsidRPr="00295E93">
        <w:rPr>
          <w:rFonts w:ascii="Times" w:hAnsi="Times"/>
          <w:sz w:val="24"/>
        </w:rPr>
        <w:fldChar w:fldCharType="begin" w:fldLock="1"/>
      </w:r>
      <w:r w:rsidRPr="00295E93">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Pr="00295E93">
        <w:rPr>
          <w:rFonts w:ascii="Times" w:hAnsi="Times"/>
          <w:sz w:val="24"/>
        </w:rPr>
        <w:fldChar w:fldCharType="separate"/>
      </w:r>
      <w:r w:rsidRPr="00295E93">
        <w:rPr>
          <w:rFonts w:ascii="Times" w:hAnsi="Times"/>
          <w:noProof/>
          <w:sz w:val="24"/>
        </w:rPr>
        <w:t>(Ivanina et al., 2013)</w:t>
      </w:r>
      <w:r w:rsidRPr="00295E93">
        <w:rPr>
          <w:rFonts w:ascii="Times" w:hAnsi="Times"/>
          <w:sz w:val="24"/>
        </w:rPr>
        <w:fldChar w:fldCharType="end"/>
      </w:r>
      <w:r w:rsidRPr="00295E93">
        <w:rPr>
          <w:rFonts w:ascii="Times" w:hAnsi="Times"/>
          <w:sz w:val="24"/>
        </w:rPr>
        <w:t xml:space="preserve">.  In fact, Ivanina et al. (2013) demonstrated that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limited high temperature-associated mortality in </w:t>
      </w:r>
      <w:r w:rsidRPr="00295E93">
        <w:rPr>
          <w:rFonts w:ascii="Times" w:hAnsi="Times"/>
          <w:i/>
          <w:sz w:val="24"/>
        </w:rPr>
        <w:t>C. virginica</w:t>
      </w:r>
      <w:r w:rsidRPr="00295E93">
        <w:rPr>
          <w:rFonts w:ascii="Times" w:hAnsi="Times"/>
          <w:sz w:val="24"/>
        </w:rPr>
        <w:t xml:space="preserve">. </w:t>
      </w:r>
      <w:r w:rsidR="00D03E5E">
        <w:rPr>
          <w:rFonts w:ascii="Times" w:hAnsi="Times"/>
          <w:szCs w:val="22"/>
        </w:rPr>
        <w:t xml:space="preserve">It appears that extended exposure to elevated </w:t>
      </w:r>
      <w:r w:rsidR="00D03E5E" w:rsidRPr="00BD5799">
        <w:rPr>
          <w:rFonts w:ascii="Times" w:hAnsi="Times"/>
          <w:i/>
          <w:szCs w:val="22"/>
        </w:rPr>
        <w:t>p</w:t>
      </w:r>
      <w:r w:rsidR="00D03E5E">
        <w:rPr>
          <w:rFonts w:ascii="Times" w:hAnsi="Times"/>
          <w:szCs w:val="22"/>
        </w:rPr>
        <w:t>CO</w:t>
      </w:r>
      <w:r w:rsidR="00D03E5E" w:rsidRPr="00BD5799">
        <w:rPr>
          <w:rFonts w:ascii="Times" w:hAnsi="Times"/>
          <w:szCs w:val="22"/>
          <w:vertAlign w:val="subscript"/>
        </w:rPr>
        <w:t>2</w:t>
      </w:r>
      <w:r w:rsidR="00D03E5E">
        <w:rPr>
          <w:rFonts w:ascii="Times" w:hAnsi="Times"/>
          <w:szCs w:val="22"/>
        </w:rPr>
        <w:t xml:space="preserve"> may not mitigate oyster mortality in response to acute heat shock, however it does not worsen the effects of this additional stress either.</w:t>
      </w:r>
      <w:r w:rsidR="00D03E5E" w:rsidRPr="00B14C1B">
        <w:rPr>
          <w:rFonts w:ascii="Times" w:hAnsi="Times"/>
          <w:szCs w:val="22"/>
        </w:rPr>
        <w:t xml:space="preserve">  </w:t>
      </w:r>
    </w:p>
    <w:p w14:paraId="47036E89" w14:textId="676E0F49" w:rsidR="00295E93" w:rsidRDefault="00295E93" w:rsidP="00295E93">
      <w:pPr>
        <w:pStyle w:val="normal0"/>
        <w:spacing w:line="360" w:lineRule="auto"/>
        <w:rPr>
          <w:rFonts w:ascii="Times" w:hAnsi="Times"/>
          <w:i/>
          <w:sz w:val="24"/>
        </w:rPr>
      </w:pPr>
    </w:p>
    <w:p w14:paraId="044D5FD4" w14:textId="2762089B" w:rsidR="00D03E5E" w:rsidRDefault="00D03E5E" w:rsidP="00F66D5B">
      <w:pPr>
        <w:pStyle w:val="Heading3"/>
      </w:pPr>
      <w:bookmarkStart w:id="70" w:name="_Toc250547479"/>
      <w:r>
        <w:t>Proteomic response to ocean acidification</w:t>
      </w:r>
      <w:bookmarkEnd w:id="70"/>
    </w:p>
    <w:p w14:paraId="7842FFD4" w14:textId="77777777" w:rsidR="00F66D5B" w:rsidRPr="00F66D5B" w:rsidRDefault="00F66D5B" w:rsidP="00F66D5B"/>
    <w:p w14:paraId="76F0EBCF" w14:textId="539F9DBA" w:rsidR="00D03E5E" w:rsidRDefault="00295E93" w:rsidP="00295E93">
      <w:pPr>
        <w:pStyle w:val="normal0"/>
        <w:spacing w:line="360" w:lineRule="auto"/>
        <w:ind w:firstLine="720"/>
        <w:rPr>
          <w:rFonts w:ascii="Times" w:hAnsi="Times"/>
          <w:sz w:val="24"/>
        </w:rPr>
      </w:pPr>
      <w:r w:rsidRPr="00295E93">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95E93">
        <w:rPr>
          <w:rFonts w:ascii="Times" w:hAnsi="Times"/>
          <w:i/>
          <w:sz w:val="24"/>
        </w:rPr>
        <w:t>C. gigas</w:t>
      </w:r>
      <w:r w:rsidRPr="00295E93">
        <w:rPr>
          <w:rFonts w:ascii="Times" w:hAnsi="Times"/>
          <w:sz w:val="24"/>
        </w:rPr>
        <w:t xml:space="preserve"> after one month of exposure.  </w:t>
      </w:r>
      <w:r w:rsidR="00D03E5E">
        <w:rPr>
          <w:rFonts w:ascii="Times" w:hAnsi="Times"/>
          <w:szCs w:val="22"/>
        </w:rPr>
        <w:t>Among the main processes affected were lipid and carbohydrate metabolism, cell adhesion, cytoskeleton processes, detoxification and the antioxidant response, the cellular stress response, DNA repair, transcription, and translation.  The details of some of these proteomic changes are outlined below.</w:t>
      </w:r>
    </w:p>
    <w:p w14:paraId="1996688C" w14:textId="77777777" w:rsidR="00D03E5E" w:rsidRDefault="00D03E5E" w:rsidP="00D03E5E">
      <w:pPr>
        <w:pStyle w:val="normal0"/>
        <w:spacing w:line="360" w:lineRule="auto"/>
        <w:rPr>
          <w:rFonts w:ascii="Times" w:hAnsi="Times"/>
          <w:sz w:val="24"/>
        </w:rPr>
      </w:pPr>
    </w:p>
    <w:p w14:paraId="2D72D059" w14:textId="28AFAFC3" w:rsidR="00D03E5E" w:rsidRDefault="00D03E5E" w:rsidP="00F66D5B">
      <w:pPr>
        <w:pStyle w:val="Heading4"/>
      </w:pPr>
      <w:r>
        <w:t>Metabolic processes</w:t>
      </w:r>
    </w:p>
    <w:p w14:paraId="3D5D6C0A" w14:textId="77777777" w:rsidR="00F66D5B" w:rsidRPr="00F66D5B" w:rsidRDefault="00F66D5B" w:rsidP="00F66D5B"/>
    <w:p w14:paraId="53D400D6" w14:textId="708E0060" w:rsidR="00D03E5E" w:rsidRDefault="00D03E5E" w:rsidP="00295E93">
      <w:pPr>
        <w:pStyle w:val="normal0"/>
        <w:spacing w:line="360" w:lineRule="auto"/>
        <w:ind w:firstLine="720"/>
        <w:rPr>
          <w:rFonts w:ascii="Times" w:hAnsi="Times"/>
          <w:szCs w:val="22"/>
        </w:rPr>
      </w:pPr>
      <w:r w:rsidRPr="00B14C1B">
        <w:rPr>
          <w:rFonts w:ascii="Times" w:hAnsi="Times"/>
          <w:szCs w:val="22"/>
        </w:rPr>
        <w:t xml:space="preserve">One clear trend identified in gill protein expression patterns in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was that proteins associated with carbohydrate</w:t>
      </w:r>
      <w:r>
        <w:rPr>
          <w:rFonts w:ascii="Times" w:hAnsi="Times"/>
          <w:szCs w:val="22"/>
        </w:rPr>
        <w:t xml:space="preserve"> and lipid</w:t>
      </w:r>
      <w:r w:rsidRPr="00B14C1B">
        <w:rPr>
          <w:rFonts w:ascii="Times" w:hAnsi="Times"/>
          <w:szCs w:val="22"/>
        </w:rPr>
        <w:t xml:space="preserve"> metabolism were differentially expressed.</w:t>
      </w:r>
      <w:r>
        <w:rPr>
          <w:rFonts w:ascii="Times" w:hAnsi="Times"/>
          <w:szCs w:val="22"/>
        </w:rPr>
        <w:t xml:space="preserve">  Changes in these pathways imply alterations in energetic resource use upon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w:t>
      </w:r>
      <w:r w:rsidRPr="00B14C1B">
        <w:rPr>
          <w:rFonts w:ascii="Times" w:hAnsi="Times"/>
          <w:szCs w:val="22"/>
        </w:rPr>
        <w:t xml:space="preserve"> </w:t>
      </w:r>
      <w:r>
        <w:rPr>
          <w:rFonts w:ascii="Times" w:hAnsi="Times"/>
          <w:szCs w:val="22"/>
        </w:rPr>
        <w:t xml:space="preserve">There were changes in protein expression 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w:t>
      </w:r>
      <w:r w:rsidRPr="00B14C1B">
        <w:rPr>
          <w:rFonts w:ascii="Times" w:hAnsi="Times"/>
          <w:szCs w:val="22"/>
        </w:rPr>
        <w:t xml:space="preserve">  One explanation for these changes is that during ocean acidification there is a need for increased glucose production in order to provide energy resources necessary to maintain homeostasis. In other taxa, the general stress response usually leads to increased carbohydrate metabolism and decreased carbohydrate storage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izock, 1995; Parrou et al., 1997)</w:t>
      </w:r>
      <w:r w:rsidRPr="00B14C1B">
        <w:rPr>
          <w:rFonts w:ascii="Times" w:hAnsi="Times"/>
          <w:szCs w:val="22"/>
        </w:rPr>
        <w:fldChar w:fldCharType="end"/>
      </w:r>
      <w:r w:rsidRPr="00B14C1B">
        <w:rPr>
          <w:rFonts w:ascii="Times" w:hAnsi="Times"/>
          <w:szCs w:val="22"/>
        </w:rPr>
        <w:t>.</w:t>
      </w:r>
    </w:p>
    <w:p w14:paraId="79B97115" w14:textId="77777777" w:rsidR="00D03E5E" w:rsidRDefault="00D03E5E" w:rsidP="00295E93">
      <w:pPr>
        <w:pStyle w:val="normal0"/>
        <w:spacing w:line="360" w:lineRule="auto"/>
        <w:ind w:firstLine="720"/>
        <w:rPr>
          <w:rFonts w:ascii="Times" w:hAnsi="Times"/>
          <w:szCs w:val="22"/>
        </w:rPr>
      </w:pPr>
    </w:p>
    <w:p w14:paraId="7A3AEA6F" w14:textId="3E0F57D5" w:rsidR="00D03E5E" w:rsidRDefault="00D03E5E" w:rsidP="00D03E5E">
      <w:pPr>
        <w:pStyle w:val="normal0"/>
        <w:spacing w:line="360" w:lineRule="auto"/>
        <w:ind w:firstLine="720"/>
        <w:rPr>
          <w:rFonts w:ascii="Times" w:hAnsi="Times"/>
          <w:szCs w:val="22"/>
        </w:rPr>
      </w:pPr>
      <w:r>
        <w:rPr>
          <w:rFonts w:ascii="Times" w:hAnsi="Times"/>
          <w:szCs w:val="22"/>
        </w:rPr>
        <w:t xml:space="preserve">The expression of proteins involved in metabolism if lipids,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 protein involved in desaturation and elongation of fatty acids (NADH-cytochrome b5 reductase 1), </w:t>
      </w:r>
      <w:r w:rsidRPr="00435293">
        <w:rPr>
          <w:rFonts w:ascii="Times" w:hAnsi="Times"/>
          <w:szCs w:val="22"/>
        </w:rPr>
        <w:t>likely for incorporation into cellular membranes,</w:t>
      </w:r>
      <w:r>
        <w:rPr>
          <w:rFonts w:ascii="Times" w:hAnsi="Times"/>
          <w:szCs w:val="22"/>
        </w:rPr>
        <w:t xml:space="preserve">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Pamplona</w:t>
      </w:r>
      <w:r>
        <w:rPr>
          <w:rFonts w:ascii="Times" w:hAnsi="Times"/>
          <w:noProof/>
          <w:szCs w:val="22"/>
        </w:rPr>
        <w:t xml:space="preserve"> et al.</w:t>
      </w:r>
      <w:r w:rsidRPr="0071592E">
        <w:rPr>
          <w:rFonts w:ascii="Times" w:hAnsi="Times"/>
          <w:noProof/>
          <w:szCs w:val="22"/>
        </w:rPr>
        <w:t>, 2002)</w:t>
      </w:r>
      <w:r>
        <w:rPr>
          <w:rFonts w:ascii="Times" w:hAnsi="Times"/>
          <w:szCs w:val="22"/>
        </w:rPr>
        <w:fldChar w:fldCharType="end"/>
      </w:r>
      <w:r>
        <w:rPr>
          <w:rFonts w:ascii="Times" w:hAnsi="Times"/>
          <w:szCs w:val="22"/>
        </w:rPr>
        <w:t xml:space="preserve">.  Lipid metabolism-associated genes/proteins were also expressed at higher levels in larval barnacles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Wong</w:t>
      </w:r>
      <w:r>
        <w:rPr>
          <w:rFonts w:ascii="Times" w:hAnsi="Times"/>
          <w:noProof/>
          <w:szCs w:val="22"/>
        </w:rPr>
        <w:t xml:space="preserve"> et al.</w:t>
      </w:r>
      <w:r w:rsidRPr="0071592E">
        <w:rPr>
          <w:rFonts w:ascii="Times" w:hAnsi="Times"/>
          <w:noProof/>
          <w:szCs w:val="22"/>
        </w:rPr>
        <w:t>, 2011)</w:t>
      </w:r>
      <w:r>
        <w:rPr>
          <w:rFonts w:ascii="Times" w:hAnsi="Times"/>
          <w:szCs w:val="22"/>
        </w:rPr>
        <w:fldChar w:fldCharType="end"/>
      </w:r>
      <w:r>
        <w:rPr>
          <w:rFonts w:ascii="Times" w:hAnsi="Times"/>
          <w:szCs w:val="22"/>
        </w:rPr>
        <w:t xml:space="preserve"> and adult coral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C</w:t>
      </w:r>
      <w:r w:rsidRPr="004F0479">
        <w:rPr>
          <w:rFonts w:ascii="Times" w:hAnsi="Times"/>
          <w:szCs w:val="22"/>
        </w:rPr>
        <w:t>hange</w:t>
      </w:r>
      <w:r w:rsidRPr="00373406">
        <w:rPr>
          <w:rFonts w:ascii="Times" w:hAnsi="Times"/>
          <w:szCs w:val="22"/>
        </w:rPr>
        <w:t>s in lipid metabolism, similar to the changes in carbohydrate metabolism, represent a shift in how energetic resources are used during extended environmental stress</w:t>
      </w:r>
      <w:r>
        <w:rPr>
          <w:rFonts w:ascii="Times" w:hAnsi="Times"/>
          <w:szCs w:val="22"/>
        </w:rPr>
        <w:t xml:space="preserve">.  Frequently during extended ocean acidification stress bivalves shift from metabolism of mostly carbohydrates and lipids to greater use of protein resources </w:t>
      </w:r>
      <w:r>
        <w:rPr>
          <w:rFonts w:ascii="Times" w:hAnsi="Times"/>
          <w:szCs w:val="22"/>
        </w:rPr>
        <w:fldChar w:fldCharType="begin" w:fldLock="1"/>
      </w:r>
      <w:r>
        <w:rPr>
          <w:rFonts w:ascii="Times" w:hAnsi="Times"/>
          <w:szCs w:val="22"/>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Clark et al., 2013; Michaelidis</w:t>
      </w:r>
      <w:r>
        <w:rPr>
          <w:rFonts w:ascii="Times" w:hAnsi="Times"/>
          <w:noProof/>
          <w:szCs w:val="22"/>
        </w:rPr>
        <w:t xml:space="preserve"> et al.</w:t>
      </w:r>
      <w:r w:rsidRPr="0071592E">
        <w:rPr>
          <w:rFonts w:ascii="Times" w:hAnsi="Times"/>
          <w:noProof/>
          <w:szCs w:val="22"/>
        </w:rPr>
        <w:t>, 2005)</w:t>
      </w:r>
      <w:r>
        <w:rPr>
          <w:rFonts w:ascii="Times" w:hAnsi="Times"/>
          <w:szCs w:val="22"/>
        </w:rPr>
        <w:fldChar w:fldCharType="end"/>
      </w:r>
      <w:r>
        <w:rPr>
          <w:rFonts w:ascii="Times" w:hAnsi="Times"/>
          <w:szCs w:val="22"/>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Pr>
          <w:rFonts w:ascii="Times" w:hAnsi="Times"/>
          <w:i/>
          <w:szCs w:val="22"/>
        </w:rPr>
        <w:t xml:space="preserve">C. virginica </w:t>
      </w:r>
      <w:r>
        <w:rPr>
          <w:rFonts w:ascii="Times" w:hAnsi="Times"/>
          <w:szCs w:val="22"/>
        </w:rPr>
        <w:t xml:space="preserve">after eleven weeks at low pH </w:t>
      </w:r>
      <w:r>
        <w:rPr>
          <w:rFonts w:ascii="Times" w:hAnsi="Times"/>
          <w:szCs w:val="22"/>
        </w:rPr>
        <w:fldChar w:fldCharType="begin" w:fldLock="1"/>
      </w:r>
      <w:r>
        <w:rPr>
          <w:rFonts w:ascii="Times" w:hAnsi="Times"/>
          <w:szCs w:val="22"/>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ckinson et al., 2012)</w:t>
      </w:r>
      <w:r>
        <w:rPr>
          <w:rFonts w:ascii="Times" w:hAnsi="Times"/>
          <w:szCs w:val="22"/>
        </w:rPr>
        <w:fldChar w:fldCharType="end"/>
      </w:r>
      <w:r>
        <w:rPr>
          <w:rFonts w:ascii="Times" w:hAnsi="Times"/>
          <w:szCs w:val="22"/>
        </w:rPr>
        <w:t xml:space="preserve">.  The effects of changes in metabolism may already be seen at the proteomic level in </w:t>
      </w:r>
      <w:r>
        <w:rPr>
          <w:rFonts w:ascii="Times" w:hAnsi="Times"/>
          <w:i/>
          <w:szCs w:val="22"/>
        </w:rPr>
        <w:t xml:space="preserve">C. gigas </w:t>
      </w:r>
      <w:r>
        <w:rPr>
          <w:rFonts w:ascii="Times" w:hAnsi="Times"/>
          <w:szCs w:val="22"/>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110AC5B7" w14:textId="79B7E284" w:rsidR="00D03E5E" w:rsidRDefault="00D03E5E" w:rsidP="00D03E5E">
      <w:pPr>
        <w:pStyle w:val="normal0"/>
        <w:spacing w:line="360" w:lineRule="auto"/>
        <w:ind w:firstLine="720"/>
        <w:rPr>
          <w:rFonts w:ascii="Times" w:hAnsi="Times"/>
          <w:szCs w:val="22"/>
        </w:rPr>
      </w:pPr>
      <w:r>
        <w:rPr>
          <w:rFonts w:ascii="Times" w:hAnsi="Times"/>
          <w:szCs w:val="22"/>
        </w:rPr>
        <w:t>Further downstream in the metabolic pathways, oxidative metabolism</w:t>
      </w:r>
      <w:r w:rsidRPr="00B14C1B">
        <w:rPr>
          <w:rFonts w:ascii="Times" w:hAnsi="Times"/>
          <w:szCs w:val="22"/>
        </w:rPr>
        <w:t xml:space="preserve"> proteins were also affected by exposure to ocean acidification conditions</w:t>
      </w:r>
      <w:r w:rsidRPr="00B14C1B">
        <w:rPr>
          <w:rFonts w:ascii="Times" w:hAnsi="Times"/>
          <w:b/>
          <w:szCs w:val="22"/>
        </w:rPr>
        <w:t xml:space="preserve">. </w:t>
      </w:r>
      <w:r w:rsidRPr="00B14C1B">
        <w:rPr>
          <w:rFonts w:ascii="Times" w:hAnsi="Times"/>
          <w:szCs w:val="22"/>
        </w:rPr>
        <w:t xml:space="preserve"> Increased expression of proteins cytochrome c oxidase and NADH dehydrogenase implies</w:t>
      </w:r>
      <w:r>
        <w:rPr>
          <w:rFonts w:ascii="Times" w:hAnsi="Times"/>
          <w:szCs w:val="22"/>
        </w:rPr>
        <w:t xml:space="preserve"> that</w:t>
      </w:r>
      <w:r w:rsidRPr="00B14C1B">
        <w:rPr>
          <w:rFonts w:ascii="Times" w:hAnsi="Times"/>
          <w:szCs w:val="22"/>
        </w:rPr>
        <w:t xml:space="preserve"> oysters exposed to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t xml:space="preserve">experienced a heightened demand for energy (i.e. increased ATP production in mitochondria). </w:t>
      </w:r>
      <w:r>
        <w:rPr>
          <w:rFonts w:ascii="Times" w:hAnsi="Times"/>
          <w:szCs w:val="22"/>
        </w:rPr>
        <w:t xml:space="preserve"> </w:t>
      </w:r>
      <w:r w:rsidRPr="00B14C1B">
        <w:rPr>
          <w:rFonts w:ascii="Times" w:hAnsi="Times"/>
          <w:szCs w:val="22"/>
        </w:rPr>
        <w:t xml:space="preserve">Heightened metabolism can occur in response to an ongoing stress (Mizock 1995) and may be an important adaptive strategy to counteract the physiological effects of elevated environmental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 xml:space="preserve">2 </w:t>
      </w:r>
      <w:r w:rsidRPr="00B14C1B">
        <w:rPr>
          <w:rFonts w:ascii="Times" w:hAnsi="Times"/>
          <w:szCs w:val="22"/>
        </w:rPr>
        <w:fldChar w:fldCharType="begin" w:fldLock="1"/>
      </w:r>
      <w:r>
        <w:rPr>
          <w:rFonts w:ascii="Times" w:hAnsi="Times"/>
          <w:szCs w:val="22"/>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elzner et al., 2009)</w:t>
      </w:r>
      <w:r w:rsidRPr="00B14C1B">
        <w:rPr>
          <w:rFonts w:ascii="Times" w:hAnsi="Times"/>
          <w:szCs w:val="22"/>
        </w:rPr>
        <w:fldChar w:fldCharType="end"/>
      </w:r>
      <w:r w:rsidRPr="00B14C1B">
        <w:rPr>
          <w:rFonts w:ascii="Times" w:hAnsi="Times"/>
          <w:szCs w:val="22"/>
        </w:rPr>
        <w:t>.</w:t>
      </w:r>
      <w:r>
        <w:rPr>
          <w:rFonts w:ascii="Times" w:hAnsi="Times"/>
          <w:szCs w:val="22"/>
        </w:rPr>
        <w:t xml:space="preserve">  However, this response can be species specific: increased metabolic rate was observed in</w:t>
      </w:r>
      <w:r w:rsidRPr="00B14C1B">
        <w:rPr>
          <w:rFonts w:ascii="Times" w:hAnsi="Times"/>
          <w:szCs w:val="22"/>
        </w:rPr>
        <w:t xml:space="preserve"> </w:t>
      </w:r>
      <w:r w:rsidRPr="00B14C1B">
        <w:rPr>
          <w:rFonts w:ascii="Times" w:hAnsi="Times"/>
          <w:i/>
          <w:szCs w:val="22"/>
        </w:rPr>
        <w:t>M. mercenaria</w:t>
      </w:r>
      <w:r w:rsidRPr="00B14C1B">
        <w:rPr>
          <w:rFonts w:ascii="Times" w:hAnsi="Times"/>
          <w:szCs w:val="22"/>
        </w:rPr>
        <w:t xml:space="preserve">’s </w:t>
      </w:r>
      <w:r>
        <w:rPr>
          <w:rFonts w:ascii="Times" w:hAnsi="Times"/>
          <w:szCs w:val="22"/>
        </w:rPr>
        <w:t xml:space="preserve">response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nd temperature </w:t>
      </w:r>
      <w:r w:rsidRPr="00B14C1B">
        <w:rPr>
          <w:rFonts w:ascii="Times" w:hAnsi="Times"/>
          <w:szCs w:val="22"/>
        </w:rPr>
        <w:fldChar w:fldCharType="begin" w:fldLock="1"/>
      </w:r>
      <w:r>
        <w:rPr>
          <w:rFonts w:ascii="Times" w:hAnsi="Times"/>
          <w:szCs w:val="22"/>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atoo et al., 2013)</w:t>
      </w:r>
      <w:r w:rsidRPr="00B14C1B">
        <w:rPr>
          <w:rFonts w:ascii="Times" w:hAnsi="Times"/>
          <w:szCs w:val="22"/>
        </w:rPr>
        <w:fldChar w:fldCharType="end"/>
      </w:r>
      <w:r>
        <w:rPr>
          <w:rFonts w:ascii="Times" w:hAnsi="Times"/>
          <w:szCs w:val="22"/>
        </w:rPr>
        <w:t xml:space="preserve"> while </w:t>
      </w:r>
      <w:r w:rsidRPr="00D03E5E">
        <w:rPr>
          <w:rFonts w:ascii="Times" w:hAnsi="Times"/>
          <w:i/>
          <w:szCs w:val="22"/>
        </w:rPr>
        <w:t>C. gigas</w:t>
      </w:r>
      <w:r>
        <w:rPr>
          <w:rFonts w:ascii="Times" w:hAnsi="Times"/>
          <w:szCs w:val="22"/>
        </w:rPr>
        <w:t xml:space="preserve">’ metabolic rate was suppressed </w:t>
      </w:r>
      <w:r>
        <w:rPr>
          <w:rFonts w:ascii="Times" w:hAnsi="Times"/>
          <w:szCs w:val="22"/>
        </w:rPr>
        <w:fldChar w:fldCharType="begin" w:fldLock="1"/>
      </w:r>
      <w:r>
        <w:rPr>
          <w:rFonts w:ascii="Times" w:hAnsi="Times"/>
          <w:szCs w:val="22"/>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Lannig et al., 2010)</w:t>
      </w:r>
      <w:r>
        <w:rPr>
          <w:rFonts w:ascii="Times" w:hAnsi="Times"/>
          <w:szCs w:val="22"/>
        </w:rPr>
        <w:fldChar w:fldCharType="end"/>
      </w:r>
      <w:r w:rsidRPr="00B14C1B">
        <w:rPr>
          <w:rFonts w:ascii="Times" w:hAnsi="Times"/>
          <w:szCs w:val="22"/>
        </w:rPr>
        <w:t xml:space="preserve">.  </w:t>
      </w:r>
      <w:r>
        <w:rPr>
          <w:rFonts w:ascii="Times" w:hAnsi="Times"/>
          <w:szCs w:val="22"/>
        </w:rPr>
        <w:t xml:space="preserve">Expression of proteins and genes associated with metabolic processes are among the most common changes when invertebrates are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enes associated with metabolism were expressed at lower levels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 xml:space="preserve">(Todgham </w:t>
      </w:r>
      <w:r>
        <w:rPr>
          <w:rFonts w:ascii="Times" w:hAnsi="Times"/>
          <w:noProof/>
          <w:szCs w:val="22"/>
        </w:rPr>
        <w:t>and</w:t>
      </w:r>
      <w:r w:rsidRPr="0071592E">
        <w:rPr>
          <w:rFonts w:ascii="Times" w:hAnsi="Times"/>
          <w:noProof/>
          <w:szCs w:val="22"/>
        </w:rPr>
        <w:t xml:space="preserve"> Hofmann, 2009)</w:t>
      </w:r>
      <w:r>
        <w:rPr>
          <w:rFonts w:ascii="Times" w:hAnsi="Times"/>
          <w:szCs w:val="22"/>
        </w:rPr>
        <w:fldChar w:fldCharType="end"/>
      </w:r>
      <w:r>
        <w:rPr>
          <w:rFonts w:ascii="Times" w:hAnsi="Times"/>
          <w:szCs w:val="22"/>
        </w:rPr>
        <w:t xml:space="preserve">,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Kaniewska et al., 2012)</w:t>
      </w:r>
      <w:r>
        <w:rPr>
          <w:rFonts w:ascii="Times" w:hAnsi="Times"/>
          <w:szCs w:val="22"/>
        </w:rPr>
        <w:fldChar w:fldCharType="end"/>
      </w:r>
      <w:r>
        <w:rPr>
          <w:rFonts w:ascii="Times" w:hAnsi="Times"/>
          <w:szCs w:val="22"/>
        </w:rPr>
        <w:t xml:space="preserve">, larval oysters </w:t>
      </w:r>
      <w:r>
        <w:rPr>
          <w:rFonts w:ascii="Times" w:hAnsi="Times"/>
          <w:szCs w:val="22"/>
        </w:rPr>
        <w:fldChar w:fldCharType="begin" w:fldLock="1"/>
      </w:r>
      <w:r>
        <w:rPr>
          <w:rFonts w:ascii="Times" w:hAnsi="Times"/>
          <w:szCs w:val="22"/>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Pr>
          <w:rFonts w:ascii="Times" w:hAnsi="Times"/>
          <w:szCs w:val="22"/>
        </w:rPr>
        <w:fldChar w:fldCharType="separate"/>
      </w:r>
      <w:r w:rsidRPr="0071592E">
        <w:rPr>
          <w:rFonts w:ascii="Times" w:hAnsi="Times"/>
          <w:noProof/>
          <w:szCs w:val="22"/>
        </w:rPr>
        <w:t>(Dineshram et al., 2012, 2013)</w:t>
      </w:r>
      <w:r>
        <w:rPr>
          <w:rFonts w:ascii="Times" w:hAnsi="Times"/>
          <w:szCs w:val="22"/>
        </w:rPr>
        <w:fldChar w:fldCharType="end"/>
      </w:r>
      <w:r>
        <w:rPr>
          <w:rFonts w:ascii="Times" w:hAnsi="Times"/>
          <w:szCs w:val="22"/>
        </w:rPr>
        <w:t xml:space="preserve">, and larval tube worms </w:t>
      </w:r>
      <w:r>
        <w:rPr>
          <w:rFonts w:ascii="Times" w:hAnsi="Times"/>
          <w:szCs w:val="22"/>
        </w:rPr>
        <w:fldChar w:fldCharType="begin" w:fldLock="1"/>
      </w:r>
      <w:r>
        <w:rPr>
          <w:rFonts w:ascii="Times" w:hAnsi="Times"/>
          <w:szCs w:val="22"/>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Mukherjee et al., 2013)</w:t>
      </w:r>
      <w:r>
        <w:rPr>
          <w:rFonts w:ascii="Times" w:hAnsi="Times"/>
          <w:szCs w:val="22"/>
        </w:rPr>
        <w:fldChar w:fldCharType="end"/>
      </w:r>
      <w:r>
        <w:rPr>
          <w:rFonts w:ascii="Times" w:hAnsi="Times"/>
          <w:szCs w:val="22"/>
        </w:rPr>
        <w:t xml:space="preserve">.  In the mantle tissue of </w:t>
      </w:r>
      <w:r w:rsidRPr="00D03E5E">
        <w:rPr>
          <w:rFonts w:ascii="Times" w:hAnsi="Times"/>
          <w:i/>
          <w:szCs w:val="22"/>
        </w:rPr>
        <w:t>C. virginica</w:t>
      </w:r>
      <w:r>
        <w:rPr>
          <w:rFonts w:ascii="Times" w:hAnsi="Times"/>
          <w:szCs w:val="22"/>
        </w:rPr>
        <w:t xml:space="preserve">, </w:t>
      </w:r>
      <w:r w:rsidRPr="00373406">
        <w:rPr>
          <w:rFonts w:ascii="Times" w:hAnsi="Times"/>
          <w:szCs w:val="22"/>
        </w:rPr>
        <w:t>proteins associated with energy metabolism</w:t>
      </w:r>
      <w:r>
        <w:rPr>
          <w:rFonts w:ascii="Times" w:hAnsi="Times"/>
          <w:szCs w:val="22"/>
        </w:rPr>
        <w:t xml:space="preserve"> (mitochondrial malate dehydrogenase, 40S ribosomal protein, and proteasome alpha type 3) were expressed at higher levels after exposure to low pH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w:t>
      </w:r>
      <w:r>
        <w:rPr>
          <w:rFonts w:ascii="Times" w:hAnsi="Times"/>
          <w:noProof/>
          <w:szCs w:val="22"/>
        </w:rPr>
        <w:t xml:space="preserve"> et al.</w:t>
      </w:r>
      <w:r w:rsidRPr="00311A38">
        <w:rPr>
          <w:rFonts w:ascii="Times" w:hAnsi="Times"/>
          <w:noProof/>
          <w:szCs w:val="22"/>
        </w:rPr>
        <w:t>, 2011)</w:t>
      </w:r>
      <w:r>
        <w:rPr>
          <w:rFonts w:ascii="Times" w:hAnsi="Times"/>
          <w:szCs w:val="22"/>
        </w:rPr>
        <w:fldChar w:fldCharType="end"/>
      </w:r>
      <w:r>
        <w:rPr>
          <w:rFonts w:ascii="Times" w:hAnsi="Times"/>
          <w:szCs w:val="22"/>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4115CCB5" w14:textId="77777777" w:rsidR="00D03E5E" w:rsidRDefault="00D03E5E" w:rsidP="00D03E5E">
      <w:pPr>
        <w:pStyle w:val="normal0"/>
        <w:spacing w:line="360" w:lineRule="auto"/>
        <w:rPr>
          <w:rFonts w:ascii="Times" w:hAnsi="Times"/>
          <w:szCs w:val="22"/>
        </w:rPr>
      </w:pPr>
    </w:p>
    <w:p w14:paraId="5FFF389A" w14:textId="61DBADC6" w:rsidR="00D03E5E" w:rsidRDefault="00D03E5E" w:rsidP="00F66D5B">
      <w:pPr>
        <w:pStyle w:val="Heading4"/>
      </w:pPr>
      <w:r>
        <w:t>Cellular stress</w:t>
      </w:r>
    </w:p>
    <w:p w14:paraId="44069792" w14:textId="77777777" w:rsidR="00F66D5B" w:rsidRDefault="00F66D5B" w:rsidP="00D03E5E">
      <w:pPr>
        <w:pStyle w:val="normal0"/>
        <w:spacing w:line="360" w:lineRule="auto"/>
        <w:ind w:firstLine="720"/>
        <w:rPr>
          <w:rFonts w:ascii="Times" w:hAnsi="Times"/>
          <w:szCs w:val="22"/>
        </w:rPr>
      </w:pPr>
    </w:p>
    <w:p w14:paraId="2D3AB36F" w14:textId="5EB86E11" w:rsidR="00D03E5E" w:rsidRDefault="00D03E5E" w:rsidP="00D03E5E">
      <w:pPr>
        <w:pStyle w:val="normal0"/>
        <w:spacing w:line="360" w:lineRule="auto"/>
        <w:ind w:firstLine="720"/>
        <w:rPr>
          <w:rFonts w:ascii="Times" w:hAnsi="Times"/>
          <w:szCs w:val="22"/>
        </w:rPr>
      </w:pPr>
      <w:r w:rsidRPr="00B14C1B">
        <w:rPr>
          <w:rFonts w:ascii="Times" w:hAnsi="Times"/>
          <w:szCs w:val="22"/>
        </w:rPr>
        <w:t>Further evidence of increased mitochonodrial metabolism is the elevated expression of antioxidant response protein</w:t>
      </w:r>
      <w:r>
        <w:rPr>
          <w:rFonts w:ascii="Times" w:hAnsi="Times"/>
          <w:szCs w:val="22"/>
        </w:rPr>
        <w:t>s</w:t>
      </w:r>
      <w:r w:rsidRPr="00B14C1B">
        <w:rPr>
          <w:rFonts w:ascii="Times" w:hAnsi="Times"/>
          <w:szCs w:val="22"/>
        </w:rPr>
        <w:t xml:space="preserve"> (</w:t>
      </w:r>
      <w:r>
        <w:rPr>
          <w:rFonts w:ascii="Times" w:hAnsi="Times"/>
          <w:szCs w:val="22"/>
        </w:rPr>
        <w:t xml:space="preserve">two isoforms of </w:t>
      </w:r>
      <w:r w:rsidRPr="00B14C1B">
        <w:rPr>
          <w:rFonts w:ascii="Times" w:hAnsi="Times"/>
          <w:szCs w:val="22"/>
        </w:rPr>
        <w:t>glutathione S-transferase omega-1</w:t>
      </w:r>
      <w:r>
        <w:rPr>
          <w:rFonts w:ascii="Times" w:hAnsi="Times"/>
          <w:szCs w:val="22"/>
        </w:rPr>
        <w:t>) and cytochrome P450 1A5, which produces ROS</w:t>
      </w:r>
      <w:r w:rsidRPr="00B14C1B">
        <w:rPr>
          <w:rFonts w:ascii="Times" w:hAnsi="Times"/>
          <w:szCs w:val="22"/>
        </w:rPr>
        <w:t xml:space="preserve">.  The cellular need for an antioxidant response could arise from greater </w:t>
      </w:r>
      <w:r>
        <w:rPr>
          <w:rFonts w:ascii="Times" w:hAnsi="Times"/>
          <w:szCs w:val="22"/>
        </w:rPr>
        <w:t>ROS</w:t>
      </w:r>
      <w:r w:rsidRPr="00B14C1B">
        <w:rPr>
          <w:rFonts w:ascii="Times" w:hAnsi="Times"/>
          <w:szCs w:val="22"/>
        </w:rPr>
        <w:t xml:space="preserve"> generation </w:t>
      </w:r>
      <w:r>
        <w:rPr>
          <w:rFonts w:ascii="Times" w:hAnsi="Times"/>
          <w:szCs w:val="22"/>
        </w:rPr>
        <w:t>during</w:t>
      </w:r>
      <w:r w:rsidRPr="00B14C1B">
        <w:rPr>
          <w:rFonts w:ascii="Times" w:hAnsi="Times"/>
          <w:szCs w:val="22"/>
        </w:rPr>
        <w:t xml:space="preserve"> increased metabolism </w:t>
      </w:r>
      <w:r w:rsidRPr="00B14C1B">
        <w:rPr>
          <w:rFonts w:ascii="Times" w:hAnsi="Times"/>
          <w:szCs w:val="22"/>
        </w:rPr>
        <w:fldChar w:fldCharType="begin" w:fldLock="1"/>
      </w:r>
      <w:r>
        <w:rPr>
          <w:rFonts w:ascii="Times" w:hAnsi="Times"/>
          <w:szCs w:val="22"/>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Mohanty et al., 2000)</w:t>
      </w:r>
      <w:r w:rsidRPr="00B14C1B">
        <w:rPr>
          <w:rFonts w:ascii="Times" w:hAnsi="Times"/>
          <w:szCs w:val="22"/>
        </w:rPr>
        <w:fldChar w:fldCharType="end"/>
      </w:r>
      <w:r w:rsidRPr="00B14C1B">
        <w:rPr>
          <w:rFonts w:ascii="Times" w:hAnsi="Times"/>
          <w:szCs w:val="22"/>
        </w:rPr>
        <w:t>.  Additionally, the cellular environment resulting from ocean acidification may directly lead to oxidative stress due to elevated cellular CO</w:t>
      </w:r>
      <w:r w:rsidRPr="00B14C1B">
        <w:rPr>
          <w:rFonts w:ascii="Times" w:hAnsi="Times"/>
          <w:szCs w:val="22"/>
          <w:vertAlign w:val="subscript"/>
        </w:rPr>
        <w:t>2</w:t>
      </w:r>
      <w:r w:rsidRPr="00B14C1B">
        <w:rPr>
          <w:rFonts w:ascii="Times" w:hAnsi="Times"/>
          <w:szCs w:val="22"/>
        </w:rPr>
        <w:t xml:space="preserve"> and H</w:t>
      </w:r>
      <w:r w:rsidRPr="00B14C1B">
        <w:rPr>
          <w:rFonts w:ascii="Times" w:hAnsi="Times"/>
          <w:szCs w:val="22"/>
          <w:vertAlign w:val="superscript"/>
        </w:rPr>
        <w:t>+</w:t>
      </w:r>
      <w:r w:rsidRPr="00B14C1B">
        <w:rPr>
          <w:rFonts w:ascii="Times" w:hAnsi="Times"/>
          <w:szCs w:val="22"/>
        </w:rPr>
        <w:t xml:space="preserve"> </w:t>
      </w:r>
      <w:r w:rsidRPr="00B14C1B">
        <w:rPr>
          <w:rFonts w:ascii="Times" w:hAnsi="Times"/>
          <w:szCs w:val="22"/>
        </w:rPr>
        <w:fldChar w:fldCharType="begin" w:fldLock="1"/>
      </w:r>
      <w:r>
        <w:rPr>
          <w:rFonts w:ascii="Times" w:hAnsi="Times"/>
          <w:szCs w:val="22"/>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Pr="00B14C1B">
        <w:rPr>
          <w:rFonts w:ascii="Times" w:hAnsi="Times"/>
          <w:szCs w:val="22"/>
        </w:rPr>
        <w:fldChar w:fldCharType="separate"/>
      </w:r>
      <w:r w:rsidRPr="00B14C1B">
        <w:rPr>
          <w:rFonts w:ascii="Times" w:hAnsi="Times"/>
          <w:noProof/>
          <w:szCs w:val="22"/>
        </w:rPr>
        <w:t>(Dean, 2010; Tomanek et al., 2011)</w:t>
      </w:r>
      <w:r w:rsidRPr="00B14C1B">
        <w:rPr>
          <w:rFonts w:ascii="Times" w:hAnsi="Times"/>
          <w:szCs w:val="22"/>
        </w:rPr>
        <w:fldChar w:fldCharType="end"/>
      </w:r>
      <w:r w:rsidRPr="00B14C1B">
        <w:rPr>
          <w:rFonts w:ascii="Times" w:hAnsi="Times"/>
          <w:szCs w:val="22"/>
        </w:rPr>
        <w:t>.</w:t>
      </w:r>
      <w:r>
        <w:rPr>
          <w:rFonts w:ascii="Times" w:hAnsi="Times"/>
          <w:szCs w:val="22"/>
        </w:rPr>
        <w:t xml:space="preserve">  Evidence of oxidative stress at the protein/gene level was also apparent in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Tomanek et al., 2011)</w:t>
      </w:r>
      <w:r>
        <w:rPr>
          <w:rFonts w:ascii="Times" w:hAnsi="Times"/>
          <w:szCs w:val="22"/>
        </w:rPr>
        <w:fldChar w:fldCharType="end"/>
      </w:r>
      <w:r>
        <w:rPr>
          <w:rFonts w:ascii="Times" w:hAnsi="Times"/>
          <w:szCs w:val="22"/>
        </w:rPr>
        <w:t xml:space="preserve">,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and </w:t>
      </w:r>
      <w:r>
        <w:rPr>
          <w:rFonts w:ascii="Times" w:hAnsi="Times"/>
          <w:i/>
          <w:szCs w:val="22"/>
        </w:rPr>
        <w:t xml:space="preserve">C. gigas </w:t>
      </w:r>
      <w:r>
        <w:rPr>
          <w:rFonts w:ascii="Times" w:hAnsi="Times"/>
          <w:szCs w:val="22"/>
        </w:rPr>
        <w:t xml:space="preserve">at the transcript level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 xml:space="preserve">.   Perhaps as a result of increased oxidative stress, there is also evidence of an elevated apoptotic response.  Nucleoside diphosphate kinase homolog 5, a protein that prevents apoptosis, is expressed at lower levels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Additionally, autophagy is increased through the relatively greater expression of CDGSH iron-sulfur domain-containing protein 2.  Similar changes in apoptosis pathways have also been reported in larval urchins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Todgham </w:t>
      </w:r>
      <w:r>
        <w:rPr>
          <w:rFonts w:ascii="Times" w:hAnsi="Times"/>
          <w:noProof/>
          <w:szCs w:val="22"/>
        </w:rPr>
        <w:t>and</w:t>
      </w:r>
      <w:r w:rsidRPr="00311A38">
        <w:rPr>
          <w:rFonts w:ascii="Times" w:hAnsi="Times"/>
          <w:noProof/>
          <w:szCs w:val="22"/>
        </w:rPr>
        <w:t xml:space="preserve"> Hofmann, 2009)</w:t>
      </w:r>
      <w:r>
        <w:rPr>
          <w:rFonts w:ascii="Times" w:hAnsi="Times"/>
          <w:szCs w:val="22"/>
        </w:rPr>
        <w:fldChar w:fldCharType="end"/>
      </w:r>
      <w:r>
        <w:rPr>
          <w:rFonts w:ascii="Times" w:hAnsi="Times"/>
          <w:szCs w:val="22"/>
        </w:rPr>
        <w:t xml:space="preserve"> and adult corals </w:t>
      </w:r>
      <w:r>
        <w:rPr>
          <w:rFonts w:ascii="Times" w:hAnsi="Times"/>
          <w:szCs w:val="22"/>
        </w:rPr>
        <w:fldChar w:fldCharType="begin" w:fldLock="1"/>
      </w:r>
      <w:r>
        <w:rPr>
          <w:rFonts w:ascii="Times" w:hAnsi="Times"/>
          <w:szCs w:val="22"/>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Kaniewska et al., 2012)</w:t>
      </w:r>
      <w:r>
        <w:rPr>
          <w:rFonts w:ascii="Times" w:hAnsi="Times"/>
          <w:szCs w:val="22"/>
        </w:rPr>
        <w:fldChar w:fldCharType="end"/>
      </w:r>
      <w:r>
        <w:rPr>
          <w:rFonts w:ascii="Times" w:hAnsi="Times"/>
          <w:szCs w:val="22"/>
        </w:rPr>
        <w:t xml:space="preserve">.  </w:t>
      </w:r>
    </w:p>
    <w:p w14:paraId="40026198" w14:textId="36FC0901" w:rsidR="00D03E5E" w:rsidRDefault="00D03E5E" w:rsidP="00D03E5E">
      <w:pPr>
        <w:pStyle w:val="normal0"/>
        <w:spacing w:line="360" w:lineRule="auto"/>
        <w:ind w:firstLine="720"/>
        <w:rPr>
          <w:rFonts w:ascii="Times" w:hAnsi="Times"/>
          <w:szCs w:val="22"/>
        </w:rPr>
      </w:pPr>
      <w:r>
        <w:rPr>
          <w:rFonts w:ascii="Times" w:hAnsi="Times"/>
          <w:szCs w:val="22"/>
        </w:rPr>
        <w:t xml:space="preserve">In the current study, there was also a broad-scale increase in expression of chaperones and stress response proteins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is is in contrast to other studies, which generally report decreased expression of cell stress proteins and genes in response to ocean acidification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 xml:space="preserve">(Kaniewska et al., 2012; Todgham </w:t>
      </w:r>
      <w:r>
        <w:rPr>
          <w:rFonts w:ascii="Times" w:hAnsi="Times"/>
          <w:noProof/>
          <w:szCs w:val="22"/>
        </w:rPr>
        <w:t>and</w:t>
      </w:r>
      <w:r w:rsidRPr="00311A38">
        <w:rPr>
          <w:rFonts w:ascii="Times" w:hAnsi="Times"/>
          <w:noProof/>
          <w:szCs w:val="22"/>
        </w:rPr>
        <w:t xml:space="preserve"> Hofmann, 2009; Wong et al., 2011)</w:t>
      </w:r>
      <w:r>
        <w:rPr>
          <w:rFonts w:ascii="Times" w:hAnsi="Times"/>
          <w:szCs w:val="22"/>
        </w:rPr>
        <w:fldChar w:fldCharType="end"/>
      </w:r>
      <w:r>
        <w:rPr>
          <w:rFonts w:ascii="Times" w:hAnsi="Times"/>
          <w:szCs w:val="22"/>
        </w:rPr>
        <w:t xml:space="preserve">, however increased expression of hsp70 was reported in </w:t>
      </w:r>
      <w:r>
        <w:rPr>
          <w:rFonts w:ascii="Times" w:hAnsi="Times"/>
          <w:i/>
          <w:szCs w:val="22"/>
        </w:rPr>
        <w:t>C. gigas</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Pr>
          <w:rFonts w:ascii="Times" w:hAnsi="Times"/>
          <w:szCs w:val="22"/>
        </w:rPr>
        <w:fldChar w:fldCharType="separate"/>
      </w:r>
      <w:r w:rsidRPr="00311A38">
        <w:rPr>
          <w:rFonts w:ascii="Times" w:hAnsi="Times"/>
          <w:noProof/>
          <w:szCs w:val="22"/>
        </w:rPr>
        <w:t>(Clark et al., 2013)</w:t>
      </w:r>
      <w:r>
        <w:rPr>
          <w:rFonts w:ascii="Times" w:hAnsi="Times"/>
          <w:szCs w:val="22"/>
        </w:rPr>
        <w:fldChar w:fldCharType="end"/>
      </w:r>
      <w:r>
        <w:rPr>
          <w:rFonts w:ascii="Times" w:hAnsi="Times"/>
          <w:szCs w:val="22"/>
        </w:rPr>
        <w:t>.</w:t>
      </w:r>
      <w:r w:rsidRPr="00B14C1B">
        <w:rPr>
          <w:rFonts w:ascii="Times" w:hAnsi="Times"/>
          <w:szCs w:val="22"/>
        </w:rPr>
        <w:t xml:space="preserve">  Resulting from either direct or indirect (increased metabolism) effects of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invertebrates frequently experience </w:t>
      </w:r>
      <w:r>
        <w:rPr>
          <w:rFonts w:ascii="Times" w:hAnsi="Times"/>
          <w:szCs w:val="22"/>
        </w:rPr>
        <w:t>cellular stress due to ocean acidification exposure caused in part by greater production of ROS.</w:t>
      </w:r>
    </w:p>
    <w:p w14:paraId="3666EDDE" w14:textId="77777777" w:rsidR="00D03E5E" w:rsidRDefault="00D03E5E" w:rsidP="00D03E5E">
      <w:pPr>
        <w:pStyle w:val="normal0"/>
        <w:spacing w:line="360" w:lineRule="auto"/>
        <w:ind w:firstLine="720"/>
        <w:rPr>
          <w:rFonts w:ascii="Times" w:hAnsi="Times"/>
          <w:szCs w:val="22"/>
        </w:rPr>
      </w:pPr>
    </w:p>
    <w:p w14:paraId="25C03BD6" w14:textId="77777777" w:rsidR="00D03E5E" w:rsidRDefault="00D03E5E" w:rsidP="00F66D5B">
      <w:pPr>
        <w:pStyle w:val="Heading4"/>
      </w:pPr>
      <w:r>
        <w:t>DNA repair, transcription, and translation</w:t>
      </w:r>
    </w:p>
    <w:p w14:paraId="4BF19102" w14:textId="77777777" w:rsidR="00F66D5B" w:rsidRDefault="00F66D5B" w:rsidP="00D03E5E">
      <w:pPr>
        <w:pStyle w:val="normal0"/>
        <w:spacing w:line="360" w:lineRule="auto"/>
        <w:rPr>
          <w:rFonts w:ascii="Times" w:hAnsi="Times"/>
          <w:szCs w:val="22"/>
        </w:rPr>
      </w:pPr>
    </w:p>
    <w:p w14:paraId="5AC44094" w14:textId="77777777" w:rsidR="00D03E5E" w:rsidRDefault="00D03E5E" w:rsidP="00D03E5E">
      <w:pPr>
        <w:pStyle w:val="normal0"/>
        <w:spacing w:line="360" w:lineRule="auto"/>
        <w:rPr>
          <w:rFonts w:ascii="Times" w:hAnsi="Times"/>
          <w:szCs w:val="22"/>
        </w:rPr>
      </w:pPr>
      <w:r>
        <w:rPr>
          <w:rFonts w:ascii="Times" w:hAnsi="Times"/>
          <w:szCs w:val="22"/>
        </w:rPr>
        <w:tab/>
        <w:t xml:space="preserve">There were widespread changes in DNA repair, transcription, and translation in oysters exposed to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proteins were expressed at lower levels in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The decrease in DNA repair proteins coupled with changes in nucleotide metabolism and DNA synthesis may indicate a </w:t>
      </w:r>
      <w:r w:rsidRPr="00B154B9">
        <w:rPr>
          <w:rFonts w:ascii="Times" w:hAnsi="Times"/>
          <w:szCs w:val="22"/>
        </w:rPr>
        <w:t>shif</w:t>
      </w:r>
      <w:r w:rsidRPr="0041102D">
        <w:rPr>
          <w:rFonts w:ascii="Times" w:hAnsi="Times"/>
          <w:szCs w:val="22"/>
        </w:rPr>
        <w:t>t towards</w:t>
      </w:r>
      <w:r w:rsidRPr="00D03E5E">
        <w:rPr>
          <w:rFonts w:ascii="Times" w:hAnsi="Times"/>
          <w:szCs w:val="22"/>
        </w:rPr>
        <w:t xml:space="preserve"> cell growth and</w:t>
      </w:r>
      <w:r w:rsidRPr="00B154B9">
        <w:rPr>
          <w:rFonts w:ascii="Times" w:hAnsi="Times"/>
          <w:szCs w:val="22"/>
        </w:rPr>
        <w:t xml:space="preserve"> DNA synthesis</w:t>
      </w:r>
      <w:r w:rsidRPr="00D03E5E">
        <w:rPr>
          <w:rFonts w:ascii="Times" w:hAnsi="Times"/>
          <w:szCs w:val="22"/>
        </w:rPr>
        <w:t xml:space="preserve"> </w:t>
      </w:r>
      <w:r w:rsidRPr="00B154B9">
        <w:rPr>
          <w:rFonts w:ascii="Times" w:hAnsi="Times"/>
          <w:szCs w:val="22"/>
        </w:rPr>
        <w:t xml:space="preserve">over repairing </w:t>
      </w:r>
      <w:r w:rsidRPr="0041102D">
        <w:rPr>
          <w:rFonts w:ascii="Times" w:hAnsi="Times"/>
          <w:szCs w:val="22"/>
        </w:rPr>
        <w:t>DNA damaged by increased oxidative stress.</w:t>
      </w:r>
      <w:r>
        <w:rPr>
          <w:rFonts w:ascii="Times" w:hAnsi="Times"/>
          <w:szCs w:val="22"/>
        </w:rPr>
        <w:t xml:space="preserve">  </w:t>
      </w:r>
    </w:p>
    <w:p w14:paraId="43A66FDA" w14:textId="4E836397" w:rsidR="00D03E5E" w:rsidRDefault="00D03E5E" w:rsidP="00C85C10">
      <w:pPr>
        <w:pStyle w:val="normal0"/>
        <w:spacing w:line="360" w:lineRule="auto"/>
        <w:ind w:firstLine="720"/>
        <w:rPr>
          <w:rFonts w:ascii="Times" w:hAnsi="Times"/>
          <w:szCs w:val="22"/>
        </w:rPr>
      </w:pPr>
      <w:r>
        <w:rPr>
          <w:rFonts w:ascii="Times" w:hAnsi="Times"/>
          <w:szCs w:val="22"/>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across all </w:t>
      </w:r>
      <w:proofErr w:type="gramStart"/>
      <w:r>
        <w:rPr>
          <w:rFonts w:ascii="Times" w:hAnsi="Times"/>
          <w:szCs w:val="22"/>
        </w:rPr>
        <w:t>three stress</w:t>
      </w:r>
      <w:proofErr w:type="gramEnd"/>
      <w:r>
        <w:rPr>
          <w:rFonts w:ascii="Times" w:hAnsi="Times"/>
          <w:szCs w:val="22"/>
        </w:rPr>
        <w:t xml:space="preserve"> comparisons. Twenty-two proteins associated with transcription and mRNA processing </w:t>
      </w:r>
      <w:proofErr w:type="gramStart"/>
      <w:r>
        <w:rPr>
          <w:rFonts w:ascii="Times" w:hAnsi="Times"/>
          <w:szCs w:val="22"/>
        </w:rPr>
        <w:t>were</w:t>
      </w:r>
      <w:proofErr w:type="gramEnd"/>
      <w:r>
        <w:rPr>
          <w:rFonts w:ascii="Times" w:hAnsi="Times"/>
          <w:szCs w:val="22"/>
        </w:rPr>
        <w:t xml:space="preserve"> differentially expressed.  In terms of protein synthesis and degradation, six proteins associated with amino acid metabolism were differentially expressed between the two </w:t>
      </w:r>
      <w:r w:rsidRPr="00A92C98">
        <w:rPr>
          <w:rFonts w:ascii="Times" w:hAnsi="Times"/>
          <w:i/>
          <w:szCs w:val="22"/>
        </w:rPr>
        <w:t>p</w:t>
      </w:r>
      <w:r>
        <w:rPr>
          <w:rFonts w:ascii="Times" w:hAnsi="Times"/>
          <w:szCs w:val="22"/>
        </w:rPr>
        <w:t>CO</w:t>
      </w:r>
      <w:r w:rsidRPr="00A92C98">
        <w:rPr>
          <w:rFonts w:ascii="Times" w:hAnsi="Times"/>
          <w:szCs w:val="22"/>
          <w:vertAlign w:val="subscript"/>
        </w:rPr>
        <w:t>2</w:t>
      </w:r>
      <w:r>
        <w:rPr>
          <w:rFonts w:ascii="Times" w:hAnsi="Times"/>
          <w:szCs w:val="22"/>
        </w:rPr>
        <w:t xml:space="preserve"> levels: two were expressed at lower levels at in 2800 μatm-exposed oysters (amidohydrolase ytcJ and betaine-homocysteine S-methyltransferase 1) and four showed elevated expression (aminoacylase-1, dihydrolipoyl dehydrogenase, glutaryl-CoA dehydrogenase, and C-1-tetrahydrofolate synthase).  Twenty-three proteins involved in protein synthesis and translation were differentially expressed between the </w:t>
      </w:r>
      <w:proofErr w:type="gramStart"/>
      <w:r>
        <w:rPr>
          <w:rFonts w:ascii="Times" w:hAnsi="Times"/>
          <w:szCs w:val="22"/>
        </w:rPr>
        <w:t xml:space="preserve">two </w:t>
      </w:r>
      <w:r w:rsidRPr="00D03E5E">
        <w:rPr>
          <w:rFonts w:ascii="Times" w:hAnsi="Times"/>
          <w:i/>
          <w:szCs w:val="22"/>
        </w:rPr>
        <w:t>p</w:t>
      </w:r>
      <w:r>
        <w:rPr>
          <w:rFonts w:ascii="Times" w:hAnsi="Times"/>
          <w:szCs w:val="22"/>
        </w:rPr>
        <w:t>CO</w:t>
      </w:r>
      <w:r w:rsidRPr="00D03E5E">
        <w:rPr>
          <w:rFonts w:ascii="Times" w:hAnsi="Times"/>
          <w:szCs w:val="22"/>
          <w:vertAlign w:val="subscript"/>
        </w:rPr>
        <w:t>2</w:t>
      </w:r>
      <w:proofErr w:type="gramEnd"/>
      <w:r>
        <w:rPr>
          <w:rFonts w:ascii="Times" w:hAnsi="Times"/>
          <w:szCs w:val="22"/>
        </w:rPr>
        <w:t xml:space="preserve"> levels.  Eleven proteins associated with protein degradation underwent significant changes in expression, including increased expression of two that prevent protein degradation (cystatin-B, ubiquitin caroxyl-terminal hydrolase FAF-X).  Expression changes in genes and proteins associated with translation were also observed in other species exposed to ocean acidification.  In larval sea urchins, there was a decreased expression of genes in this functional category </w:t>
      </w:r>
      <w:r>
        <w:rPr>
          <w:rFonts w:ascii="Times" w:hAnsi="Times"/>
          <w:szCs w:val="22"/>
        </w:rPr>
        <w:fldChar w:fldCharType="begin" w:fldLock="1"/>
      </w:r>
      <w:r>
        <w:rPr>
          <w:rFonts w:ascii="Times" w:hAnsi="Times"/>
          <w:szCs w:val="22"/>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 xml:space="preserve">(Todgham </w:t>
      </w:r>
      <w:r>
        <w:rPr>
          <w:rFonts w:ascii="Times" w:hAnsi="Times"/>
          <w:noProof/>
          <w:szCs w:val="22"/>
        </w:rPr>
        <w:t>and</w:t>
      </w:r>
      <w:r w:rsidRPr="00CE69DE">
        <w:rPr>
          <w:rFonts w:ascii="Times" w:hAnsi="Times"/>
          <w:noProof/>
          <w:szCs w:val="22"/>
        </w:rPr>
        <w:t xml:space="preserve"> Hofmann, 2009)</w:t>
      </w:r>
      <w:r>
        <w:rPr>
          <w:rFonts w:ascii="Times" w:hAnsi="Times"/>
          <w:szCs w:val="22"/>
        </w:rPr>
        <w:fldChar w:fldCharType="end"/>
      </w:r>
      <w:r>
        <w:rPr>
          <w:rFonts w:ascii="Times" w:hAnsi="Times"/>
          <w:szCs w:val="22"/>
        </w:rPr>
        <w:t xml:space="preserve">, while at the protein level there was increased expression in larval barnacles and adult </w:t>
      </w:r>
      <w:r>
        <w:rPr>
          <w:rFonts w:ascii="Times" w:hAnsi="Times"/>
          <w:i/>
          <w:szCs w:val="22"/>
        </w:rPr>
        <w:t>C. virginica</w:t>
      </w:r>
      <w:r>
        <w:rPr>
          <w:rFonts w:ascii="Times" w:hAnsi="Times"/>
          <w:szCs w:val="22"/>
        </w:rPr>
        <w:t xml:space="preserve"> </w:t>
      </w:r>
      <w:r>
        <w:rPr>
          <w:rFonts w:ascii="Times" w:hAnsi="Times"/>
          <w:szCs w:val="22"/>
        </w:rPr>
        <w:fldChar w:fldCharType="begin" w:fldLock="1"/>
      </w:r>
      <w:r>
        <w:rPr>
          <w:rFonts w:ascii="Times" w:hAnsi="Times"/>
          <w:szCs w:val="22"/>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Tomanek et al., 2011; Wong et al., 2011)</w:t>
      </w:r>
      <w:r>
        <w:rPr>
          <w:rFonts w:ascii="Times" w:hAnsi="Times"/>
          <w:szCs w:val="22"/>
        </w:rPr>
        <w:fldChar w:fldCharType="end"/>
      </w:r>
      <w:r>
        <w:rPr>
          <w:rFonts w:ascii="Times" w:hAnsi="Times"/>
          <w:szCs w:val="22"/>
        </w:rPr>
        <w:t>.</w:t>
      </w:r>
    </w:p>
    <w:p w14:paraId="76E96177" w14:textId="724D0278" w:rsidR="00D03E5E" w:rsidRDefault="00D03E5E" w:rsidP="00F66D5B">
      <w:pPr>
        <w:pStyle w:val="Heading3"/>
      </w:pPr>
      <w:bookmarkStart w:id="71" w:name="_Toc250547480"/>
      <w:r>
        <w:t>The effects of pCO</w:t>
      </w:r>
      <w:r w:rsidRPr="00D03E5E">
        <w:rPr>
          <w:vertAlign w:val="subscript"/>
        </w:rPr>
        <w:t>2</w:t>
      </w:r>
      <w:r>
        <w:t xml:space="preserve"> on the stress response</w:t>
      </w:r>
      <w:bookmarkEnd w:id="71"/>
    </w:p>
    <w:p w14:paraId="1860A414" w14:textId="77777777" w:rsidR="00C85C10" w:rsidRPr="00C85C10" w:rsidRDefault="00C85C10" w:rsidP="00C85C10"/>
    <w:p w14:paraId="5D091061" w14:textId="7D2622AE" w:rsidR="00295E93" w:rsidRPr="00295E93" w:rsidRDefault="00295E93" w:rsidP="00D03E5E">
      <w:pPr>
        <w:pStyle w:val="normal0"/>
        <w:spacing w:line="360" w:lineRule="auto"/>
        <w:ind w:firstLine="720"/>
        <w:rPr>
          <w:rFonts w:ascii="Times" w:hAnsi="Times"/>
          <w:sz w:val="24"/>
        </w:rPr>
      </w:pPr>
      <w:r w:rsidRPr="00295E93">
        <w:rPr>
          <w:rFonts w:ascii="Times" w:hAnsi="Times"/>
          <w:sz w:val="24"/>
        </w:rPr>
        <w:t xml:space="preserve">The proteomic response to a secondary stress in conjunction with ocean acidification goes beyond the response to elevated </w:t>
      </w:r>
      <w:proofErr w:type="gramStart"/>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alone</w:t>
      </w:r>
      <w:proofErr w:type="gramEnd"/>
      <w:r w:rsidRPr="00295E93">
        <w:rPr>
          <w:rFonts w:ascii="Times" w:hAnsi="Times"/>
          <w:sz w:val="24"/>
        </w:rPr>
        <w:t xml:space="preserve"> to investigate how certain responses are altered by this environmental change.  The ultimate goal of investigating a second stress was to attempt to assess whether the “normal” physiological response to a stress event (i.e. mechanical stimulation) would be significantly impacted under ocean acidification conditions.  Qualitative differences between the proteomic responses to mechanical stimulation at 400 and 2800 µatm are reflected in the enrichment analysis, which identifies differences between treatment groups at the process level.  </w:t>
      </w:r>
      <w:r w:rsidR="00D03E5E">
        <w:rPr>
          <w:rFonts w:ascii="Times" w:hAnsi="Times"/>
          <w:szCs w:val="22"/>
        </w:rPr>
        <w:t xml:space="preserve">At 400 </w:t>
      </w:r>
      <w:r w:rsidR="00D03E5E" w:rsidRPr="00A92C98">
        <w:rPr>
          <w:rFonts w:ascii="Times" w:hAnsi="Times"/>
          <w:szCs w:val="22"/>
        </w:rPr>
        <w:t>µ</w:t>
      </w:r>
      <w:r w:rsidR="00D03E5E">
        <w:rPr>
          <w:rFonts w:ascii="Times" w:hAnsi="Times"/>
          <w:szCs w:val="22"/>
        </w:rPr>
        <w:t xml:space="preserve">atm RNA metabolic process, transcription, and gamete generation are enriched in the response to mechanical stimulation.  At 2800 </w:t>
      </w:r>
      <w:r w:rsidR="00D03E5E" w:rsidRPr="00A92C98">
        <w:rPr>
          <w:rFonts w:ascii="Times" w:hAnsi="Times"/>
          <w:szCs w:val="22"/>
        </w:rPr>
        <w:t>µ</w:t>
      </w:r>
      <w:r w:rsidR="00D03E5E">
        <w:rPr>
          <w:rFonts w:ascii="Times" w:hAnsi="Times"/>
          <w:szCs w:val="22"/>
        </w:rPr>
        <w:t>atm a different set of processes are enriched: polysaccharide biosynthesis, polysaccharide metabolic process, and transcription.</w:t>
      </w:r>
    </w:p>
    <w:p w14:paraId="11AB8286" w14:textId="77777777" w:rsidR="00D03E5E" w:rsidRDefault="00D03E5E" w:rsidP="00D03E5E">
      <w:pPr>
        <w:pStyle w:val="normal0"/>
        <w:spacing w:line="360" w:lineRule="auto"/>
        <w:ind w:firstLine="720"/>
        <w:rPr>
          <w:rFonts w:ascii="Times" w:hAnsi="Times"/>
          <w:szCs w:val="22"/>
        </w:rPr>
      </w:pPr>
      <w:r>
        <w:rPr>
          <w:rFonts w:ascii="Times" w:hAnsi="Times"/>
          <w:szCs w:val="22"/>
        </w:rPr>
        <w:t xml:space="preserve">At the metabolic pathway level, there were different proteomic responses to mechanical stimulation between the </w:t>
      </w:r>
      <w:proofErr w:type="gramStart"/>
      <w:r>
        <w:rPr>
          <w:rFonts w:ascii="Times" w:hAnsi="Times"/>
          <w:szCs w:val="22"/>
        </w:rPr>
        <w:t xml:space="preserve">two </w:t>
      </w:r>
      <w:r w:rsidRPr="00D03E5E">
        <w:rPr>
          <w:rFonts w:ascii="Times" w:hAnsi="Times"/>
          <w:i/>
          <w:szCs w:val="22"/>
        </w:rPr>
        <w:t>p</w:t>
      </w:r>
      <w:r>
        <w:rPr>
          <w:rFonts w:ascii="Times" w:hAnsi="Times"/>
          <w:szCs w:val="22"/>
        </w:rPr>
        <w:t>CO</w:t>
      </w:r>
      <w:r w:rsidRPr="00D03E5E">
        <w:rPr>
          <w:rFonts w:ascii="Times" w:hAnsi="Times"/>
          <w:szCs w:val="22"/>
          <w:vertAlign w:val="subscript"/>
        </w:rPr>
        <w:t>2</w:t>
      </w:r>
      <w:proofErr w:type="gramEnd"/>
      <w:r>
        <w:rPr>
          <w:rFonts w:ascii="Times" w:hAnsi="Times"/>
          <w:szCs w:val="22"/>
        </w:rPr>
        <w:t xml:space="preserve"> treatment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400 </w:t>
      </w:r>
      <w:r w:rsidRPr="00D03E5E">
        <w:rPr>
          <w:rFonts w:ascii="Times" w:hAnsi="Times"/>
          <w:szCs w:val="22"/>
        </w:rPr>
        <w:t>µ</w:t>
      </w:r>
      <w:r>
        <w:rPr>
          <w:rFonts w:ascii="Times" w:hAnsi="Times"/>
          <w:szCs w:val="22"/>
        </w:rPr>
        <w:t xml:space="preserve">atm) seven proteins involved in carbohydrate metabolism were expressed at higher levels upon mechanical stimulation and seven were expressed lower.  In contrast, at 2800 </w:t>
      </w:r>
      <w:r w:rsidRPr="00A92C98">
        <w:rPr>
          <w:rFonts w:ascii="Times" w:hAnsi="Times"/>
          <w:szCs w:val="22"/>
        </w:rPr>
        <w:t>µ</w:t>
      </w:r>
      <w:r>
        <w:rPr>
          <w:rFonts w:ascii="Times" w:hAnsi="Times"/>
          <w:szCs w:val="22"/>
        </w:rPr>
        <w:t xml:space="preserve">atm nine proteins associated with carbohydrate metabolism had increased expression and only four decreased after mechanical stimulation.  Specifically, in the mechanically stimulated 2800 </w:t>
      </w:r>
      <w:r w:rsidRPr="00A92C98">
        <w:rPr>
          <w:rFonts w:ascii="Times" w:hAnsi="Times"/>
          <w:szCs w:val="22"/>
        </w:rPr>
        <w:t>µ</w:t>
      </w:r>
      <w:r>
        <w:rPr>
          <w:rFonts w:ascii="Times" w:hAnsi="Times"/>
          <w:szCs w:val="22"/>
        </w:rPr>
        <w:t>atm-exposed oysters</w:t>
      </w:r>
      <w:r w:rsidRPr="002534CE">
        <w:rPr>
          <w:rFonts w:ascii="Times" w:hAnsi="Times"/>
          <w:szCs w:val="22"/>
        </w:rPr>
        <w:t>, there is a strong signal of mobilization of glycogen to create glucose</w:t>
      </w:r>
      <w:r>
        <w:rPr>
          <w:rFonts w:ascii="Times" w:hAnsi="Times"/>
          <w:szCs w:val="22"/>
        </w:rPr>
        <w:t xml:space="preserve"> (greater expression of glycogen debranching enzyme, lysosomal alpha-glucosidase, and glycogenin-1) </w:t>
      </w:r>
      <w:r w:rsidRPr="002534CE">
        <w:rPr>
          <w:rFonts w:ascii="Times" w:hAnsi="Times"/>
          <w:szCs w:val="22"/>
        </w:rPr>
        <w:t>as well as gluconeogenesis</w:t>
      </w:r>
      <w:r>
        <w:rPr>
          <w:rFonts w:ascii="Times" w:hAnsi="Times"/>
          <w:szCs w:val="22"/>
        </w:rPr>
        <w:t xml:space="preserve">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Pr>
          <w:rFonts w:ascii="Times" w:hAnsi="Times"/>
          <w:szCs w:val="22"/>
        </w:rPr>
        <w:fldChar w:fldCharType="begin" w:fldLock="1"/>
      </w:r>
      <w:r>
        <w:rPr>
          <w:rFonts w:ascii="Times" w:hAnsi="Times"/>
          <w:szCs w:val="22"/>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Vijayan &amp; Moon, 1992)</w:t>
      </w:r>
      <w:r>
        <w:rPr>
          <w:rFonts w:ascii="Times" w:hAnsi="Times"/>
          <w:szCs w:val="22"/>
        </w:rPr>
        <w:fldChar w:fldCharType="end"/>
      </w:r>
      <w:r>
        <w:rPr>
          <w:rFonts w:ascii="Times" w:hAnsi="Times"/>
          <w:szCs w:val="22"/>
        </w:rPr>
        <w:t xml:space="preserve">.  The increased expression of these five proteins support the hypothesis that the additional mechanical stress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necessitates greater resource use and a need to access energy reserves.  </w:t>
      </w:r>
      <w:r w:rsidRPr="00B14C1B">
        <w:rPr>
          <w:rFonts w:ascii="Times" w:hAnsi="Times"/>
          <w:szCs w:val="22"/>
        </w:rPr>
        <w:t>Given the resources needed to sustain a response to an environmental stress, this phenomenon could be detrimental.</w:t>
      </w:r>
      <w:r>
        <w:rPr>
          <w:rFonts w:ascii="Times" w:hAnsi="Times"/>
          <w:szCs w:val="22"/>
        </w:rPr>
        <w:t xml:space="preserve">  The same exogenous stress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rompts a decrease in expression of proteins associated with carbohydrate metabolism and gluconeogenesis (neutral alpha-glucosidase AB, glucose-5-phosphate isomerase, and alpha-N-acetylgalactosaminidase) as well as increased expression of a protein in the glycogen synthesis pathway (putative glycogen [starch] synthase), implying a relatively decreased need for readily available carbohydrate resources.  At bot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was a reduced lipid metabolism response compared to carbohydrate metabolism (four differentially expressed proteins at 400 </w:t>
      </w:r>
      <w:r w:rsidRPr="00A92C98">
        <w:rPr>
          <w:rFonts w:ascii="Times" w:hAnsi="Times"/>
          <w:szCs w:val="22"/>
        </w:rPr>
        <w:t>µ</w:t>
      </w:r>
      <w:r>
        <w:rPr>
          <w:rFonts w:ascii="Times" w:hAnsi="Times"/>
          <w:szCs w:val="22"/>
        </w:rPr>
        <w:t xml:space="preserve">atm and three at 2800 </w:t>
      </w:r>
      <w:r w:rsidRPr="00A92C98">
        <w:rPr>
          <w:rFonts w:ascii="Times" w:hAnsi="Times"/>
          <w:szCs w:val="22"/>
        </w:rPr>
        <w:t>µ</w:t>
      </w:r>
      <w:r>
        <w:rPr>
          <w:rFonts w:ascii="Times" w:hAnsi="Times"/>
          <w:szCs w:val="22"/>
        </w:rPr>
        <w:t xml:space="preserve">atm).  </w:t>
      </w:r>
      <w:r w:rsidRPr="002534CE">
        <w:rPr>
          <w:rFonts w:ascii="Times" w:hAnsi="Times"/>
          <w:szCs w:val="22"/>
        </w:rPr>
        <w:t xml:space="preserve">Mechanical stimulation </w:t>
      </w:r>
      <w:r>
        <w:rPr>
          <w:rFonts w:ascii="Times" w:hAnsi="Times"/>
          <w:szCs w:val="22"/>
        </w:rPr>
        <w:t>is</w:t>
      </w:r>
      <w:r w:rsidRPr="002534CE">
        <w:rPr>
          <w:rFonts w:ascii="Times" w:hAnsi="Times"/>
          <w:szCs w:val="22"/>
        </w:rPr>
        <w:t xml:space="preserve"> a transient stress and carbohydrates </w:t>
      </w:r>
      <w:r>
        <w:rPr>
          <w:rFonts w:ascii="Times" w:hAnsi="Times"/>
          <w:szCs w:val="22"/>
        </w:rPr>
        <w:t>represent</w:t>
      </w:r>
      <w:r w:rsidRPr="002534CE">
        <w:rPr>
          <w:rFonts w:ascii="Times" w:hAnsi="Times"/>
          <w:szCs w:val="22"/>
        </w:rPr>
        <w:t xml:space="preserve"> a more readily available resource</w:t>
      </w:r>
      <w:r>
        <w:rPr>
          <w:rFonts w:ascii="Times" w:hAnsi="Times"/>
          <w:szCs w:val="22"/>
        </w:rPr>
        <w:t xml:space="preserve"> </w:t>
      </w:r>
      <w:r w:rsidRPr="002534CE">
        <w:rPr>
          <w:rFonts w:ascii="Times" w:hAnsi="Times"/>
          <w:szCs w:val="22"/>
        </w:rPr>
        <w:t xml:space="preserve">for </w:t>
      </w:r>
      <w:r>
        <w:rPr>
          <w:rFonts w:ascii="Times" w:hAnsi="Times"/>
          <w:szCs w:val="22"/>
        </w:rPr>
        <w:t>a short-term</w:t>
      </w:r>
      <w:r w:rsidRPr="002534CE">
        <w:rPr>
          <w:rFonts w:ascii="Times" w:hAnsi="Times"/>
          <w:szCs w:val="22"/>
        </w:rPr>
        <w:t xml:space="preserve"> </w:t>
      </w:r>
      <w:r>
        <w:rPr>
          <w:rFonts w:ascii="Times" w:hAnsi="Times"/>
          <w:szCs w:val="22"/>
        </w:rPr>
        <w:t>response.</w:t>
      </w:r>
    </w:p>
    <w:p w14:paraId="7BBB1436" w14:textId="4DF6B255" w:rsidR="00D03E5E" w:rsidRPr="00B14C1B" w:rsidRDefault="00D03E5E" w:rsidP="00D03E5E">
      <w:pPr>
        <w:pStyle w:val="normal0"/>
        <w:spacing w:line="360" w:lineRule="auto"/>
        <w:ind w:firstLine="720"/>
        <w:rPr>
          <w:rFonts w:ascii="Times" w:hAnsi="Times"/>
          <w:szCs w:val="22"/>
        </w:rPr>
      </w:pPr>
      <w:r>
        <w:rPr>
          <w:rFonts w:ascii="Times" w:hAnsi="Times"/>
          <w:szCs w:val="22"/>
        </w:rPr>
        <w:t xml:space="preserve">In contrast to the proteomic response to mechanical stimulation at 400 </w:t>
      </w:r>
      <w:r w:rsidRPr="00A92C98">
        <w:rPr>
          <w:rFonts w:ascii="Times" w:hAnsi="Times"/>
          <w:szCs w:val="22"/>
        </w:rPr>
        <w:t>µ</w:t>
      </w:r>
      <w:r>
        <w:rPr>
          <w:rFonts w:ascii="Times" w:hAnsi="Times"/>
          <w:szCs w:val="22"/>
        </w:rPr>
        <w:t xml:space="preserve">atm, oysters from the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reatment had decreased expression of many proteins associated with oxidative metabolism and had a much larger antioxidant response.  Four mitochondrial NADH dehydrogenases are expressed at lower levels after mechanical stimulation in the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oysters,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ree are expressed at higher levels and one was decreased.  At 2800 </w:t>
      </w:r>
      <w:r w:rsidRPr="00A92C98">
        <w:rPr>
          <w:rFonts w:ascii="Times" w:hAnsi="Times"/>
          <w:szCs w:val="22"/>
        </w:rPr>
        <w:t>µ</w:t>
      </w:r>
      <w:r>
        <w:rPr>
          <w:rFonts w:ascii="Times" w:hAnsi="Times"/>
          <w:szCs w:val="22"/>
        </w:rPr>
        <w:t xml:space="preserve">atm, cytochrome b-c1 complex, cytochrome c, and cytochrome c oxidase subunit 5B have elevated expression after mechanical stress (and are not affected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se expression changes suggest that at high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mechanical stress causes a </w:t>
      </w:r>
      <w:r w:rsidRPr="00AF3B1B">
        <w:rPr>
          <w:rFonts w:ascii="Times" w:hAnsi="Times"/>
          <w:szCs w:val="22"/>
        </w:rPr>
        <w:t>decrease in electron supply from NADH to the electron transport chain (ETC)</w:t>
      </w:r>
      <w:r w:rsidRPr="00584F61">
        <w:rPr>
          <w:rFonts w:ascii="Times" w:hAnsi="Times"/>
          <w:szCs w:val="22"/>
        </w:rPr>
        <w:t xml:space="preserve"> but an increase in the transfer of electrons to </w:t>
      </w:r>
      <w:r w:rsidRPr="00D2798D">
        <w:rPr>
          <w:rFonts w:ascii="Times" w:hAnsi="Times"/>
          <w:szCs w:val="22"/>
        </w:rPr>
        <w:t>the terminal oxidase</w:t>
      </w:r>
      <w:r>
        <w:rPr>
          <w:rFonts w:ascii="Times" w:hAnsi="Times"/>
          <w:szCs w:val="22"/>
        </w:rPr>
        <w:t xml:space="preserve"> whil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there is an increase of electrons entering the ETC from NADH.  In marine invertebrates ROS production occurs during forward electron transport (reviewed in </w:t>
      </w:r>
      <w:r>
        <w:rPr>
          <w:rFonts w:ascii="Times" w:hAnsi="Times"/>
          <w:szCs w:val="22"/>
        </w:rPr>
        <w:fldChar w:fldCharType="begin" w:fldLock="1"/>
      </w:r>
      <w:r>
        <w:rPr>
          <w:rFonts w:ascii="Times" w:hAnsi="Times"/>
          <w:szCs w:val="22"/>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Pr>
          <w:rFonts w:ascii="Times" w:hAnsi="Times"/>
          <w:szCs w:val="22"/>
        </w:rPr>
        <w:fldChar w:fldCharType="separate"/>
      </w:r>
      <w:r w:rsidRPr="00CE69DE">
        <w:rPr>
          <w:rFonts w:ascii="Times" w:hAnsi="Times"/>
          <w:noProof/>
          <w:szCs w:val="22"/>
        </w:rPr>
        <w:t>Abele</w:t>
      </w:r>
      <w:r>
        <w:rPr>
          <w:rFonts w:ascii="Times" w:hAnsi="Times"/>
          <w:noProof/>
          <w:szCs w:val="22"/>
        </w:rPr>
        <w:t xml:space="preserve"> et al.</w:t>
      </w:r>
      <w:r w:rsidRPr="00CE69DE">
        <w:rPr>
          <w:rFonts w:ascii="Times" w:hAnsi="Times"/>
          <w:noProof/>
          <w:szCs w:val="22"/>
        </w:rPr>
        <w:t>, 2007)</w:t>
      </w:r>
      <w:r>
        <w:rPr>
          <w:rFonts w:ascii="Times" w:hAnsi="Times"/>
          <w:szCs w:val="22"/>
        </w:rPr>
        <w:fldChar w:fldCharType="end"/>
      </w:r>
      <w:r>
        <w:rPr>
          <w:rFonts w:ascii="Times" w:hAnsi="Times"/>
          <w:szCs w:val="22"/>
        </w:rPr>
        <w:t xml:space="preserve"> and a decrease in electron supply may be a physiological compensation against further ROS production.  To support the hypothesis of preventative measures against increased oxidative stress, five antioxidant response proteins had increased expression upon mechanical stimulation at elevated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lutathione S-transferase (GST) A, GST 3, GST mu 3, thioredoxin domain-containing protein 17, and dual oxidase 2) compared to just one at low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GST omega-1).</w:t>
      </w:r>
    </w:p>
    <w:p w14:paraId="53034B09" w14:textId="631F8C6B" w:rsidR="00D03E5E" w:rsidRPr="00B14C1B" w:rsidRDefault="00D03E5E" w:rsidP="00D03E5E">
      <w:pPr>
        <w:pStyle w:val="normal0"/>
        <w:spacing w:line="360" w:lineRule="auto"/>
        <w:ind w:firstLine="720"/>
        <w:rPr>
          <w:rFonts w:ascii="Times" w:hAnsi="Times"/>
          <w:szCs w:val="22"/>
        </w:rPr>
      </w:pPr>
      <w:r w:rsidRPr="00B14C1B">
        <w:rPr>
          <w:rFonts w:ascii="Times" w:hAnsi="Times"/>
          <w:szCs w:val="22"/>
        </w:rPr>
        <w:t>Ocean acidification appears to significantly impact apoptotic</w:t>
      </w:r>
      <w:r>
        <w:rPr>
          <w:rFonts w:ascii="Times" w:hAnsi="Times"/>
          <w:szCs w:val="22"/>
        </w:rPr>
        <w:t xml:space="preserve"> and cellular stress</w:t>
      </w:r>
      <w:r w:rsidRPr="00B14C1B">
        <w:rPr>
          <w:rFonts w:ascii="Times" w:hAnsi="Times"/>
          <w:szCs w:val="22"/>
        </w:rPr>
        <w:t xml:space="preserve"> responses of oysters exposed to mechanical stress (Figure 6B).</w:t>
      </w:r>
      <w:r w:rsidRPr="00B14C1B">
        <w:rPr>
          <w:rFonts w:ascii="Times" w:hAnsi="Times"/>
          <w:b/>
          <w:szCs w:val="22"/>
        </w:rPr>
        <w:t xml:space="preserve"> </w:t>
      </w:r>
      <w:r>
        <w:rPr>
          <w:rFonts w:ascii="Times" w:hAnsi="Times"/>
          <w:szCs w:val="22"/>
        </w:rPr>
        <w:t xml:space="preserve"> There was a larger response in apoptosis pathways to mechanical stimulation at 400 </w:t>
      </w:r>
      <w:r w:rsidRPr="00A92C98">
        <w:rPr>
          <w:rFonts w:ascii="Times" w:hAnsi="Times"/>
          <w:szCs w:val="22"/>
        </w:rPr>
        <w:t>µ</w:t>
      </w:r>
      <w:r>
        <w:rPr>
          <w:rFonts w:ascii="Times" w:hAnsi="Times"/>
          <w:szCs w:val="22"/>
        </w:rPr>
        <w:t>atm with increased expression of two proteins (programmed cell death protein 5 and CDGSH iron-sulfur domain-containing protein 2) and decreased expression of three proteins (histidine triad nucleotide-binding protein 1, EF-hand domain-containing protein D2, and programmed cell death protein 6)</w:t>
      </w:r>
      <w:r w:rsidRPr="00B14C1B">
        <w:rPr>
          <w:rFonts w:ascii="Times" w:hAnsi="Times"/>
          <w:szCs w:val="22"/>
        </w:rPr>
        <w:t>.</w:t>
      </w:r>
      <w:r>
        <w:rPr>
          <w:rFonts w:ascii="Times" w:hAnsi="Times"/>
          <w:szCs w:val="22"/>
        </w:rPr>
        <w:t xml:space="preserve">  At 2800 </w:t>
      </w:r>
      <w:r w:rsidRPr="00A92C98">
        <w:rPr>
          <w:rFonts w:ascii="Times" w:hAnsi="Times"/>
          <w:szCs w:val="22"/>
        </w:rPr>
        <w:t>µ</w:t>
      </w:r>
      <w:r>
        <w:rPr>
          <w:rFonts w:ascii="Times" w:hAnsi="Times"/>
          <w:szCs w:val="22"/>
        </w:rPr>
        <w:t xml:space="preserve">atm only two proteins related to apoptosis were differentially expressed: there was decreased expression of caspase-7 and increased expression of engulfment cell motility protein 2.  Five cell stress response proteins increased expression upon mechanical stimulation in 400 </w:t>
      </w:r>
      <w:r w:rsidRPr="00A92C98">
        <w:rPr>
          <w:rFonts w:ascii="Times" w:hAnsi="Times"/>
          <w:szCs w:val="22"/>
        </w:rPr>
        <w:t>µ</w:t>
      </w:r>
      <w:r>
        <w:rPr>
          <w:rFonts w:ascii="Times" w:hAnsi="Times"/>
          <w:szCs w:val="22"/>
        </w:rPr>
        <w:t xml:space="preserve">atm-exposed oysters (protein </w:t>
      </w:r>
      <w:proofErr w:type="gramStart"/>
      <w:r>
        <w:rPr>
          <w:rFonts w:ascii="Times" w:hAnsi="Times"/>
          <w:szCs w:val="22"/>
        </w:rPr>
        <w:t>lethal(</w:t>
      </w:r>
      <w:proofErr w:type="gramEnd"/>
      <w:r>
        <w:rPr>
          <w:rFonts w:ascii="Times" w:hAnsi="Times"/>
          <w:szCs w:val="22"/>
        </w:rPr>
        <w:t xml:space="preserve">2)essential for life, hsp90 co-chaperone Cdc37, Hsc70-interacting protein, and universal stress proteins A-like and MSMEG_3950) while four increased in expression in the 2800 </w:t>
      </w:r>
      <w:r w:rsidRPr="00A92C98">
        <w:rPr>
          <w:rFonts w:ascii="Times" w:hAnsi="Times"/>
          <w:szCs w:val="22"/>
        </w:rPr>
        <w:t>µ</w:t>
      </w:r>
      <w:r>
        <w:rPr>
          <w:rFonts w:ascii="Times" w:hAnsi="Times"/>
          <w:szCs w:val="22"/>
        </w:rPr>
        <w:t xml:space="preserve">atm-exposed (Hsp90 co-chaperone Cdc37, MAP kinase-activated protein kinase 2, heat shock 70 kDa protein 12B, and universal stress protein S||1388).  </w:t>
      </w:r>
      <w:r w:rsidRPr="00B14C1B">
        <w:rPr>
          <w:rFonts w:ascii="Times" w:hAnsi="Times"/>
          <w:szCs w:val="22"/>
        </w:rPr>
        <w:t xml:space="preserve">These data suggest that mechanical stress is associated with apoptosis, which would be consistent with cell damage. </w:t>
      </w:r>
      <w:r>
        <w:rPr>
          <w:rFonts w:ascii="Times" w:hAnsi="Times"/>
          <w:szCs w:val="22"/>
        </w:rPr>
        <w:t xml:space="preserve"> However, apoptosis and the cellular stress response follow slightly different trajectories in response to mechanical stimulation at different </w:t>
      </w:r>
      <w:r w:rsidRPr="00D03E5E">
        <w:rPr>
          <w:rFonts w:ascii="Times" w:hAnsi="Times"/>
          <w:i/>
          <w:szCs w:val="22"/>
        </w:rPr>
        <w:t>p</w:t>
      </w:r>
      <w:r>
        <w:rPr>
          <w:rFonts w:ascii="Times" w:hAnsi="Times"/>
          <w:szCs w:val="22"/>
        </w:rPr>
        <w:t>CO</w:t>
      </w:r>
      <w:r w:rsidRPr="00D03E5E">
        <w:rPr>
          <w:rFonts w:ascii="Times" w:hAnsi="Times"/>
          <w:szCs w:val="22"/>
          <w:vertAlign w:val="subscript"/>
        </w:rPr>
        <w:t>2</w:t>
      </w:r>
      <w:r>
        <w:rPr>
          <w:rFonts w:ascii="Times" w:hAnsi="Times"/>
          <w:szCs w:val="22"/>
        </w:rPr>
        <w:t xml:space="preserve"> perhaps reflecting different resource availability in responding to the cellular damage inflicted by the additional stress.  </w:t>
      </w:r>
      <w:r w:rsidRPr="00B14C1B">
        <w:rPr>
          <w:rFonts w:ascii="Times" w:hAnsi="Times"/>
          <w:szCs w:val="22"/>
        </w:rPr>
        <w:t xml:space="preserve">Changes to the normal apoptotic </w:t>
      </w:r>
      <w:r>
        <w:rPr>
          <w:rFonts w:ascii="Times" w:hAnsi="Times"/>
          <w:szCs w:val="22"/>
        </w:rPr>
        <w:t xml:space="preserve">and stress </w:t>
      </w:r>
      <w:r w:rsidRPr="00B14C1B">
        <w:rPr>
          <w:rFonts w:ascii="Times" w:hAnsi="Times"/>
          <w:szCs w:val="22"/>
        </w:rPr>
        <w:t>response</w:t>
      </w:r>
      <w:r>
        <w:rPr>
          <w:rFonts w:ascii="Times" w:hAnsi="Times"/>
          <w:szCs w:val="22"/>
        </w:rPr>
        <w:t>s</w:t>
      </w:r>
      <w:r w:rsidRPr="00B14C1B">
        <w:rPr>
          <w:rFonts w:ascii="Times" w:hAnsi="Times"/>
          <w:szCs w:val="22"/>
        </w:rPr>
        <w:t xml:space="preserve"> could be detrimental to oysters, highlighting the importance of considering other environmental conditions when examining biological impacts of ocean acidification </w:t>
      </w:r>
    </w:p>
    <w:p w14:paraId="6475ABD5" w14:textId="384E44DD" w:rsidR="00071B1D" w:rsidRPr="00295E93" w:rsidRDefault="00D03E5E" w:rsidP="00D03E5E">
      <w:pPr>
        <w:spacing w:line="360" w:lineRule="auto"/>
        <w:ind w:firstLine="720"/>
        <w:rPr>
          <w:rFonts w:ascii="Times" w:hAnsi="Times"/>
        </w:rPr>
      </w:pPr>
      <w:r w:rsidRPr="00B14C1B">
        <w:rPr>
          <w:rFonts w:ascii="Times" w:hAnsi="Times"/>
          <w:szCs w:val="22"/>
        </w:rPr>
        <w:t xml:space="preserve">Stress from mechanical stimulation impacts expression of proteins involved in many of the processes that were influenced by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t>
      </w:r>
      <w:r>
        <w:rPr>
          <w:rFonts w:ascii="Times" w:hAnsi="Times"/>
          <w:szCs w:val="22"/>
        </w:rPr>
        <w:t>with</w:t>
      </w:r>
      <w:r w:rsidRPr="00B14C1B">
        <w:rPr>
          <w:rFonts w:ascii="Times" w:hAnsi="Times"/>
          <w:szCs w:val="22"/>
        </w:rPr>
        <w:t xml:space="preserve"> ocean acidification could have significant implications for survival and potential for adaptation.</w:t>
      </w:r>
    </w:p>
    <w:p w14:paraId="7A9F1508" w14:textId="43F6C233" w:rsidR="00071B1D" w:rsidRDefault="00071B1D" w:rsidP="00071B1D">
      <w:pPr>
        <w:pStyle w:val="Heading3"/>
      </w:pPr>
      <w:bookmarkStart w:id="72" w:name="_Toc250547481"/>
      <w:r>
        <w:t>Conclusion</w:t>
      </w:r>
      <w:bookmarkEnd w:id="72"/>
    </w:p>
    <w:p w14:paraId="219066E8" w14:textId="77777777" w:rsidR="00C85C10" w:rsidRPr="00C85C10" w:rsidRDefault="00C85C10" w:rsidP="00C85C10"/>
    <w:p w14:paraId="7C09BA8B" w14:textId="70977819" w:rsidR="00071B1D" w:rsidRPr="00295E93" w:rsidRDefault="00295E93" w:rsidP="00071B1D">
      <w:pPr>
        <w:pStyle w:val="normal0"/>
        <w:spacing w:line="360" w:lineRule="auto"/>
        <w:ind w:firstLine="720"/>
        <w:rPr>
          <w:rFonts w:ascii="Times" w:hAnsi="Times"/>
          <w:sz w:val="24"/>
        </w:rPr>
      </w:pPr>
      <w:r w:rsidRPr="00295E93">
        <w:rPr>
          <w:rFonts w:ascii="Times" w:hAnsi="Times"/>
          <w:sz w:val="24"/>
        </w:rPr>
        <w:t xml:space="preserve">Even though ocean acidification is frequently portrayed as detrimental to marine calcifiers, its effects on invertebrates range well beyond changes to the calcification process.  In this study, a wide variety of processes and responses were assessed in the Pacific oyster’s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o better understand the physiological trade-offs that occur during this particular stress response.  Shell growth was not affected by ocean acidification after one month, bu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affect the integrity of the deposited shell material.  Relative amounts of fatty acids, which are necessary for continued survival and execution of other energy-consuming processes, were also unalter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ortality in response to acute heat shock remained unaffected as well. The proteomic profile of </w:t>
      </w:r>
      <w:r w:rsidRPr="00295E93">
        <w:rPr>
          <w:rFonts w:ascii="Times" w:hAnsi="Times"/>
          <w:i/>
          <w:sz w:val="24"/>
        </w:rPr>
        <w:t>C. gigas</w:t>
      </w:r>
      <w:r w:rsidRPr="00295E93">
        <w:rPr>
          <w:rFonts w:ascii="Times" w:hAnsi="Times"/>
          <w:sz w:val="24"/>
        </w:rPr>
        <w:t xml:space="preserve"> gill tissue was significantly altered by ocean acidification, elucidating the molecular physiological cos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From a proteomics perspective, ocean acidification also affected </w:t>
      </w:r>
      <w:r w:rsidRPr="00295E93">
        <w:rPr>
          <w:rFonts w:ascii="Times" w:hAnsi="Times"/>
          <w:i/>
          <w:sz w:val="24"/>
        </w:rPr>
        <w:t>C. gigas</w:t>
      </w:r>
      <w:r w:rsidRPr="00295E93">
        <w:rPr>
          <w:rFonts w:ascii="Times" w:hAnsi="Times"/>
          <w:sz w:val="24"/>
        </w:rPr>
        <w:t>’s response to an additional stress event.  Shell integrity and response to a second stress become impo</w:t>
      </w:r>
      <w:r w:rsidR="0039086A">
        <w:rPr>
          <w:rFonts w:ascii="Times" w:hAnsi="Times"/>
          <w:sz w:val="24"/>
        </w:rPr>
        <w:t xml:space="preserve">rtant in a dynamic environment </w:t>
      </w:r>
      <w:r w:rsidRPr="00295E93">
        <w:rPr>
          <w:rFonts w:ascii="Times" w:hAnsi="Times"/>
          <w:sz w:val="24"/>
        </w:rPr>
        <w:t xml:space="preserve">and in this way ocean acidification may decrease </w:t>
      </w:r>
      <w:r w:rsidRPr="00295E93">
        <w:rPr>
          <w:rFonts w:ascii="Times" w:hAnsi="Times"/>
          <w:i/>
          <w:sz w:val="24"/>
        </w:rPr>
        <w:t>C. gigas</w:t>
      </w:r>
      <w:r w:rsidRPr="00295E93">
        <w:rPr>
          <w:rFonts w:ascii="Times" w:hAnsi="Times"/>
          <w:sz w:val="24"/>
        </w:rPr>
        <w:t xml:space="preserve"> fitness under chronic exposure.</w:t>
      </w:r>
    </w:p>
    <w:p w14:paraId="6D8B6C1B" w14:textId="77777777" w:rsidR="00071B1D" w:rsidRPr="00071B1D" w:rsidRDefault="00071B1D" w:rsidP="00071B1D"/>
    <w:p w14:paraId="06C81894" w14:textId="16175847" w:rsidR="00C02D9B" w:rsidRDefault="00071B1D" w:rsidP="00071B1D">
      <w:pPr>
        <w:pStyle w:val="Heading2"/>
      </w:pPr>
      <w:bookmarkStart w:id="73" w:name="_Toc250547482"/>
      <w:r>
        <w:t>Acknowledgements</w:t>
      </w:r>
      <w:bookmarkEnd w:id="73"/>
    </w:p>
    <w:p w14:paraId="24AFE9EE" w14:textId="7362E13D" w:rsidR="00071B1D" w:rsidRPr="00071B1D" w:rsidRDefault="00295E93" w:rsidP="00071B1D">
      <w:r w:rsidRPr="00B14C1B">
        <w:rPr>
          <w:rFonts w:ascii="Times" w:hAnsi="Times"/>
          <w:szCs w:val="22"/>
        </w:rPr>
        <w:t xml:space="preserve">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w:t>
      </w:r>
      <w:proofErr w:type="gramStart"/>
      <w:r w:rsidRPr="00B14C1B">
        <w:rPr>
          <w:rFonts w:ascii="Times" w:hAnsi="Times"/>
          <w:szCs w:val="22"/>
        </w:rPr>
        <w:t>Oyster sampling was aided by Sam White, Mackenzie Gavery, and Caroline Storer</w:t>
      </w:r>
      <w:proofErr w:type="gramEnd"/>
      <w:r w:rsidRPr="00B14C1B">
        <w:rPr>
          <w:rFonts w:ascii="Times" w:hAnsi="Times"/>
          <w:szCs w:val="22"/>
        </w:rPr>
        <w:t>.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18A256C4" w14:textId="1A60AB61" w:rsidR="00071B1D" w:rsidRDefault="00C85C10" w:rsidP="00071B1D">
      <w:pPr>
        <w:pStyle w:val="Heading2"/>
      </w:pPr>
      <w:bookmarkStart w:id="74" w:name="_Toc250547483"/>
      <w:r>
        <w:t>Works Cited</w:t>
      </w:r>
      <w:bookmarkEnd w:id="74"/>
    </w:p>
    <w:p w14:paraId="7CB00B9B" w14:textId="77777777" w:rsidR="00D03E5E" w:rsidRPr="00596E7C" w:rsidRDefault="00D03E5E" w:rsidP="00F66D5B">
      <w:pPr>
        <w:pStyle w:val="NormalWeb"/>
        <w:ind w:left="540" w:hanging="540"/>
        <w:rPr>
          <w:noProof/>
          <w:sz w:val="22"/>
        </w:rPr>
      </w:pPr>
      <w:r w:rsidRPr="00596E7C">
        <w:rPr>
          <w:b/>
          <w:noProof/>
          <w:sz w:val="22"/>
        </w:rPr>
        <w:t xml:space="preserve">Abele, D., Philipp, E., Gonzalez, P. M., and Puntarulo, S. </w:t>
      </w:r>
      <w:r w:rsidRPr="00596E7C">
        <w:rPr>
          <w:noProof/>
          <w:sz w:val="22"/>
        </w:rPr>
        <w:t xml:space="preserve">(2007). Marine invertebrate mitochondria and oxidative stress. </w:t>
      </w:r>
      <w:r w:rsidRPr="00596E7C">
        <w:rPr>
          <w:i/>
          <w:iCs/>
          <w:noProof/>
          <w:sz w:val="22"/>
        </w:rPr>
        <w:t>Frontiers in Bioscience</w:t>
      </w:r>
      <w:r w:rsidRPr="00596E7C">
        <w:rPr>
          <w:noProof/>
          <w:sz w:val="22"/>
        </w:rPr>
        <w:t xml:space="preserve">, </w:t>
      </w:r>
      <w:r w:rsidRPr="00596E7C">
        <w:rPr>
          <w:b/>
          <w:iCs/>
          <w:noProof/>
          <w:sz w:val="22"/>
        </w:rPr>
        <w:t>12</w:t>
      </w:r>
      <w:r w:rsidRPr="00596E7C">
        <w:rPr>
          <w:noProof/>
          <w:sz w:val="22"/>
        </w:rPr>
        <w:t>, 933–946.</w:t>
      </w:r>
    </w:p>
    <w:p w14:paraId="08BA2B6E" w14:textId="77777777" w:rsidR="00D03E5E" w:rsidRPr="00596E7C" w:rsidRDefault="00D03E5E" w:rsidP="00F66D5B">
      <w:pPr>
        <w:pStyle w:val="NormalWeb"/>
        <w:ind w:left="540" w:hanging="540"/>
        <w:rPr>
          <w:noProof/>
          <w:sz w:val="22"/>
        </w:rPr>
      </w:pPr>
      <w:r w:rsidRPr="00DD3163">
        <w:rPr>
          <w:b/>
          <w:noProof/>
          <w:sz w:val="22"/>
        </w:rPr>
        <w:t xml:space="preserve">Altschul, S. </w:t>
      </w:r>
      <w:r>
        <w:rPr>
          <w:b/>
          <w:noProof/>
          <w:sz w:val="22"/>
        </w:rPr>
        <w:t>F., Madden, T. L., Schäffer, A.A.</w:t>
      </w:r>
      <w:r w:rsidRPr="00DD3163">
        <w:rPr>
          <w:b/>
          <w:noProof/>
          <w:sz w:val="22"/>
        </w:rPr>
        <w:t>, Zha</w:t>
      </w:r>
      <w:r>
        <w:rPr>
          <w:b/>
          <w:noProof/>
          <w:sz w:val="22"/>
        </w:rPr>
        <w:t>ng, J., Zhang, Z., Miller, W., and</w:t>
      </w:r>
      <w:r w:rsidRPr="00DD3163">
        <w:rPr>
          <w:b/>
          <w:noProof/>
          <w:sz w:val="22"/>
        </w:rPr>
        <w:t xml:space="preserve"> Lipman, D. J. </w:t>
      </w:r>
      <w:r w:rsidRPr="008047DF">
        <w:rPr>
          <w:noProof/>
          <w:sz w:val="22"/>
        </w:rPr>
        <w:t xml:space="preserve">(1997). Gapped BLAST and PSI-BLAST: a new generation of protein database search programs. </w:t>
      </w:r>
      <w:r w:rsidRPr="008047DF">
        <w:rPr>
          <w:i/>
          <w:iCs/>
          <w:noProof/>
          <w:sz w:val="22"/>
        </w:rPr>
        <w:t>Nucleic acids research</w:t>
      </w:r>
      <w:r w:rsidRPr="008047DF">
        <w:rPr>
          <w:noProof/>
          <w:sz w:val="22"/>
        </w:rPr>
        <w:t xml:space="preserve">, </w:t>
      </w:r>
      <w:r w:rsidRPr="00DD3163">
        <w:rPr>
          <w:b/>
          <w:iCs/>
          <w:noProof/>
          <w:sz w:val="22"/>
        </w:rPr>
        <w:t>25</w:t>
      </w:r>
      <w:r w:rsidRPr="008047DF">
        <w:rPr>
          <w:noProof/>
          <w:sz w:val="22"/>
        </w:rPr>
        <w:t>(17), 3389–402.</w:t>
      </w:r>
    </w:p>
    <w:p w14:paraId="6920C0A6" w14:textId="77777777" w:rsidR="00D03E5E" w:rsidRPr="008047DF" w:rsidRDefault="00D03E5E" w:rsidP="00F66D5B">
      <w:pPr>
        <w:pStyle w:val="NormalWeb"/>
        <w:ind w:left="540" w:hanging="540"/>
        <w:rPr>
          <w:noProof/>
          <w:sz w:val="22"/>
        </w:rPr>
      </w:pPr>
      <w:r w:rsidRPr="00DD3163">
        <w:rPr>
          <w:b/>
          <w:noProof/>
          <w:sz w:val="22"/>
        </w:rPr>
        <w:t>Anstis, G. R</w:t>
      </w:r>
      <w:r>
        <w:rPr>
          <w:b/>
          <w:noProof/>
          <w:sz w:val="22"/>
        </w:rPr>
        <w:t>., Chantikul, P., Lawn, B. R., and</w:t>
      </w:r>
      <w:r w:rsidRPr="00DD3163">
        <w:rPr>
          <w:b/>
          <w:noProof/>
          <w:sz w:val="22"/>
        </w:rPr>
        <w:t xml:space="preserve"> Marshall, D. B.</w:t>
      </w:r>
      <w:r w:rsidRPr="008047DF">
        <w:rPr>
          <w:noProof/>
          <w:sz w:val="22"/>
        </w:rPr>
        <w:t xml:space="preserve"> (1981). A critical evaluation of indentation techniques for measuring fracture toughness: I, direct crack measurements. </w:t>
      </w:r>
      <w:r w:rsidRPr="008047DF">
        <w:rPr>
          <w:i/>
          <w:iCs/>
          <w:noProof/>
          <w:sz w:val="22"/>
        </w:rPr>
        <w:t>Journal of the American Ceramic Society</w:t>
      </w:r>
      <w:r w:rsidRPr="008047DF">
        <w:rPr>
          <w:noProof/>
          <w:sz w:val="22"/>
        </w:rPr>
        <w:t xml:space="preserve">, </w:t>
      </w:r>
      <w:r w:rsidRPr="00DD3163">
        <w:rPr>
          <w:b/>
          <w:iCs/>
          <w:noProof/>
          <w:sz w:val="22"/>
        </w:rPr>
        <w:t>46</w:t>
      </w:r>
      <w:r w:rsidRPr="008047DF">
        <w:rPr>
          <w:noProof/>
          <w:sz w:val="22"/>
        </w:rPr>
        <w:t>(9), 533–538.</w:t>
      </w:r>
    </w:p>
    <w:p w14:paraId="288B8828" w14:textId="77777777" w:rsidR="00D03E5E" w:rsidRPr="008047DF" w:rsidRDefault="00D03E5E" w:rsidP="00F66D5B">
      <w:pPr>
        <w:pStyle w:val="NormalWeb"/>
        <w:ind w:left="540" w:hanging="540"/>
        <w:rPr>
          <w:noProof/>
          <w:sz w:val="22"/>
        </w:rPr>
      </w:pPr>
      <w:r w:rsidRPr="00DD3163">
        <w:rPr>
          <w:b/>
          <w:noProof/>
          <w:sz w:val="22"/>
        </w:rPr>
        <w:t>Bal</w:t>
      </w:r>
      <w:r>
        <w:rPr>
          <w:b/>
          <w:noProof/>
          <w:sz w:val="22"/>
        </w:rPr>
        <w:t>dassarri, M., Margolis, H. C., and</w:t>
      </w:r>
      <w:r w:rsidRPr="00DD3163">
        <w:rPr>
          <w:b/>
          <w:noProof/>
          <w:sz w:val="22"/>
        </w:rPr>
        <w:t xml:space="preserve"> Beniash, E. </w:t>
      </w:r>
      <w:r w:rsidRPr="008047DF">
        <w:rPr>
          <w:noProof/>
          <w:sz w:val="22"/>
        </w:rPr>
        <w:t xml:space="preserve">(2008). Compositional Determinants of Mechanical Properties of Enamel. </w:t>
      </w:r>
      <w:r w:rsidRPr="008047DF">
        <w:rPr>
          <w:i/>
          <w:iCs/>
          <w:noProof/>
          <w:sz w:val="22"/>
        </w:rPr>
        <w:t>Journal of Dental Research</w:t>
      </w:r>
      <w:r w:rsidRPr="008047DF">
        <w:rPr>
          <w:noProof/>
          <w:sz w:val="22"/>
        </w:rPr>
        <w:t xml:space="preserve">, </w:t>
      </w:r>
      <w:r w:rsidRPr="00DD3163">
        <w:rPr>
          <w:b/>
          <w:iCs/>
          <w:noProof/>
          <w:sz w:val="22"/>
        </w:rPr>
        <w:t>87</w:t>
      </w:r>
      <w:r w:rsidRPr="008047DF">
        <w:rPr>
          <w:noProof/>
          <w:sz w:val="22"/>
        </w:rPr>
        <w:t>(7), 645–649. doi:10.1177/154405910808700711</w:t>
      </w:r>
    </w:p>
    <w:p w14:paraId="0BF336EF" w14:textId="77777777" w:rsidR="00D03E5E" w:rsidRPr="00596E7C" w:rsidRDefault="00D03E5E" w:rsidP="00F66D5B">
      <w:pPr>
        <w:pStyle w:val="NormalWeb"/>
        <w:ind w:left="540" w:hanging="540"/>
        <w:rPr>
          <w:noProof/>
          <w:sz w:val="22"/>
        </w:rPr>
      </w:pPr>
      <w:r w:rsidRPr="00DD3163">
        <w:rPr>
          <w:b/>
          <w:noProof/>
          <w:sz w:val="22"/>
        </w:rPr>
        <w:t>Barton, A., Hales, B., Waldbusser, G</w:t>
      </w:r>
      <w:r>
        <w:rPr>
          <w:b/>
          <w:noProof/>
          <w:sz w:val="22"/>
        </w:rPr>
        <w:t>. G., Langdon, C., and Feely, R.A</w:t>
      </w:r>
      <w:r w:rsidRPr="00DD3163">
        <w:rPr>
          <w:b/>
          <w:noProof/>
          <w:sz w:val="22"/>
        </w:rPr>
        <w:t>.</w:t>
      </w:r>
      <w:r w:rsidRPr="008047DF">
        <w:rPr>
          <w:noProof/>
          <w:sz w:val="22"/>
        </w:rPr>
        <w:t xml:space="preserve"> (2012). The Pacific oyster, Crassostrea gigas, shows negative correlation to naturally elevated carbon dioxide levels: Implications for near-term ocean acidification effects. </w:t>
      </w:r>
      <w:r w:rsidRPr="008047DF">
        <w:rPr>
          <w:i/>
          <w:iCs/>
          <w:noProof/>
          <w:sz w:val="22"/>
        </w:rPr>
        <w:t>Limnology and Oceanography</w:t>
      </w:r>
      <w:r w:rsidRPr="008047DF">
        <w:rPr>
          <w:noProof/>
          <w:sz w:val="22"/>
        </w:rPr>
        <w:t xml:space="preserve">, </w:t>
      </w:r>
      <w:r w:rsidRPr="00DD3163">
        <w:rPr>
          <w:b/>
          <w:iCs/>
          <w:noProof/>
          <w:sz w:val="22"/>
        </w:rPr>
        <w:t>57</w:t>
      </w:r>
      <w:r w:rsidRPr="008047DF">
        <w:rPr>
          <w:noProof/>
          <w:sz w:val="22"/>
        </w:rPr>
        <w:t>(3), 698–710. doi:10.4319/lo.2012.57.3.0698</w:t>
      </w:r>
    </w:p>
    <w:p w14:paraId="0C8F1E7B" w14:textId="77777777" w:rsidR="00D03E5E" w:rsidRPr="008047DF" w:rsidRDefault="00D03E5E" w:rsidP="00F66D5B">
      <w:pPr>
        <w:pStyle w:val="NormalWeb"/>
        <w:ind w:left="540" w:hanging="540"/>
        <w:rPr>
          <w:noProof/>
          <w:sz w:val="22"/>
        </w:rPr>
      </w:pPr>
      <w:r w:rsidRPr="00DD3163">
        <w:rPr>
          <w:b/>
          <w:noProof/>
          <w:sz w:val="22"/>
        </w:rPr>
        <w:t>Beniash, E., Ivanin</w:t>
      </w:r>
      <w:r>
        <w:rPr>
          <w:b/>
          <w:noProof/>
          <w:sz w:val="22"/>
        </w:rPr>
        <w:t>a, A., Lieb, N., Kurochkin, I., and</w:t>
      </w:r>
      <w:r w:rsidRPr="00DD3163">
        <w:rPr>
          <w:b/>
          <w:noProof/>
          <w:sz w:val="22"/>
        </w:rPr>
        <w:t xml:space="preserve"> Sokolova, I.</w:t>
      </w:r>
      <w:r w:rsidRPr="008047DF">
        <w:rPr>
          <w:noProof/>
          <w:sz w:val="22"/>
        </w:rPr>
        <w:t xml:space="preserve"> (2010). Elevated level of carbon dioxide affects metabolism and shell formation in oysters Crassostrea virginica (Gmelin). </w:t>
      </w:r>
      <w:r w:rsidRPr="008047DF">
        <w:rPr>
          <w:i/>
          <w:iCs/>
          <w:noProof/>
          <w:sz w:val="22"/>
        </w:rPr>
        <w:t>Marine Ecology Progress Series</w:t>
      </w:r>
      <w:r w:rsidRPr="008047DF">
        <w:rPr>
          <w:noProof/>
          <w:sz w:val="22"/>
        </w:rPr>
        <w:t xml:space="preserve">, </w:t>
      </w:r>
      <w:r w:rsidRPr="00DD3163">
        <w:rPr>
          <w:b/>
          <w:iCs/>
          <w:noProof/>
          <w:sz w:val="22"/>
        </w:rPr>
        <w:t>419</w:t>
      </w:r>
      <w:r w:rsidRPr="008047DF">
        <w:rPr>
          <w:noProof/>
          <w:sz w:val="22"/>
        </w:rPr>
        <w:t>, 95–108. doi:10.3354/meps08841</w:t>
      </w:r>
    </w:p>
    <w:p w14:paraId="69911C3D" w14:textId="77777777" w:rsidR="00D03E5E" w:rsidRPr="008047DF" w:rsidRDefault="00D03E5E" w:rsidP="00F66D5B">
      <w:pPr>
        <w:pStyle w:val="NormalWeb"/>
        <w:ind w:left="540" w:hanging="540"/>
        <w:rPr>
          <w:noProof/>
          <w:sz w:val="22"/>
        </w:rPr>
      </w:pPr>
      <w:r w:rsidRPr="00DD3163">
        <w:rPr>
          <w:b/>
          <w:noProof/>
          <w:sz w:val="22"/>
        </w:rPr>
        <w:t xml:space="preserve">Both, A., </w:t>
      </w:r>
      <w:r>
        <w:rPr>
          <w:b/>
          <w:noProof/>
          <w:sz w:val="22"/>
        </w:rPr>
        <w:t>Parrish, C. C., Penney, R. W.,  and</w:t>
      </w:r>
      <w:r w:rsidRPr="00DD3163">
        <w:rPr>
          <w:b/>
          <w:noProof/>
          <w:sz w:val="22"/>
        </w:rPr>
        <w:t xml:space="preserve"> Thompson, R. J. </w:t>
      </w:r>
      <w:r w:rsidRPr="008047DF">
        <w:rPr>
          <w:noProof/>
          <w:sz w:val="22"/>
        </w:rPr>
        <w:t>(2011). Lipid composition of Mytilus edulis reared on organic waste from a Ga</w:t>
      </w:r>
      <w:r>
        <w:rPr>
          <w:noProof/>
          <w:sz w:val="22"/>
        </w:rPr>
        <w:t xml:space="preserve">dus morhua aquaculture facility. </w:t>
      </w:r>
      <w:r>
        <w:rPr>
          <w:i/>
          <w:noProof/>
          <w:sz w:val="22"/>
        </w:rPr>
        <w:t>Aquatic Living Resources</w:t>
      </w:r>
      <w:r>
        <w:rPr>
          <w:noProof/>
          <w:sz w:val="22"/>
        </w:rPr>
        <w:t>,</w:t>
      </w:r>
      <w:r w:rsidRPr="008047DF">
        <w:rPr>
          <w:noProof/>
          <w:sz w:val="22"/>
        </w:rPr>
        <w:t xml:space="preserve"> </w:t>
      </w:r>
      <w:r w:rsidRPr="00DD3163">
        <w:rPr>
          <w:b/>
          <w:iCs/>
          <w:noProof/>
          <w:sz w:val="22"/>
        </w:rPr>
        <w:t>301</w:t>
      </w:r>
      <w:r w:rsidRPr="008047DF">
        <w:rPr>
          <w:noProof/>
          <w:sz w:val="22"/>
        </w:rPr>
        <w:t>, 295–301.</w:t>
      </w:r>
    </w:p>
    <w:p w14:paraId="7EF53BE7" w14:textId="77777777" w:rsidR="00D03E5E" w:rsidRPr="00596E7C" w:rsidRDefault="00D03E5E" w:rsidP="00F66D5B">
      <w:pPr>
        <w:pStyle w:val="NormalWeb"/>
        <w:ind w:left="540" w:hanging="540"/>
        <w:rPr>
          <w:noProof/>
          <w:sz w:val="22"/>
        </w:rPr>
      </w:pPr>
      <w:r w:rsidRPr="00727346">
        <w:rPr>
          <w:b/>
          <w:noProof/>
          <w:sz w:val="22"/>
        </w:rPr>
        <w:t>Caldeira, K.</w:t>
      </w:r>
      <w:r>
        <w:rPr>
          <w:b/>
          <w:noProof/>
          <w:sz w:val="22"/>
        </w:rPr>
        <w:t xml:space="preserve"> and Wickett</w:t>
      </w:r>
      <w:r w:rsidRPr="00727346">
        <w:rPr>
          <w:b/>
          <w:noProof/>
          <w:sz w:val="22"/>
        </w:rPr>
        <w:t>, M.E.</w:t>
      </w:r>
      <w:r w:rsidRPr="008047DF">
        <w:rPr>
          <w:noProof/>
          <w:sz w:val="22"/>
        </w:rPr>
        <w:t xml:space="preserve"> (2005). Ocean model predictions of chemistry changes from carbon dioxide emissions to the atmosphere and ocean. </w:t>
      </w:r>
      <w:r w:rsidRPr="008047DF">
        <w:rPr>
          <w:i/>
          <w:iCs/>
          <w:noProof/>
          <w:sz w:val="22"/>
        </w:rPr>
        <w:t>Journal of Geophysical Research</w:t>
      </w:r>
      <w:r w:rsidRPr="008047DF">
        <w:rPr>
          <w:noProof/>
          <w:sz w:val="22"/>
        </w:rPr>
        <w:t xml:space="preserve">, </w:t>
      </w:r>
      <w:r w:rsidRPr="00DD3163">
        <w:rPr>
          <w:b/>
          <w:iCs/>
          <w:noProof/>
          <w:sz w:val="22"/>
        </w:rPr>
        <w:t>110</w:t>
      </w:r>
      <w:r w:rsidRPr="008047DF">
        <w:rPr>
          <w:noProof/>
          <w:sz w:val="22"/>
        </w:rPr>
        <w:t>, C09S04. doi:10.1029/2004JC002671</w:t>
      </w:r>
    </w:p>
    <w:p w14:paraId="210814C4" w14:textId="77777777" w:rsidR="00D03E5E" w:rsidRPr="00596E7C" w:rsidRDefault="00D03E5E" w:rsidP="00F66D5B">
      <w:pPr>
        <w:pStyle w:val="NormalWeb"/>
        <w:ind w:left="540" w:hanging="540"/>
        <w:rPr>
          <w:noProof/>
          <w:sz w:val="22"/>
        </w:rPr>
      </w:pPr>
      <w:r w:rsidRPr="00485DC0">
        <w:rPr>
          <w:b/>
          <w:noProof/>
          <w:sz w:val="22"/>
        </w:rPr>
        <w:t>Clark, M. S., Thorne, M.A.S., Amaral, A., Vieira, F., Batista, F. M., Reis, J., and Power, D. M.</w:t>
      </w:r>
      <w:r w:rsidRPr="00596E7C">
        <w:rPr>
          <w:noProof/>
          <w:sz w:val="22"/>
        </w:rPr>
        <w:t xml:space="preserve"> (2013). Identification of molecular and physiological responses to chronic environmental challenge in an invasive species: the Pacific oyster, Crassostrea gigas. </w:t>
      </w:r>
      <w:r w:rsidRPr="00596E7C">
        <w:rPr>
          <w:i/>
          <w:iCs/>
          <w:noProof/>
          <w:sz w:val="22"/>
        </w:rPr>
        <w:t>Ecology and evolution</w:t>
      </w:r>
      <w:r w:rsidRPr="00596E7C">
        <w:rPr>
          <w:noProof/>
          <w:sz w:val="22"/>
        </w:rPr>
        <w:t xml:space="preserve">, </w:t>
      </w:r>
      <w:r w:rsidRPr="00485DC0">
        <w:rPr>
          <w:b/>
          <w:iCs/>
          <w:noProof/>
          <w:sz w:val="22"/>
        </w:rPr>
        <w:t>3</w:t>
      </w:r>
      <w:r w:rsidRPr="00596E7C">
        <w:rPr>
          <w:noProof/>
          <w:sz w:val="22"/>
        </w:rPr>
        <w:t>(10), 3283–97. doi:10.1002/ece3.719</w:t>
      </w:r>
    </w:p>
    <w:p w14:paraId="4E1162D1" w14:textId="77777777" w:rsidR="00D03E5E" w:rsidRPr="00596E7C" w:rsidRDefault="00D03E5E" w:rsidP="00F66D5B">
      <w:pPr>
        <w:pStyle w:val="NormalWeb"/>
        <w:ind w:left="540" w:hanging="540"/>
        <w:rPr>
          <w:noProof/>
          <w:sz w:val="22"/>
        </w:rPr>
      </w:pPr>
      <w:r>
        <w:rPr>
          <w:b/>
          <w:noProof/>
          <w:sz w:val="22"/>
        </w:rPr>
        <w:t>Clegg, J. S., Uhlinger, K. R., and</w:t>
      </w:r>
      <w:r w:rsidRPr="00727346">
        <w:rPr>
          <w:b/>
          <w:noProof/>
          <w:sz w:val="22"/>
        </w:rPr>
        <w:t xml:space="preserve"> Jackson, S. A.</w:t>
      </w:r>
      <w:r w:rsidRPr="008047DF">
        <w:rPr>
          <w:noProof/>
          <w:sz w:val="22"/>
        </w:rPr>
        <w:t xml:space="preserve"> (2009). Induced thermotolerance and the heat shock protein – 70 family in the Pacific oyster Crassostrea gigas, </w:t>
      </w:r>
      <w:r w:rsidRPr="00727346">
        <w:rPr>
          <w:b/>
          <w:iCs/>
          <w:noProof/>
          <w:sz w:val="22"/>
        </w:rPr>
        <w:t>7</w:t>
      </w:r>
      <w:r w:rsidRPr="008047DF">
        <w:rPr>
          <w:noProof/>
          <w:sz w:val="22"/>
        </w:rPr>
        <w:t>(1998), 21–30.</w:t>
      </w:r>
    </w:p>
    <w:p w14:paraId="0C08CDEF" w14:textId="77777777" w:rsidR="00D03E5E" w:rsidRDefault="00D03E5E" w:rsidP="00F66D5B">
      <w:pPr>
        <w:pStyle w:val="NormalWeb"/>
        <w:ind w:left="540" w:hanging="540"/>
        <w:rPr>
          <w:noProof/>
          <w:sz w:val="22"/>
        </w:rPr>
      </w:pPr>
      <w:r w:rsidRPr="00485DC0">
        <w:rPr>
          <w:b/>
          <w:noProof/>
          <w:sz w:val="22"/>
        </w:rPr>
        <w:t>Dean, J. B.</w:t>
      </w:r>
      <w:r w:rsidRPr="00596E7C">
        <w:rPr>
          <w:noProof/>
          <w:sz w:val="22"/>
        </w:rPr>
        <w:t xml:space="preserve"> (2010). Hypercapnia causes cellular oxidation and nitrosation in addition to acidosis</w:t>
      </w:r>
      <w:r w:rsidRPr="00596E7C">
        <w:rPr>
          <w:rFonts w:ascii="Times New Roman" w:hAnsi="Times New Roman"/>
          <w:noProof/>
          <w:sz w:val="22"/>
        </w:rPr>
        <w:t> </w:t>
      </w:r>
      <w:r>
        <w:rPr>
          <w:noProof/>
          <w:sz w:val="22"/>
        </w:rPr>
        <w:t>: implications for CO</w:t>
      </w:r>
      <w:r w:rsidRPr="00485DC0">
        <w:rPr>
          <w:noProof/>
          <w:sz w:val="22"/>
          <w:vertAlign w:val="subscript"/>
        </w:rPr>
        <w:t>2</w:t>
      </w:r>
      <w:r w:rsidRPr="00596E7C">
        <w:rPr>
          <w:noProof/>
          <w:sz w:val="22"/>
        </w:rPr>
        <w:t xml:space="preserve"> chemore</w:t>
      </w:r>
      <w:r>
        <w:rPr>
          <w:noProof/>
          <w:sz w:val="22"/>
        </w:rPr>
        <w:t xml:space="preserve">ceptor function and dysfunction. </w:t>
      </w:r>
      <w:r>
        <w:rPr>
          <w:i/>
          <w:noProof/>
          <w:sz w:val="22"/>
        </w:rPr>
        <w:t>Journal of Applied Physiology</w:t>
      </w:r>
      <w:r>
        <w:rPr>
          <w:noProof/>
          <w:sz w:val="22"/>
        </w:rPr>
        <w:t xml:space="preserve">, </w:t>
      </w:r>
      <w:r>
        <w:rPr>
          <w:b/>
          <w:noProof/>
          <w:sz w:val="22"/>
        </w:rPr>
        <w:t>108</w:t>
      </w:r>
      <w:r>
        <w:rPr>
          <w:noProof/>
          <w:sz w:val="22"/>
        </w:rPr>
        <w:t>,</w:t>
      </w:r>
      <w:r w:rsidRPr="00596E7C">
        <w:rPr>
          <w:noProof/>
          <w:sz w:val="22"/>
        </w:rPr>
        <w:t xml:space="preserve"> 1786–1795. doi:10.1152/japplphysiol.01337.2009.</w:t>
      </w:r>
    </w:p>
    <w:p w14:paraId="48D113C7" w14:textId="77777777" w:rsidR="00D03E5E" w:rsidRPr="00596E7C" w:rsidRDefault="00D03E5E" w:rsidP="00F66D5B">
      <w:pPr>
        <w:pStyle w:val="NormalWeb"/>
        <w:ind w:left="540" w:hanging="540"/>
        <w:rPr>
          <w:noProof/>
          <w:sz w:val="22"/>
        </w:rPr>
      </w:pPr>
      <w:r>
        <w:rPr>
          <w:b/>
          <w:noProof/>
          <w:sz w:val="22"/>
        </w:rPr>
        <w:t>Dabney, A. and</w:t>
      </w:r>
      <w:r w:rsidRPr="00727346">
        <w:rPr>
          <w:b/>
          <w:noProof/>
          <w:sz w:val="22"/>
        </w:rPr>
        <w:t xml:space="preserve"> Storey, J.D. and with assistance from Warnes, G.R.</w:t>
      </w:r>
      <w:r w:rsidRPr="008047DF">
        <w:rPr>
          <w:noProof/>
          <w:sz w:val="22"/>
        </w:rPr>
        <w:t xml:space="preserve"> (). qvalue: Q-value estimation for false discovery rate control. R package version 1.34.0.</w:t>
      </w:r>
    </w:p>
    <w:p w14:paraId="17F09DD9" w14:textId="77777777" w:rsidR="00D03E5E" w:rsidRPr="008047DF" w:rsidRDefault="00D03E5E" w:rsidP="00F66D5B">
      <w:pPr>
        <w:pStyle w:val="NormalWeb"/>
        <w:ind w:left="540" w:hanging="540"/>
        <w:rPr>
          <w:noProof/>
          <w:sz w:val="22"/>
        </w:rPr>
      </w:pPr>
      <w:r w:rsidRPr="00727346">
        <w:rPr>
          <w:b/>
          <w:noProof/>
          <w:sz w:val="22"/>
        </w:rPr>
        <w:t>Dickinson, G. H., Ivanina, A. V, Matoo, O. B., Pörtner, H. O., Lannig, G., Bock, C.,</w:t>
      </w:r>
      <w:r>
        <w:rPr>
          <w:b/>
          <w:noProof/>
          <w:sz w:val="22"/>
        </w:rPr>
        <w:t xml:space="preserve"> Bock, C., Beniash, E., and</w:t>
      </w:r>
      <w:r w:rsidRPr="00727346">
        <w:rPr>
          <w:b/>
          <w:noProof/>
          <w:sz w:val="22"/>
        </w:rPr>
        <w:t xml:space="preserve"> Sokolova, I. M.</w:t>
      </w:r>
      <w:r w:rsidRPr="008047DF">
        <w:rPr>
          <w:noProof/>
          <w:sz w:val="22"/>
        </w:rPr>
        <w:t xml:space="preserve"> (2012). Interactive effects of salinity and elevated CO</w:t>
      </w:r>
      <w:r w:rsidRPr="0079158C">
        <w:rPr>
          <w:noProof/>
          <w:sz w:val="22"/>
          <w:vertAlign w:val="subscript"/>
        </w:rPr>
        <w:t>2</w:t>
      </w:r>
      <w:r w:rsidRPr="008047DF">
        <w:rPr>
          <w:noProof/>
          <w:sz w:val="22"/>
        </w:rPr>
        <w:t xml:space="preserve"> levels on juvenile eastern oysters, Crassostrea virginica. </w:t>
      </w:r>
      <w:r w:rsidRPr="008047DF">
        <w:rPr>
          <w:i/>
          <w:iCs/>
          <w:noProof/>
          <w:sz w:val="22"/>
        </w:rPr>
        <w:t>The Journal of experimental biology</w:t>
      </w:r>
      <w:r w:rsidRPr="008047DF">
        <w:rPr>
          <w:noProof/>
          <w:sz w:val="22"/>
        </w:rPr>
        <w:t xml:space="preserve">, </w:t>
      </w:r>
      <w:r w:rsidRPr="00727346">
        <w:rPr>
          <w:b/>
          <w:iCs/>
          <w:noProof/>
          <w:sz w:val="22"/>
        </w:rPr>
        <w:t>215</w:t>
      </w:r>
      <w:r w:rsidRPr="008047DF">
        <w:rPr>
          <w:noProof/>
          <w:sz w:val="22"/>
        </w:rPr>
        <w:t>(1), 29–43. doi:10.1242/jeb.061481</w:t>
      </w:r>
    </w:p>
    <w:p w14:paraId="04E45E89" w14:textId="77777777" w:rsidR="00D03E5E" w:rsidRDefault="00D03E5E" w:rsidP="00F66D5B">
      <w:pPr>
        <w:pStyle w:val="NormalWeb"/>
        <w:ind w:left="540" w:hanging="540"/>
        <w:rPr>
          <w:noProof/>
          <w:sz w:val="22"/>
        </w:rPr>
      </w:pPr>
      <w:r w:rsidRPr="00727346">
        <w:rPr>
          <w:b/>
          <w:noProof/>
          <w:sz w:val="22"/>
        </w:rPr>
        <w:t>Dickinson, G. H., Matoo, O. B., T</w:t>
      </w:r>
      <w:r>
        <w:rPr>
          <w:b/>
          <w:noProof/>
          <w:sz w:val="22"/>
        </w:rPr>
        <w:t>ourek, R. T., Sokolova, I. M., and</w:t>
      </w:r>
      <w:r w:rsidRPr="00727346">
        <w:rPr>
          <w:b/>
          <w:noProof/>
          <w:sz w:val="22"/>
        </w:rPr>
        <w:t xml:space="preserve"> Beniash, E. </w:t>
      </w:r>
      <w:r w:rsidRPr="008047DF">
        <w:rPr>
          <w:noProof/>
          <w:sz w:val="22"/>
        </w:rPr>
        <w:t>(2013). Environmental salinity modulates the effects of elevated CO</w:t>
      </w:r>
      <w:r w:rsidRPr="0079158C">
        <w:rPr>
          <w:noProof/>
          <w:sz w:val="22"/>
          <w:vertAlign w:val="subscript"/>
        </w:rPr>
        <w:t>2</w:t>
      </w:r>
      <w:r w:rsidRPr="008047DF">
        <w:rPr>
          <w:noProof/>
          <w:sz w:val="22"/>
        </w:rPr>
        <w:t xml:space="preserve"> levels on juvenile hard-shell clams, Mercenaria mercenaria. </w:t>
      </w:r>
      <w:r w:rsidRPr="008047DF">
        <w:rPr>
          <w:i/>
          <w:iCs/>
          <w:noProof/>
          <w:sz w:val="22"/>
        </w:rPr>
        <w:t>The Journal of experimental biology</w:t>
      </w:r>
      <w:r w:rsidRPr="008047DF">
        <w:rPr>
          <w:noProof/>
          <w:sz w:val="22"/>
        </w:rPr>
        <w:t xml:space="preserve">, </w:t>
      </w:r>
      <w:r w:rsidRPr="00727346">
        <w:rPr>
          <w:b/>
          <w:iCs/>
          <w:noProof/>
          <w:sz w:val="22"/>
        </w:rPr>
        <w:t>216</w:t>
      </w:r>
      <w:r>
        <w:rPr>
          <w:noProof/>
          <w:sz w:val="22"/>
        </w:rPr>
        <w:t>(</w:t>
      </w:r>
      <w:r w:rsidRPr="008047DF">
        <w:rPr>
          <w:noProof/>
          <w:sz w:val="22"/>
        </w:rPr>
        <w:t>14), 2607–18. doi:10.1242/jeb.082909</w:t>
      </w:r>
      <w:r w:rsidRPr="00596E7C">
        <w:rPr>
          <w:noProof/>
          <w:sz w:val="22"/>
        </w:rPr>
        <w:t xml:space="preserve">Dineshram, R., Thiyagarajan, V., Lane, A., Ziniu, Y., Xiao, S., &amp; Leung, P. T. Y. (2013). Elevated CO2 alters larval proteome and its phosphorylation status in the commercial oyster, Crassostrea hongkongensis. </w:t>
      </w:r>
      <w:r w:rsidRPr="00596E7C">
        <w:rPr>
          <w:i/>
          <w:iCs/>
          <w:noProof/>
          <w:sz w:val="22"/>
        </w:rPr>
        <w:t>Marine Biology</w:t>
      </w:r>
      <w:r w:rsidRPr="00596E7C">
        <w:rPr>
          <w:noProof/>
          <w:sz w:val="22"/>
        </w:rPr>
        <w:t xml:space="preserve">, </w:t>
      </w:r>
      <w:r w:rsidRPr="00596E7C">
        <w:rPr>
          <w:i/>
          <w:iCs/>
          <w:noProof/>
          <w:sz w:val="22"/>
        </w:rPr>
        <w:t>160</w:t>
      </w:r>
      <w:r w:rsidRPr="00596E7C">
        <w:rPr>
          <w:noProof/>
          <w:sz w:val="22"/>
        </w:rPr>
        <w:t>(8), 2189–2205. doi:10.1007/s00227-013-2176-x</w:t>
      </w:r>
    </w:p>
    <w:p w14:paraId="480B52EF" w14:textId="77777777" w:rsidR="00D03E5E" w:rsidRPr="00596E7C" w:rsidRDefault="00D03E5E" w:rsidP="00F66D5B">
      <w:pPr>
        <w:pStyle w:val="NormalWeb"/>
        <w:ind w:left="540" w:hanging="540"/>
        <w:rPr>
          <w:noProof/>
          <w:sz w:val="22"/>
        </w:rPr>
      </w:pPr>
      <w:r>
        <w:rPr>
          <w:b/>
          <w:noProof/>
          <w:sz w:val="22"/>
        </w:rPr>
        <w:t>Dickson, A.G., Sabine, C.L., and</w:t>
      </w:r>
      <w:r w:rsidRPr="00727346">
        <w:rPr>
          <w:b/>
          <w:noProof/>
          <w:sz w:val="22"/>
        </w:rPr>
        <w:t xml:space="preserve"> Christian, J.R.</w:t>
      </w:r>
      <w:r w:rsidRPr="008047DF">
        <w:rPr>
          <w:noProof/>
          <w:sz w:val="22"/>
        </w:rPr>
        <w:t xml:space="preserve"> (Eds.) (2007). Guide to best practices for ocean CO</w:t>
      </w:r>
      <w:r w:rsidRPr="008047DF">
        <w:rPr>
          <w:noProof/>
          <w:sz w:val="22"/>
          <w:vertAlign w:val="subscript"/>
        </w:rPr>
        <w:t xml:space="preserve">2 </w:t>
      </w:r>
      <w:r w:rsidRPr="008047DF">
        <w:rPr>
          <w:noProof/>
          <w:sz w:val="22"/>
        </w:rPr>
        <w:t>measurements. PICES Special Publication 3, 191 pp.</w:t>
      </w:r>
    </w:p>
    <w:p w14:paraId="75797842" w14:textId="77777777" w:rsidR="00D03E5E" w:rsidRPr="00596E7C" w:rsidRDefault="00D03E5E" w:rsidP="00F66D5B">
      <w:pPr>
        <w:pStyle w:val="NormalWeb"/>
        <w:ind w:left="540" w:hanging="540"/>
        <w:rPr>
          <w:noProof/>
          <w:sz w:val="22"/>
        </w:rPr>
      </w:pPr>
      <w:r w:rsidRPr="00485DC0">
        <w:rPr>
          <w:b/>
          <w:noProof/>
          <w:sz w:val="22"/>
        </w:rPr>
        <w:t>Dineshram, R., Wong, K. K. W., Xiao, S., Yu, Z., Qian, P. Y., and Thiyagarajan, V.</w:t>
      </w:r>
      <w:r w:rsidRPr="00596E7C">
        <w:rPr>
          <w:noProof/>
          <w:sz w:val="22"/>
        </w:rPr>
        <w:t xml:space="preserve"> (2012). Analysis of Pacific oyster larval proteome and its response to high-CO</w:t>
      </w:r>
      <w:r w:rsidRPr="00485DC0">
        <w:rPr>
          <w:noProof/>
          <w:sz w:val="22"/>
          <w:vertAlign w:val="subscript"/>
        </w:rPr>
        <w:t>2</w:t>
      </w:r>
      <w:r w:rsidRPr="00596E7C">
        <w:rPr>
          <w:noProof/>
          <w:sz w:val="22"/>
        </w:rPr>
        <w:t xml:space="preserve">. </w:t>
      </w:r>
      <w:r w:rsidRPr="00596E7C">
        <w:rPr>
          <w:i/>
          <w:iCs/>
          <w:noProof/>
          <w:sz w:val="22"/>
        </w:rPr>
        <w:t>Marine pollution bulletin</w:t>
      </w:r>
      <w:r w:rsidRPr="00596E7C">
        <w:rPr>
          <w:noProof/>
          <w:sz w:val="22"/>
        </w:rPr>
        <w:t xml:space="preserve">, </w:t>
      </w:r>
      <w:r w:rsidRPr="00485DC0">
        <w:rPr>
          <w:b/>
          <w:iCs/>
          <w:noProof/>
          <w:sz w:val="22"/>
        </w:rPr>
        <w:t>64</w:t>
      </w:r>
      <w:r w:rsidRPr="00596E7C">
        <w:rPr>
          <w:noProof/>
          <w:sz w:val="22"/>
        </w:rPr>
        <w:t>(10), 2160–7. doi:10.1016/j.marpolbul.2012.07.043</w:t>
      </w:r>
    </w:p>
    <w:p w14:paraId="50076939" w14:textId="77777777" w:rsidR="00D03E5E" w:rsidRPr="008047DF" w:rsidRDefault="00D03E5E" w:rsidP="00F66D5B">
      <w:pPr>
        <w:pStyle w:val="NormalWeb"/>
        <w:ind w:left="540" w:hanging="540"/>
        <w:rPr>
          <w:noProof/>
          <w:sz w:val="22"/>
        </w:rPr>
      </w:pPr>
      <w:r w:rsidRPr="00727346">
        <w:rPr>
          <w:b/>
          <w:noProof/>
          <w:sz w:val="22"/>
        </w:rPr>
        <w:t xml:space="preserve">Duarte, C. M., Hendriks, I. E., Moore, T. S., Olsen, Y. S., Steckbauer, A., Ramajo, L., </w:t>
      </w:r>
      <w:r>
        <w:rPr>
          <w:b/>
          <w:noProof/>
          <w:sz w:val="22"/>
        </w:rPr>
        <w:t>Carstensen, J., Trotter, J.A., and</w:t>
      </w:r>
      <w:r w:rsidRPr="00727346">
        <w:rPr>
          <w:b/>
          <w:noProof/>
          <w:sz w:val="22"/>
        </w:rPr>
        <w:t xml:space="preserve"> McCulloch, M.</w:t>
      </w:r>
      <w:r w:rsidRPr="008047DF">
        <w:rPr>
          <w:noProof/>
          <w:sz w:val="22"/>
        </w:rPr>
        <w:t xml:space="preserve"> (2013). Is Ocean Acidification an Open-Ocean Syndrome? Understanding Anthropogenic Impacts on Seawater pH. </w:t>
      </w:r>
      <w:r w:rsidRPr="008047DF">
        <w:rPr>
          <w:i/>
          <w:iCs/>
          <w:noProof/>
          <w:sz w:val="22"/>
        </w:rPr>
        <w:t>Estuaries and Coasts</w:t>
      </w:r>
      <w:r w:rsidRPr="008047DF">
        <w:rPr>
          <w:noProof/>
          <w:sz w:val="22"/>
        </w:rPr>
        <w:t xml:space="preserve">, </w:t>
      </w:r>
      <w:r w:rsidRPr="00727346">
        <w:rPr>
          <w:b/>
          <w:iCs/>
          <w:noProof/>
          <w:sz w:val="22"/>
        </w:rPr>
        <w:t>36</w:t>
      </w:r>
      <w:r w:rsidRPr="008047DF">
        <w:rPr>
          <w:noProof/>
          <w:sz w:val="22"/>
        </w:rPr>
        <w:t>(2), 221–236. doi:10.1007/s12237-013-9594-3</w:t>
      </w:r>
    </w:p>
    <w:p w14:paraId="475C8341" w14:textId="77777777" w:rsidR="00D03E5E" w:rsidRPr="008047DF" w:rsidRDefault="00D03E5E" w:rsidP="00F66D5B">
      <w:pPr>
        <w:pStyle w:val="NormalWeb"/>
        <w:ind w:left="540" w:hanging="540"/>
        <w:rPr>
          <w:noProof/>
          <w:sz w:val="22"/>
        </w:rPr>
      </w:pPr>
      <w:r w:rsidRPr="00727346">
        <w:rPr>
          <w:b/>
          <w:noProof/>
          <w:sz w:val="22"/>
        </w:rPr>
        <w:t>Eng, J. K</w:t>
      </w:r>
      <w:r>
        <w:rPr>
          <w:b/>
          <w:noProof/>
          <w:sz w:val="22"/>
        </w:rPr>
        <w:t>., Fischer, B., Grossmann, J., and</w:t>
      </w:r>
      <w:r w:rsidRPr="00727346">
        <w:rPr>
          <w:b/>
          <w:noProof/>
          <w:sz w:val="22"/>
        </w:rPr>
        <w:t xml:space="preserve"> Maccoss, M. J.</w:t>
      </w:r>
      <w:r w:rsidRPr="008047DF">
        <w:rPr>
          <w:noProof/>
          <w:sz w:val="22"/>
        </w:rPr>
        <w:t xml:space="preserve"> (2008). A fast SEQUEST cross correlation algorithm. </w:t>
      </w:r>
      <w:r w:rsidRPr="008047DF">
        <w:rPr>
          <w:i/>
          <w:iCs/>
          <w:noProof/>
          <w:sz w:val="22"/>
        </w:rPr>
        <w:t>Journal of proteome research</w:t>
      </w:r>
      <w:r w:rsidRPr="008047DF">
        <w:rPr>
          <w:noProof/>
          <w:sz w:val="22"/>
        </w:rPr>
        <w:t xml:space="preserve">, </w:t>
      </w:r>
      <w:r w:rsidRPr="00727346">
        <w:rPr>
          <w:b/>
          <w:iCs/>
          <w:noProof/>
          <w:sz w:val="22"/>
        </w:rPr>
        <w:t>7</w:t>
      </w:r>
      <w:r w:rsidRPr="008047DF">
        <w:rPr>
          <w:noProof/>
          <w:sz w:val="22"/>
        </w:rPr>
        <w:t>(10), 4598–602. doi:10.1021/pr800420s</w:t>
      </w:r>
    </w:p>
    <w:p w14:paraId="43241C65" w14:textId="77777777" w:rsidR="00D03E5E" w:rsidRPr="00596E7C" w:rsidRDefault="00D03E5E" w:rsidP="00F66D5B">
      <w:pPr>
        <w:pStyle w:val="NormalWeb"/>
        <w:ind w:left="540" w:hanging="540"/>
        <w:rPr>
          <w:noProof/>
          <w:sz w:val="22"/>
        </w:rPr>
      </w:pPr>
      <w:r>
        <w:rPr>
          <w:b/>
          <w:noProof/>
          <w:sz w:val="22"/>
        </w:rPr>
        <w:t>Eng, J. K., Mccormack, A. L., and</w:t>
      </w:r>
      <w:r w:rsidRPr="00727346">
        <w:rPr>
          <w:b/>
          <w:noProof/>
          <w:sz w:val="22"/>
        </w:rPr>
        <w:t xml:space="preserve"> Yates, J. R. </w:t>
      </w:r>
      <w:r w:rsidRPr="008047DF">
        <w:rPr>
          <w:noProof/>
          <w:sz w:val="22"/>
        </w:rPr>
        <w:t xml:space="preserve">(1994). An Approach to correlate tandem mass spectral data of peptides with amino acid sequences in a protein database. </w:t>
      </w:r>
      <w:r w:rsidRPr="008047DF">
        <w:rPr>
          <w:i/>
          <w:iCs/>
          <w:noProof/>
          <w:sz w:val="22"/>
        </w:rPr>
        <w:t>Journal of the American Society of Mass Spectrometry</w:t>
      </w:r>
      <w:r w:rsidRPr="008047DF">
        <w:rPr>
          <w:noProof/>
          <w:sz w:val="22"/>
        </w:rPr>
        <w:t xml:space="preserve">, </w:t>
      </w:r>
      <w:r w:rsidRPr="00727346">
        <w:rPr>
          <w:b/>
          <w:iCs/>
          <w:noProof/>
          <w:sz w:val="22"/>
        </w:rPr>
        <w:t>5</w:t>
      </w:r>
      <w:r w:rsidRPr="008047DF">
        <w:rPr>
          <w:noProof/>
          <w:sz w:val="22"/>
        </w:rPr>
        <w:t>, 976–989.</w:t>
      </w:r>
    </w:p>
    <w:p w14:paraId="5B6228FB" w14:textId="77777777" w:rsidR="00D03E5E" w:rsidRPr="008047DF" w:rsidRDefault="00D03E5E" w:rsidP="00F66D5B">
      <w:pPr>
        <w:pStyle w:val="normal0"/>
        <w:spacing w:line="240" w:lineRule="auto"/>
        <w:ind w:left="540" w:hanging="540"/>
        <w:rPr>
          <w:rFonts w:ascii="Times" w:hAnsi="Times"/>
        </w:rPr>
      </w:pPr>
      <w:proofErr w:type="gramStart"/>
      <w:r w:rsidRPr="00727346">
        <w:rPr>
          <w:rFonts w:ascii="Times" w:hAnsi="Times"/>
          <w:b/>
        </w:rPr>
        <w:t>Fang, X., Li, L., Luo, R., Xu, F., Wang, X., Zhu, Y., Yang, L.,</w:t>
      </w:r>
      <w:r>
        <w:rPr>
          <w:rFonts w:ascii="Times" w:hAnsi="Times"/>
          <w:b/>
        </w:rPr>
        <w:t xml:space="preserve"> and</w:t>
      </w:r>
      <w:r w:rsidRPr="00727346">
        <w:rPr>
          <w:rFonts w:ascii="Times" w:hAnsi="Times"/>
          <w:b/>
        </w:rPr>
        <w:t xml:space="preserve"> Huang, Z.</w:t>
      </w:r>
      <w:r w:rsidRPr="008047DF">
        <w:rPr>
          <w:rFonts w:ascii="Times" w:hAnsi="Times"/>
        </w:rPr>
        <w:t xml:space="preserve"> (2012).</w:t>
      </w:r>
      <w:proofErr w:type="gramEnd"/>
      <w:r w:rsidRPr="008047DF">
        <w:rPr>
          <w:rFonts w:ascii="Times" w:hAnsi="Times"/>
        </w:rPr>
        <w:t xml:space="preserve"> </w:t>
      </w:r>
      <w:proofErr w:type="gramStart"/>
      <w:r w:rsidRPr="008047DF">
        <w:rPr>
          <w:rFonts w:ascii="Times" w:hAnsi="Times"/>
        </w:rPr>
        <w:t>Genomic data from the Pacific oyster (Crassostrea gigas).</w:t>
      </w:r>
      <w:proofErr w:type="gramEnd"/>
      <w:r w:rsidRPr="008047DF">
        <w:rPr>
          <w:rFonts w:ascii="Times" w:hAnsi="Times"/>
        </w:rPr>
        <w:t xml:space="preserve"> GigaScience. http://dx.doi.org/10.5524/100030</w:t>
      </w:r>
    </w:p>
    <w:p w14:paraId="5FCAFA4D" w14:textId="77777777" w:rsidR="00D03E5E" w:rsidRPr="008047DF" w:rsidRDefault="00D03E5E" w:rsidP="00F66D5B">
      <w:pPr>
        <w:pStyle w:val="NormalWeb"/>
        <w:ind w:left="540" w:hanging="540"/>
        <w:rPr>
          <w:noProof/>
          <w:sz w:val="22"/>
        </w:rPr>
      </w:pPr>
      <w:r>
        <w:rPr>
          <w:b/>
          <w:noProof/>
          <w:sz w:val="22"/>
        </w:rPr>
        <w:t>Feely, R.A</w:t>
      </w:r>
      <w:r w:rsidRPr="00727346">
        <w:rPr>
          <w:b/>
          <w:noProof/>
          <w:sz w:val="22"/>
        </w:rPr>
        <w:t>., Alin, S. R., Newton, J., Sabine, C. L., Warner, M., Devol, A</w:t>
      </w:r>
      <w:r>
        <w:rPr>
          <w:b/>
          <w:noProof/>
          <w:sz w:val="22"/>
        </w:rPr>
        <w:t>., Krembs, C., and</w:t>
      </w:r>
      <w:r w:rsidRPr="00727346">
        <w:rPr>
          <w:b/>
          <w:noProof/>
          <w:sz w:val="22"/>
        </w:rPr>
        <w:t xml:space="preserve"> Maloy, C. </w:t>
      </w:r>
      <w:r w:rsidRPr="008047DF">
        <w:rPr>
          <w:noProof/>
          <w:sz w:val="22"/>
        </w:rPr>
        <w:t xml:space="preserve">(2010). The combined effects of ocean acidification, mixing, and respiration on pH and carbonate saturation in an urbanized estuary. </w:t>
      </w:r>
      <w:r w:rsidRPr="008047DF">
        <w:rPr>
          <w:i/>
          <w:iCs/>
          <w:noProof/>
          <w:sz w:val="22"/>
        </w:rPr>
        <w:t>Estuarine, Coastal and Shelf Science</w:t>
      </w:r>
      <w:r w:rsidRPr="008047DF">
        <w:rPr>
          <w:noProof/>
          <w:sz w:val="22"/>
        </w:rPr>
        <w:t xml:space="preserve">, </w:t>
      </w:r>
      <w:r w:rsidRPr="00727346">
        <w:rPr>
          <w:b/>
          <w:iCs/>
          <w:noProof/>
          <w:sz w:val="22"/>
        </w:rPr>
        <w:t>88</w:t>
      </w:r>
      <w:r w:rsidRPr="008047DF">
        <w:rPr>
          <w:noProof/>
          <w:sz w:val="22"/>
        </w:rPr>
        <w:t>(4), 442–449. doi:10.1016/j.ecss.2010.05.004</w:t>
      </w:r>
    </w:p>
    <w:p w14:paraId="08F14301" w14:textId="77777777" w:rsidR="00D03E5E" w:rsidRPr="00596E7C" w:rsidRDefault="00D03E5E" w:rsidP="00F66D5B">
      <w:pPr>
        <w:pStyle w:val="NormalWeb"/>
        <w:ind w:left="540" w:hanging="540"/>
        <w:rPr>
          <w:noProof/>
          <w:sz w:val="22"/>
        </w:rPr>
      </w:pPr>
      <w:r>
        <w:rPr>
          <w:b/>
          <w:noProof/>
          <w:sz w:val="22"/>
        </w:rPr>
        <w:t>Feely, R.A</w:t>
      </w:r>
      <w:r w:rsidRPr="00727346">
        <w:rPr>
          <w:b/>
          <w:noProof/>
          <w:sz w:val="22"/>
        </w:rPr>
        <w:t>., Sabine, C. L., Byrne, R. H., Millero, F. J., Dickson, A. G., Wanninkhof</w:t>
      </w:r>
      <w:r>
        <w:rPr>
          <w:b/>
          <w:noProof/>
          <w:sz w:val="22"/>
        </w:rPr>
        <w:t>, R., Murata, A., Miler, L.A., and</w:t>
      </w:r>
      <w:r w:rsidRPr="00727346">
        <w:rPr>
          <w:b/>
          <w:noProof/>
          <w:sz w:val="22"/>
        </w:rPr>
        <w:t xml:space="preserve"> Greeley, D. </w:t>
      </w:r>
      <w:r w:rsidRPr="008047DF">
        <w:rPr>
          <w:noProof/>
          <w:sz w:val="22"/>
        </w:rPr>
        <w:t xml:space="preserve">(2012). Decadal changes in the aragonite and calcite saturation state of the Pacific Ocean. </w:t>
      </w:r>
      <w:r w:rsidRPr="008047DF">
        <w:rPr>
          <w:i/>
          <w:iCs/>
          <w:noProof/>
          <w:sz w:val="22"/>
        </w:rPr>
        <w:t>Global Biogeochemical Cycles</w:t>
      </w:r>
      <w:r w:rsidRPr="008047DF">
        <w:rPr>
          <w:noProof/>
          <w:sz w:val="22"/>
        </w:rPr>
        <w:t xml:space="preserve">, </w:t>
      </w:r>
      <w:r w:rsidRPr="00727346">
        <w:rPr>
          <w:b/>
          <w:iCs/>
          <w:noProof/>
          <w:sz w:val="22"/>
        </w:rPr>
        <w:t>26</w:t>
      </w:r>
      <w:r w:rsidRPr="008047DF">
        <w:rPr>
          <w:noProof/>
          <w:sz w:val="22"/>
        </w:rPr>
        <w:t xml:space="preserve">(3), </w:t>
      </w:r>
      <w:r>
        <w:rPr>
          <w:noProof/>
          <w:sz w:val="22"/>
        </w:rPr>
        <w:t>GB3001</w:t>
      </w:r>
      <w:r w:rsidRPr="008047DF">
        <w:rPr>
          <w:noProof/>
          <w:sz w:val="22"/>
        </w:rPr>
        <w:t>. doi:10.1029/2011GB004157</w:t>
      </w:r>
    </w:p>
    <w:p w14:paraId="2AA4277A" w14:textId="77777777" w:rsidR="00D03E5E" w:rsidRPr="008047DF" w:rsidRDefault="00D03E5E" w:rsidP="00F66D5B">
      <w:pPr>
        <w:pStyle w:val="NormalWeb"/>
        <w:ind w:left="540" w:hanging="540"/>
        <w:rPr>
          <w:noProof/>
          <w:sz w:val="22"/>
        </w:rPr>
      </w:pPr>
      <w:r w:rsidRPr="00727346">
        <w:rPr>
          <w:b/>
          <w:noProof/>
          <w:sz w:val="22"/>
        </w:rPr>
        <w:t>Florens, L., Carozza, M. J., Swanson, S. K., Fournier, M., Coleman, M. K., Workman, J. L., &amp; Washburn, M. P.</w:t>
      </w:r>
      <w:r w:rsidRPr="008047DF">
        <w:rPr>
          <w:noProof/>
          <w:sz w:val="22"/>
        </w:rPr>
        <w:t xml:space="preserve"> (2006). Analyzing chromatin remodeling complexes using shotgun proteomics and normalized spectral abundance factors. </w:t>
      </w:r>
      <w:r w:rsidRPr="008047DF">
        <w:rPr>
          <w:i/>
          <w:iCs/>
          <w:noProof/>
          <w:sz w:val="22"/>
        </w:rPr>
        <w:t>Methods</w:t>
      </w:r>
      <w:r w:rsidRPr="008047DF">
        <w:rPr>
          <w:noProof/>
          <w:sz w:val="22"/>
        </w:rPr>
        <w:t xml:space="preserve">, </w:t>
      </w:r>
      <w:r w:rsidRPr="00727346">
        <w:rPr>
          <w:b/>
          <w:iCs/>
          <w:noProof/>
          <w:sz w:val="22"/>
        </w:rPr>
        <w:t>40</w:t>
      </w:r>
      <w:r w:rsidRPr="008047DF">
        <w:rPr>
          <w:noProof/>
          <w:sz w:val="22"/>
        </w:rPr>
        <w:t>(4), 303–11. doi:10.1016/j.ymeth.2006.07.028</w:t>
      </w:r>
    </w:p>
    <w:p w14:paraId="768B29F1" w14:textId="77777777" w:rsidR="00D03E5E" w:rsidRPr="00596E7C" w:rsidRDefault="00D03E5E" w:rsidP="00F66D5B">
      <w:pPr>
        <w:pStyle w:val="NormalWeb"/>
        <w:ind w:left="540" w:hanging="540"/>
        <w:rPr>
          <w:noProof/>
          <w:sz w:val="22"/>
        </w:rPr>
      </w:pPr>
      <w:r w:rsidRPr="00727346">
        <w:rPr>
          <w:b/>
          <w:noProof/>
          <w:sz w:val="22"/>
        </w:rPr>
        <w:t>Friedrich, T., Timmermann, A., Bates, N. R., Chikamoto, M. O., Church, M. J., Dore, J. E.,  Gledhill, D.K., González-Dávila, M., Heinemann, M., et al.</w:t>
      </w:r>
      <w:r>
        <w:rPr>
          <w:noProof/>
          <w:sz w:val="22"/>
        </w:rPr>
        <w:t xml:space="preserve"> </w:t>
      </w:r>
      <w:r w:rsidRPr="008047DF">
        <w:rPr>
          <w:noProof/>
          <w:sz w:val="22"/>
        </w:rPr>
        <w:t xml:space="preserve">(2012). Detecting regional anthropogenic trends in ocean acidification against natural variability, </w:t>
      </w:r>
      <w:r w:rsidRPr="00727346">
        <w:rPr>
          <w:b/>
          <w:iCs/>
          <w:noProof/>
          <w:sz w:val="22"/>
        </w:rPr>
        <w:t>2</w:t>
      </w:r>
      <w:r w:rsidRPr="008047DF">
        <w:rPr>
          <w:noProof/>
          <w:sz w:val="22"/>
        </w:rPr>
        <w:t>, 167–171. doi:10.1038/NCLIMATE1372</w:t>
      </w:r>
    </w:p>
    <w:p w14:paraId="53D4EC59" w14:textId="77777777" w:rsidR="00D03E5E" w:rsidRPr="008047DF" w:rsidRDefault="00D03E5E" w:rsidP="00F66D5B">
      <w:pPr>
        <w:pStyle w:val="NormalWeb"/>
        <w:ind w:left="540" w:hanging="540"/>
        <w:rPr>
          <w:noProof/>
          <w:sz w:val="22"/>
        </w:rPr>
      </w:pPr>
      <w:r w:rsidRPr="00727346">
        <w:rPr>
          <w:b/>
          <w:noProof/>
          <w:sz w:val="22"/>
        </w:rPr>
        <w:t>Galloway, A. W. E., Britton-Simmons, K. H., Dugg</w:t>
      </w:r>
      <w:r>
        <w:rPr>
          <w:b/>
          <w:noProof/>
          <w:sz w:val="22"/>
        </w:rPr>
        <w:t>ins, D. O., Gabrielson, P. W., and</w:t>
      </w:r>
      <w:r w:rsidRPr="00727346">
        <w:rPr>
          <w:b/>
          <w:noProof/>
          <w:sz w:val="22"/>
        </w:rPr>
        <w:t xml:space="preserve"> Brett, M. T.</w:t>
      </w:r>
      <w:r w:rsidRPr="008047DF">
        <w:rPr>
          <w:noProof/>
          <w:sz w:val="22"/>
        </w:rPr>
        <w:t xml:space="preserve"> (2012). Fatty Acid Signatures Differentiate Marine Macrophytes At Ordinal and Family Ranks1. </w:t>
      </w:r>
      <w:r w:rsidRPr="008047DF">
        <w:rPr>
          <w:i/>
          <w:iCs/>
          <w:noProof/>
          <w:sz w:val="22"/>
        </w:rPr>
        <w:t>Journal of Phycology</w:t>
      </w:r>
      <w:r w:rsidRPr="008047DF">
        <w:rPr>
          <w:noProof/>
          <w:sz w:val="22"/>
        </w:rPr>
        <w:t xml:space="preserve">, </w:t>
      </w:r>
      <w:r w:rsidRPr="00727346">
        <w:rPr>
          <w:b/>
          <w:iCs/>
          <w:noProof/>
          <w:sz w:val="22"/>
        </w:rPr>
        <w:t>48</w:t>
      </w:r>
      <w:r w:rsidRPr="008047DF">
        <w:rPr>
          <w:noProof/>
          <w:sz w:val="22"/>
        </w:rPr>
        <w:t>(4), 956–965. doi:10.1111/j.1529-8817.2012.01173.x</w:t>
      </w:r>
    </w:p>
    <w:p w14:paraId="2A7BFE75" w14:textId="77777777" w:rsidR="00D03E5E" w:rsidRPr="008047DF" w:rsidRDefault="00D03E5E" w:rsidP="00F66D5B">
      <w:pPr>
        <w:pStyle w:val="NormalWeb"/>
        <w:ind w:left="540" w:hanging="540"/>
        <w:rPr>
          <w:noProof/>
          <w:sz w:val="22"/>
        </w:rPr>
      </w:pPr>
      <w:r w:rsidRPr="00727346">
        <w:rPr>
          <w:b/>
          <w:noProof/>
          <w:sz w:val="22"/>
        </w:rPr>
        <w:t xml:space="preserve">Gazeau, F., Gattuso, J.-P., Greaves, M., Elderfield, </w:t>
      </w:r>
      <w:r>
        <w:rPr>
          <w:b/>
          <w:noProof/>
          <w:sz w:val="22"/>
        </w:rPr>
        <w:t>H., Peene, J., Heip, C. H. R., and</w:t>
      </w:r>
      <w:r w:rsidRPr="00727346">
        <w:rPr>
          <w:b/>
          <w:noProof/>
          <w:sz w:val="22"/>
        </w:rPr>
        <w:t xml:space="preserve"> Middelburg, J. J. </w:t>
      </w:r>
      <w:r w:rsidRPr="008047DF">
        <w:rPr>
          <w:noProof/>
          <w:sz w:val="22"/>
        </w:rPr>
        <w:t xml:space="preserve">(2011). Effect of carbonate chemistry alteration on the early embryonic development of the Pacific oyster (Crassostrea gigas). </w:t>
      </w:r>
      <w:r w:rsidRPr="008047DF">
        <w:rPr>
          <w:i/>
          <w:iCs/>
          <w:noProof/>
          <w:sz w:val="22"/>
        </w:rPr>
        <w:t>PloS one</w:t>
      </w:r>
      <w:r w:rsidRPr="008047DF">
        <w:rPr>
          <w:noProof/>
          <w:sz w:val="22"/>
        </w:rPr>
        <w:t xml:space="preserve">, </w:t>
      </w:r>
      <w:r w:rsidRPr="00727346">
        <w:rPr>
          <w:b/>
          <w:iCs/>
          <w:noProof/>
          <w:sz w:val="22"/>
        </w:rPr>
        <w:t>6</w:t>
      </w:r>
      <w:r w:rsidRPr="008047DF">
        <w:rPr>
          <w:noProof/>
          <w:sz w:val="22"/>
        </w:rPr>
        <w:t>(8), e23010. doi:10.1371/journal.pone.0023010</w:t>
      </w:r>
    </w:p>
    <w:p w14:paraId="71DD8619" w14:textId="77777777" w:rsidR="00D03E5E" w:rsidRPr="008047DF" w:rsidRDefault="00D03E5E" w:rsidP="00F66D5B">
      <w:pPr>
        <w:pStyle w:val="NormalWeb"/>
        <w:ind w:left="540" w:hanging="540"/>
        <w:rPr>
          <w:noProof/>
          <w:sz w:val="22"/>
        </w:rPr>
      </w:pPr>
      <w:r w:rsidRPr="00727346">
        <w:rPr>
          <w:b/>
          <w:noProof/>
          <w:sz w:val="22"/>
        </w:rPr>
        <w:t>Gazeau, F., Quiblier, C., Jansen, J. M., Gatt</w:t>
      </w:r>
      <w:r>
        <w:rPr>
          <w:b/>
          <w:noProof/>
          <w:sz w:val="22"/>
        </w:rPr>
        <w:t>uso, J.-P., Middelburg, J. J., and</w:t>
      </w:r>
      <w:r w:rsidRPr="00727346">
        <w:rPr>
          <w:b/>
          <w:noProof/>
          <w:sz w:val="22"/>
        </w:rPr>
        <w:t xml:space="preserve"> Heip, C. H. R.</w:t>
      </w:r>
      <w:r>
        <w:rPr>
          <w:noProof/>
          <w:sz w:val="22"/>
        </w:rPr>
        <w:t xml:space="preserve"> (2007). Impact of elevated CO</w:t>
      </w:r>
      <w:r w:rsidRPr="0079158C">
        <w:rPr>
          <w:noProof/>
          <w:sz w:val="22"/>
          <w:vertAlign w:val="subscript"/>
        </w:rPr>
        <w:t>2</w:t>
      </w:r>
      <w:r w:rsidRPr="008047DF">
        <w:rPr>
          <w:noProof/>
          <w:sz w:val="22"/>
        </w:rPr>
        <w:t xml:space="preserve"> on shellfish calcification. </w:t>
      </w:r>
      <w:r w:rsidRPr="008047DF">
        <w:rPr>
          <w:i/>
          <w:iCs/>
          <w:noProof/>
          <w:sz w:val="22"/>
        </w:rPr>
        <w:t>Geophysical Research Letters</w:t>
      </w:r>
      <w:r w:rsidRPr="008047DF">
        <w:rPr>
          <w:noProof/>
          <w:sz w:val="22"/>
        </w:rPr>
        <w:t xml:space="preserve">, </w:t>
      </w:r>
      <w:r w:rsidRPr="00727346">
        <w:rPr>
          <w:b/>
          <w:iCs/>
          <w:noProof/>
          <w:sz w:val="22"/>
        </w:rPr>
        <w:t>34</w:t>
      </w:r>
      <w:r>
        <w:rPr>
          <w:noProof/>
          <w:sz w:val="22"/>
        </w:rPr>
        <w:t>(7), L07603</w:t>
      </w:r>
      <w:r w:rsidRPr="008047DF">
        <w:rPr>
          <w:noProof/>
          <w:sz w:val="22"/>
        </w:rPr>
        <w:t>. doi:10.1029/2006GL028554</w:t>
      </w:r>
    </w:p>
    <w:p w14:paraId="5A6E64BE" w14:textId="77777777" w:rsidR="00D03E5E" w:rsidRPr="008047DF" w:rsidRDefault="00D03E5E" w:rsidP="00F66D5B">
      <w:pPr>
        <w:pStyle w:val="NormalWeb"/>
        <w:ind w:left="540" w:hanging="540"/>
        <w:rPr>
          <w:noProof/>
          <w:sz w:val="22"/>
        </w:rPr>
      </w:pPr>
      <w:r w:rsidRPr="00727346">
        <w:rPr>
          <w:b/>
          <w:noProof/>
          <w:sz w:val="22"/>
        </w:rPr>
        <w:t>Gruber, N., Hauri, C., Lachkar, Z.</w:t>
      </w:r>
      <w:r>
        <w:rPr>
          <w:b/>
          <w:noProof/>
          <w:sz w:val="22"/>
        </w:rPr>
        <w:t>, Loher, D., Frölicher, T. L., and</w:t>
      </w:r>
      <w:r w:rsidRPr="00727346">
        <w:rPr>
          <w:b/>
          <w:noProof/>
          <w:sz w:val="22"/>
        </w:rPr>
        <w:t xml:space="preserve"> Plattner, G.-K.</w:t>
      </w:r>
      <w:r w:rsidRPr="008047DF">
        <w:rPr>
          <w:noProof/>
          <w:sz w:val="22"/>
        </w:rPr>
        <w:t xml:space="preserve"> (2012). Rapid progression of ocean acidification in the California Current System. </w:t>
      </w:r>
      <w:r>
        <w:rPr>
          <w:i/>
          <w:iCs/>
          <w:noProof/>
          <w:sz w:val="22"/>
        </w:rPr>
        <w:t>Science</w:t>
      </w:r>
      <w:r w:rsidRPr="008047DF">
        <w:rPr>
          <w:noProof/>
          <w:sz w:val="22"/>
        </w:rPr>
        <w:t xml:space="preserve">, </w:t>
      </w:r>
      <w:r w:rsidRPr="00727346">
        <w:rPr>
          <w:b/>
          <w:iCs/>
          <w:noProof/>
          <w:sz w:val="22"/>
        </w:rPr>
        <w:t>337</w:t>
      </w:r>
      <w:r w:rsidRPr="008047DF">
        <w:rPr>
          <w:noProof/>
          <w:sz w:val="22"/>
        </w:rPr>
        <w:t>(6091), 220–3. doi:10.1126/science.1216773</w:t>
      </w:r>
    </w:p>
    <w:p w14:paraId="581BAA02" w14:textId="77777777" w:rsidR="00D03E5E" w:rsidRPr="008047DF" w:rsidRDefault="00D03E5E" w:rsidP="00F66D5B">
      <w:pPr>
        <w:pStyle w:val="NormalWeb"/>
        <w:ind w:left="540" w:hanging="540"/>
        <w:rPr>
          <w:noProof/>
          <w:sz w:val="22"/>
        </w:rPr>
      </w:pPr>
      <w:r>
        <w:rPr>
          <w:b/>
          <w:noProof/>
          <w:sz w:val="22"/>
        </w:rPr>
        <w:t xml:space="preserve">Hoffmann, W. A.,  and Poorter, H. </w:t>
      </w:r>
      <w:r w:rsidRPr="008047DF">
        <w:rPr>
          <w:noProof/>
          <w:sz w:val="22"/>
        </w:rPr>
        <w:t xml:space="preserve">(2002). Avoiding Bias in Calculations of Relative Growth Rate. </w:t>
      </w:r>
      <w:r w:rsidRPr="008047DF">
        <w:rPr>
          <w:i/>
          <w:iCs/>
          <w:noProof/>
          <w:sz w:val="22"/>
        </w:rPr>
        <w:t>Annals of Botany</w:t>
      </w:r>
      <w:r w:rsidRPr="008047DF">
        <w:rPr>
          <w:noProof/>
          <w:sz w:val="22"/>
        </w:rPr>
        <w:t xml:space="preserve">, </w:t>
      </w:r>
      <w:r w:rsidRPr="00727346">
        <w:rPr>
          <w:b/>
          <w:iCs/>
          <w:noProof/>
          <w:sz w:val="22"/>
        </w:rPr>
        <w:t>90</w:t>
      </w:r>
      <w:r w:rsidRPr="008047DF">
        <w:rPr>
          <w:noProof/>
          <w:sz w:val="22"/>
        </w:rPr>
        <w:t>(1), 37–42. doi:10.1093/aob/mcf140</w:t>
      </w:r>
    </w:p>
    <w:p w14:paraId="3855F887" w14:textId="77777777" w:rsidR="00D03E5E" w:rsidRPr="008047DF" w:rsidRDefault="00D03E5E" w:rsidP="00F66D5B">
      <w:pPr>
        <w:pStyle w:val="NormalWeb"/>
        <w:ind w:left="540" w:hanging="540"/>
        <w:rPr>
          <w:noProof/>
          <w:sz w:val="22"/>
          <w:szCs w:val="22"/>
        </w:rPr>
      </w:pPr>
      <w:r w:rsidRPr="00727346">
        <w:rPr>
          <w:rFonts w:eastAsia="Times New Roman"/>
          <w:b/>
          <w:iCs/>
          <w:sz w:val="22"/>
          <w:szCs w:val="22"/>
        </w:rPr>
        <w:t xml:space="preserve">Howe, B., Cole, G., Souroush, E., Koutris, </w:t>
      </w:r>
      <w:r>
        <w:rPr>
          <w:rFonts w:eastAsia="Times New Roman"/>
          <w:b/>
          <w:iCs/>
          <w:sz w:val="22"/>
          <w:szCs w:val="22"/>
        </w:rPr>
        <w:t>P., Key, A., Khoussainova, N., and</w:t>
      </w:r>
      <w:r w:rsidRPr="00727346">
        <w:rPr>
          <w:rFonts w:eastAsia="Times New Roman"/>
          <w:b/>
          <w:iCs/>
          <w:sz w:val="22"/>
          <w:szCs w:val="22"/>
        </w:rPr>
        <w:t xml:space="preserve"> Battle, L.</w:t>
      </w:r>
      <w:r w:rsidRPr="008047DF">
        <w:rPr>
          <w:rFonts w:eastAsia="Times New Roman"/>
          <w:iCs/>
          <w:sz w:val="22"/>
          <w:szCs w:val="22"/>
        </w:rPr>
        <w:t xml:space="preserve"> (2011). </w:t>
      </w:r>
      <w:proofErr w:type="gramStart"/>
      <w:r w:rsidRPr="008047DF">
        <w:rPr>
          <w:rFonts w:eastAsia="Times New Roman"/>
          <w:iCs/>
          <w:sz w:val="22"/>
          <w:szCs w:val="22"/>
        </w:rPr>
        <w:t>Database-as-a-service for long-tail science.</w:t>
      </w:r>
      <w:proofErr w:type="gramEnd"/>
      <w:r w:rsidRPr="008047DF">
        <w:rPr>
          <w:rFonts w:eastAsia="Times New Roman"/>
          <w:iCs/>
          <w:sz w:val="22"/>
          <w:szCs w:val="22"/>
        </w:rPr>
        <w:t xml:space="preserve"> </w:t>
      </w:r>
      <w:proofErr w:type="gramStart"/>
      <w:r w:rsidRPr="008047DF">
        <w:rPr>
          <w:rFonts w:eastAsia="Times New Roman"/>
          <w:iCs/>
          <w:sz w:val="22"/>
          <w:szCs w:val="22"/>
        </w:rPr>
        <w:t>In </w:t>
      </w:r>
      <w:r w:rsidRPr="00727346">
        <w:rPr>
          <w:rFonts w:eastAsia="Times New Roman"/>
          <w:i/>
          <w:iCs/>
          <w:sz w:val="22"/>
          <w:szCs w:val="22"/>
        </w:rPr>
        <w:t>Proceedings of the 23rd international conference on Scientific and statistical database management (SSDBM'11), Judith Bayard Cushing, James French, and Shawn Bowers</w:t>
      </w:r>
      <w:r>
        <w:rPr>
          <w:rFonts w:eastAsia="Times New Roman"/>
          <w:iCs/>
          <w:sz w:val="22"/>
          <w:szCs w:val="22"/>
        </w:rPr>
        <w:t xml:space="preserve"> (ed.</w:t>
      </w:r>
      <w:r w:rsidRPr="008047DF">
        <w:rPr>
          <w:rFonts w:eastAsia="Times New Roman"/>
          <w:iCs/>
          <w:sz w:val="22"/>
          <w:szCs w:val="22"/>
        </w:rPr>
        <w:t xml:space="preserve"> Springer-Verlag, Berlin</w:t>
      </w:r>
      <w:r>
        <w:rPr>
          <w:rFonts w:eastAsia="Times New Roman"/>
          <w:iCs/>
          <w:sz w:val="22"/>
          <w:szCs w:val="22"/>
        </w:rPr>
        <w:t>)</w:t>
      </w:r>
      <w:r w:rsidRPr="008047DF">
        <w:rPr>
          <w:rFonts w:eastAsia="Times New Roman"/>
          <w:iCs/>
          <w:sz w:val="22"/>
          <w:szCs w:val="22"/>
        </w:rPr>
        <w:t>,</w:t>
      </w:r>
      <w:r>
        <w:rPr>
          <w:rFonts w:eastAsia="Times New Roman"/>
          <w:iCs/>
          <w:sz w:val="22"/>
          <w:szCs w:val="22"/>
        </w:rPr>
        <w:t xml:space="preserve"> pp. 480-489.</w:t>
      </w:r>
      <w:proofErr w:type="gramEnd"/>
      <w:r>
        <w:rPr>
          <w:rFonts w:eastAsia="Times New Roman"/>
          <w:iCs/>
          <w:sz w:val="22"/>
          <w:szCs w:val="22"/>
        </w:rPr>
        <w:t xml:space="preserve"> Heidelberg: Springer-Verlag.</w:t>
      </w:r>
    </w:p>
    <w:p w14:paraId="552C18CD"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a). Systematic and integrative analysis of large gene lists using DAVID bioinformatics resources. </w:t>
      </w:r>
      <w:r w:rsidRPr="008047DF">
        <w:rPr>
          <w:i/>
          <w:iCs/>
          <w:noProof/>
          <w:sz w:val="22"/>
        </w:rPr>
        <w:t>Nature protocols</w:t>
      </w:r>
      <w:r w:rsidRPr="008047DF">
        <w:rPr>
          <w:noProof/>
          <w:sz w:val="22"/>
        </w:rPr>
        <w:t xml:space="preserve">, </w:t>
      </w:r>
      <w:r w:rsidRPr="00727346">
        <w:rPr>
          <w:b/>
          <w:iCs/>
          <w:noProof/>
          <w:sz w:val="22"/>
        </w:rPr>
        <w:t>4</w:t>
      </w:r>
      <w:r w:rsidRPr="008047DF">
        <w:rPr>
          <w:noProof/>
          <w:sz w:val="22"/>
        </w:rPr>
        <w:t>(1), 44–57. doi:10.1038/nprot.2008.211</w:t>
      </w:r>
    </w:p>
    <w:p w14:paraId="17C04E6F"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b). Bioinformatics enrichment tools: paths toward the comprehensive functional analysis of large gene lists. </w:t>
      </w:r>
      <w:r w:rsidRPr="008047DF">
        <w:rPr>
          <w:i/>
          <w:iCs/>
          <w:noProof/>
          <w:sz w:val="22"/>
        </w:rPr>
        <w:t>Nucleic acids research</w:t>
      </w:r>
      <w:r w:rsidRPr="008047DF">
        <w:rPr>
          <w:noProof/>
          <w:sz w:val="22"/>
        </w:rPr>
        <w:t xml:space="preserve">, </w:t>
      </w:r>
      <w:r w:rsidRPr="00727346">
        <w:rPr>
          <w:b/>
          <w:iCs/>
          <w:noProof/>
          <w:sz w:val="22"/>
        </w:rPr>
        <w:t>37</w:t>
      </w:r>
      <w:r w:rsidRPr="008047DF">
        <w:rPr>
          <w:noProof/>
          <w:sz w:val="22"/>
        </w:rPr>
        <w:t>(1), 1–13. doi:10.1093/nar/gkn923</w:t>
      </w:r>
    </w:p>
    <w:p w14:paraId="478DC99F" w14:textId="77777777" w:rsidR="00D03E5E" w:rsidRPr="00596E7C" w:rsidRDefault="00D03E5E" w:rsidP="00F66D5B">
      <w:pPr>
        <w:pStyle w:val="NormalWeb"/>
        <w:ind w:left="540" w:hanging="540"/>
        <w:rPr>
          <w:noProof/>
          <w:sz w:val="22"/>
        </w:rPr>
      </w:pPr>
      <w:r w:rsidRPr="00727346">
        <w:rPr>
          <w:b/>
          <w:noProof/>
          <w:sz w:val="22"/>
        </w:rPr>
        <w:t>Ivanina, A. V, Dickinson, G. H., Matoo, O. B., Bagwe, R</w:t>
      </w:r>
      <w:r>
        <w:rPr>
          <w:b/>
          <w:noProof/>
          <w:sz w:val="22"/>
        </w:rPr>
        <w:t>., Dickinson, A., Beniash, E., and</w:t>
      </w:r>
      <w:r w:rsidRPr="00727346">
        <w:rPr>
          <w:b/>
          <w:noProof/>
          <w:sz w:val="22"/>
        </w:rPr>
        <w:t xml:space="preserve"> Sokolova, I. M. </w:t>
      </w:r>
      <w:r w:rsidRPr="008047DF">
        <w:rPr>
          <w:noProof/>
          <w:sz w:val="22"/>
        </w:rPr>
        <w:t>(2013). Interactive effects of elevated temperature and CO</w:t>
      </w:r>
      <w:r w:rsidRPr="0079158C">
        <w:rPr>
          <w:noProof/>
          <w:sz w:val="22"/>
          <w:vertAlign w:val="subscript"/>
        </w:rPr>
        <w:t>2</w:t>
      </w:r>
      <w:r w:rsidRPr="008047DF">
        <w:rPr>
          <w:noProof/>
          <w:sz w:val="22"/>
        </w:rPr>
        <w:t xml:space="preserve"> levels on energy metabolism and biomineralization of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727346">
        <w:rPr>
          <w:b/>
          <w:iCs/>
          <w:noProof/>
          <w:sz w:val="22"/>
        </w:rPr>
        <w:t>166</w:t>
      </w:r>
      <w:r w:rsidRPr="008047DF">
        <w:rPr>
          <w:noProof/>
          <w:sz w:val="22"/>
        </w:rPr>
        <w:t>(1), 101–11. doi:10.1016/j.cbpa.2013.05.016</w:t>
      </w:r>
    </w:p>
    <w:p w14:paraId="257CB5AD" w14:textId="77777777" w:rsidR="00D03E5E" w:rsidRPr="008047DF" w:rsidRDefault="00D03E5E" w:rsidP="00F66D5B">
      <w:pPr>
        <w:pStyle w:val="NormalWeb"/>
        <w:ind w:left="540" w:hanging="540"/>
        <w:rPr>
          <w:noProof/>
          <w:sz w:val="22"/>
        </w:rPr>
      </w:pPr>
      <w:r w:rsidRPr="00727346">
        <w:rPr>
          <w:b/>
          <w:noProof/>
          <w:sz w:val="22"/>
        </w:rPr>
        <w:t>Kaniewska, P., Campbell, P. R., Kline, D. I., Rodriguez-Lanetty, M., Miller, D. J., Dove</w:t>
      </w:r>
      <w:r>
        <w:rPr>
          <w:b/>
          <w:noProof/>
          <w:sz w:val="22"/>
        </w:rPr>
        <w:t>, S., and</w:t>
      </w:r>
      <w:r w:rsidRPr="00727346">
        <w:rPr>
          <w:b/>
          <w:noProof/>
          <w:sz w:val="22"/>
        </w:rPr>
        <w:t xml:space="preserve"> Hoegh-Guldberg, O. </w:t>
      </w:r>
      <w:r w:rsidRPr="008047DF">
        <w:rPr>
          <w:noProof/>
          <w:sz w:val="22"/>
        </w:rPr>
        <w:t xml:space="preserve">(2012). Major cellular and physiological impacts of ocean acidification on a reef building coral. </w:t>
      </w:r>
      <w:r w:rsidRPr="008047DF">
        <w:rPr>
          <w:i/>
          <w:iCs/>
          <w:noProof/>
          <w:sz w:val="22"/>
        </w:rPr>
        <w:t>PloS one</w:t>
      </w:r>
      <w:r w:rsidRPr="008047DF">
        <w:rPr>
          <w:noProof/>
          <w:sz w:val="22"/>
        </w:rPr>
        <w:t xml:space="preserve">, </w:t>
      </w:r>
      <w:r w:rsidRPr="00727346">
        <w:rPr>
          <w:b/>
          <w:iCs/>
          <w:noProof/>
          <w:sz w:val="22"/>
        </w:rPr>
        <w:t>7</w:t>
      </w:r>
      <w:r w:rsidRPr="008047DF">
        <w:rPr>
          <w:noProof/>
          <w:sz w:val="22"/>
        </w:rPr>
        <w:t>(4), e34659. doi:10.1371/journal.pone.0034659</w:t>
      </w:r>
    </w:p>
    <w:p w14:paraId="3C526A51" w14:textId="77777777" w:rsidR="00D03E5E" w:rsidRPr="00596E7C" w:rsidRDefault="00D03E5E" w:rsidP="00F66D5B">
      <w:pPr>
        <w:pStyle w:val="NormalWeb"/>
        <w:ind w:left="540" w:hanging="540"/>
        <w:rPr>
          <w:noProof/>
          <w:sz w:val="22"/>
        </w:rPr>
      </w:pPr>
      <w:r w:rsidRPr="00221ABE">
        <w:rPr>
          <w:b/>
          <w:noProof/>
          <w:sz w:val="22"/>
        </w:rPr>
        <w:t>Kelly,</w:t>
      </w:r>
      <w:r>
        <w:rPr>
          <w:b/>
          <w:noProof/>
          <w:sz w:val="22"/>
        </w:rPr>
        <w:t xml:space="preserve"> M. W., Padilla-Gamiño, J. L., and</w:t>
      </w:r>
      <w:r w:rsidRPr="00221ABE">
        <w:rPr>
          <w:b/>
          <w:noProof/>
          <w:sz w:val="22"/>
        </w:rPr>
        <w:t xml:space="preserve"> Hofmann, G. E.</w:t>
      </w:r>
      <w:r w:rsidRPr="008047DF">
        <w:rPr>
          <w:noProof/>
          <w:sz w:val="22"/>
        </w:rPr>
        <w:t xml:space="preserve"> (2013). Natural variation and the capacity to adapt to ocean acidification in the keystone sea urchin Strongylocentrotus purpuratus. </w:t>
      </w:r>
      <w:r w:rsidRPr="008047DF">
        <w:rPr>
          <w:i/>
          <w:iCs/>
          <w:noProof/>
          <w:sz w:val="22"/>
        </w:rPr>
        <w:t>Global change biology</w:t>
      </w:r>
      <w:r w:rsidRPr="008047DF">
        <w:rPr>
          <w:noProof/>
          <w:sz w:val="22"/>
        </w:rPr>
        <w:t xml:space="preserve">, </w:t>
      </w:r>
      <w:r w:rsidRPr="00221ABE">
        <w:rPr>
          <w:b/>
          <w:iCs/>
          <w:noProof/>
          <w:sz w:val="22"/>
        </w:rPr>
        <w:t>19</w:t>
      </w:r>
      <w:r w:rsidRPr="008047DF">
        <w:rPr>
          <w:noProof/>
          <w:sz w:val="22"/>
        </w:rPr>
        <w:t>(8), 2536–46. doi:10.1111/gcb.12251</w:t>
      </w:r>
    </w:p>
    <w:p w14:paraId="40C56F4E" w14:textId="77777777" w:rsidR="00D03E5E" w:rsidRPr="00596E7C" w:rsidRDefault="00D03E5E" w:rsidP="00F66D5B">
      <w:pPr>
        <w:pStyle w:val="NormalWeb"/>
        <w:ind w:left="540" w:hanging="540"/>
        <w:rPr>
          <w:noProof/>
          <w:sz w:val="22"/>
        </w:rPr>
      </w:pPr>
      <w:r w:rsidRPr="00485DC0">
        <w:rPr>
          <w:b/>
          <w:noProof/>
          <w:sz w:val="22"/>
        </w:rPr>
        <w:t>Kroeker, K. J., Kordas, R. L., Crim, R., Hendriks, I. E., Ramajo, L., Singh, G. S., Duarte, C.M., and Gattuso, J.-P.</w:t>
      </w:r>
      <w:r w:rsidRPr="00596E7C">
        <w:rPr>
          <w:noProof/>
          <w:sz w:val="22"/>
        </w:rPr>
        <w:t xml:space="preserve"> (2013). Impacts of ocean acidification on marine organisms: quantifying sensitivities and interaction with warming. </w:t>
      </w:r>
      <w:r w:rsidRPr="00596E7C">
        <w:rPr>
          <w:i/>
          <w:iCs/>
          <w:noProof/>
          <w:sz w:val="22"/>
        </w:rPr>
        <w:t>Global change biology</w:t>
      </w:r>
      <w:r w:rsidRPr="00596E7C">
        <w:rPr>
          <w:noProof/>
          <w:sz w:val="22"/>
        </w:rPr>
        <w:t xml:space="preserve">, </w:t>
      </w:r>
      <w:r w:rsidRPr="00485DC0">
        <w:rPr>
          <w:b/>
          <w:iCs/>
          <w:noProof/>
          <w:sz w:val="22"/>
        </w:rPr>
        <w:t>19</w:t>
      </w:r>
      <w:r w:rsidRPr="00596E7C">
        <w:rPr>
          <w:noProof/>
          <w:sz w:val="22"/>
        </w:rPr>
        <w:t>(6), 1884–96. doi:10.1111/gcb.12179</w:t>
      </w:r>
    </w:p>
    <w:p w14:paraId="714BE0EB" w14:textId="77777777" w:rsidR="00D03E5E" w:rsidRPr="008047DF" w:rsidRDefault="00D03E5E" w:rsidP="00F66D5B">
      <w:pPr>
        <w:pStyle w:val="NormalWeb"/>
        <w:ind w:left="540" w:hanging="540"/>
        <w:rPr>
          <w:noProof/>
          <w:sz w:val="22"/>
        </w:rPr>
      </w:pPr>
      <w:r w:rsidRPr="00221ABE">
        <w:rPr>
          <w:b/>
          <w:noProof/>
          <w:sz w:val="22"/>
        </w:rPr>
        <w:t>Kroeker, K. J</w:t>
      </w:r>
      <w:r>
        <w:rPr>
          <w:b/>
          <w:noProof/>
          <w:sz w:val="22"/>
        </w:rPr>
        <w:t>., Kordas, R. L., Crim, R. N., and</w:t>
      </w:r>
      <w:r w:rsidRPr="00221ABE">
        <w:rPr>
          <w:b/>
          <w:noProof/>
          <w:sz w:val="22"/>
        </w:rPr>
        <w:t xml:space="preserve"> Singh, G. G.</w:t>
      </w:r>
      <w:r w:rsidRPr="008047DF">
        <w:rPr>
          <w:noProof/>
          <w:sz w:val="22"/>
        </w:rPr>
        <w:t xml:space="preserve"> (2010). Meta-analysis reveals negative yet variable effects of ocean acidification on marine organisms. </w:t>
      </w:r>
      <w:r w:rsidRPr="008047DF">
        <w:rPr>
          <w:i/>
          <w:iCs/>
          <w:noProof/>
          <w:sz w:val="22"/>
        </w:rPr>
        <w:t>Ecology letters</w:t>
      </w:r>
      <w:r w:rsidRPr="008047DF">
        <w:rPr>
          <w:noProof/>
          <w:sz w:val="22"/>
        </w:rPr>
        <w:t xml:space="preserve">, </w:t>
      </w:r>
      <w:r w:rsidRPr="00221ABE">
        <w:rPr>
          <w:b/>
          <w:iCs/>
          <w:noProof/>
          <w:sz w:val="22"/>
        </w:rPr>
        <w:t>13</w:t>
      </w:r>
      <w:r w:rsidRPr="008047DF">
        <w:rPr>
          <w:noProof/>
          <w:sz w:val="22"/>
        </w:rPr>
        <w:t>(11), 1419–34. doi:10.1111/j.1461-0248.2010.01518.x</w:t>
      </w:r>
    </w:p>
    <w:p w14:paraId="0700928F" w14:textId="77777777" w:rsidR="00D03E5E" w:rsidRPr="008047DF" w:rsidRDefault="00D03E5E" w:rsidP="00F66D5B">
      <w:pPr>
        <w:pStyle w:val="NormalWeb"/>
        <w:ind w:left="540" w:hanging="540"/>
        <w:rPr>
          <w:noProof/>
          <w:sz w:val="22"/>
        </w:rPr>
      </w:pPr>
      <w:r w:rsidRPr="00221ABE">
        <w:rPr>
          <w:b/>
          <w:noProof/>
          <w:sz w:val="22"/>
        </w:rPr>
        <w:t>Kuriha</w:t>
      </w:r>
      <w:r>
        <w:rPr>
          <w:b/>
          <w:noProof/>
          <w:sz w:val="22"/>
        </w:rPr>
        <w:t>ra, H., Kato, S., and Ishimatsu, A</w:t>
      </w:r>
      <w:r w:rsidRPr="00221ABE">
        <w:rPr>
          <w:b/>
          <w:noProof/>
          <w:sz w:val="22"/>
        </w:rPr>
        <w:t>.</w:t>
      </w:r>
      <w:r w:rsidRPr="008047DF">
        <w:rPr>
          <w:noProof/>
          <w:sz w:val="22"/>
        </w:rPr>
        <w:t xml:space="preserve"> (2007). Effects of increased seawater pCO</w:t>
      </w:r>
      <w:r w:rsidRPr="0079158C">
        <w:rPr>
          <w:noProof/>
          <w:sz w:val="22"/>
          <w:vertAlign w:val="subscript"/>
        </w:rPr>
        <w:t>2</w:t>
      </w:r>
      <w:r w:rsidRPr="008047DF">
        <w:rPr>
          <w:noProof/>
          <w:sz w:val="22"/>
        </w:rPr>
        <w:t xml:space="preserve"> on early development of the oyster Crassostrea gigas. </w:t>
      </w:r>
      <w:r w:rsidRPr="008047DF">
        <w:rPr>
          <w:i/>
          <w:iCs/>
          <w:noProof/>
          <w:sz w:val="22"/>
        </w:rPr>
        <w:t>Aquatic Biology</w:t>
      </w:r>
      <w:r w:rsidRPr="008047DF">
        <w:rPr>
          <w:noProof/>
          <w:sz w:val="22"/>
        </w:rPr>
        <w:t xml:space="preserve">, </w:t>
      </w:r>
      <w:r w:rsidRPr="00221ABE">
        <w:rPr>
          <w:b/>
          <w:iCs/>
          <w:noProof/>
          <w:sz w:val="22"/>
        </w:rPr>
        <w:t>1</w:t>
      </w:r>
      <w:r w:rsidRPr="008047DF">
        <w:rPr>
          <w:noProof/>
          <w:sz w:val="22"/>
        </w:rPr>
        <w:t>(1), 91–98. doi:10.3354/ab00009</w:t>
      </w:r>
    </w:p>
    <w:p w14:paraId="3C031CBD" w14:textId="77777777" w:rsidR="00D03E5E" w:rsidRPr="008047DF" w:rsidRDefault="00D03E5E" w:rsidP="00F66D5B">
      <w:pPr>
        <w:pStyle w:val="NormalWeb"/>
        <w:ind w:left="540" w:hanging="540"/>
        <w:rPr>
          <w:noProof/>
          <w:sz w:val="22"/>
        </w:rPr>
      </w:pPr>
      <w:r w:rsidRPr="00221ABE">
        <w:rPr>
          <w:b/>
          <w:noProof/>
          <w:sz w:val="22"/>
        </w:rPr>
        <w:t xml:space="preserve">Lacoste, A., Malham, S. K., Cueff, A., Jalabert, </w:t>
      </w:r>
      <w:r>
        <w:rPr>
          <w:b/>
          <w:noProof/>
          <w:sz w:val="22"/>
        </w:rPr>
        <w:t>F., Gélébart, F., and Poulet, S.A</w:t>
      </w:r>
      <w:r w:rsidRPr="00221ABE">
        <w:rPr>
          <w:b/>
          <w:noProof/>
          <w:sz w:val="22"/>
        </w:rPr>
        <w:t xml:space="preserve">. </w:t>
      </w:r>
      <w:r w:rsidRPr="008047DF">
        <w:rPr>
          <w:noProof/>
          <w:sz w:val="22"/>
        </w:rPr>
        <w:t xml:space="preserve">(2001). Evidence for a form of adrenergic response to stress in the mollusc Crassostrea gigas. </w:t>
      </w:r>
      <w:r w:rsidRPr="008047DF">
        <w:rPr>
          <w:i/>
          <w:iCs/>
          <w:noProof/>
          <w:sz w:val="22"/>
        </w:rPr>
        <w:t>The Journal of experimental biology</w:t>
      </w:r>
      <w:r w:rsidRPr="008047DF">
        <w:rPr>
          <w:noProof/>
          <w:sz w:val="22"/>
        </w:rPr>
        <w:t xml:space="preserve">, </w:t>
      </w:r>
      <w:r w:rsidRPr="00221ABE">
        <w:rPr>
          <w:b/>
          <w:iCs/>
          <w:noProof/>
          <w:sz w:val="22"/>
        </w:rPr>
        <w:t>204</w:t>
      </w:r>
      <w:r>
        <w:rPr>
          <w:noProof/>
          <w:sz w:val="22"/>
        </w:rPr>
        <w:t>(</w:t>
      </w:r>
      <w:r w:rsidRPr="008047DF">
        <w:rPr>
          <w:noProof/>
          <w:sz w:val="22"/>
        </w:rPr>
        <w:t xml:space="preserve">7), 1247–55. </w:t>
      </w:r>
    </w:p>
    <w:p w14:paraId="5E725F9E" w14:textId="77777777" w:rsidR="00D03E5E" w:rsidRPr="008047DF" w:rsidRDefault="00D03E5E" w:rsidP="00F66D5B">
      <w:pPr>
        <w:pStyle w:val="NormalWeb"/>
        <w:ind w:left="540" w:hanging="540"/>
        <w:rPr>
          <w:noProof/>
          <w:sz w:val="22"/>
        </w:rPr>
      </w:pPr>
      <w:r w:rsidRPr="00221ABE">
        <w:rPr>
          <w:b/>
          <w:noProof/>
          <w:sz w:val="22"/>
        </w:rPr>
        <w:t>Lacoste, A., Malham,</w:t>
      </w:r>
      <w:r>
        <w:rPr>
          <w:b/>
          <w:noProof/>
          <w:sz w:val="22"/>
        </w:rPr>
        <w:t xml:space="preserve"> S. K., Cueff, A., and Poulet, S.A</w:t>
      </w:r>
      <w:r w:rsidRPr="00221ABE">
        <w:rPr>
          <w:b/>
          <w:noProof/>
          <w:sz w:val="22"/>
        </w:rPr>
        <w:t>.</w:t>
      </w:r>
      <w:r w:rsidRPr="008047DF">
        <w:rPr>
          <w:noProof/>
          <w:sz w:val="22"/>
        </w:rPr>
        <w:t xml:space="preserve"> (2001). Stress-induced catecholamine changes in the hemolymph of the oyster Crassostrea gigas. </w:t>
      </w:r>
      <w:r w:rsidRPr="008047DF">
        <w:rPr>
          <w:i/>
          <w:iCs/>
          <w:noProof/>
          <w:sz w:val="22"/>
        </w:rPr>
        <w:t>General and comparative endocrinology</w:t>
      </w:r>
      <w:r w:rsidRPr="008047DF">
        <w:rPr>
          <w:noProof/>
          <w:sz w:val="22"/>
        </w:rPr>
        <w:t xml:space="preserve">, </w:t>
      </w:r>
      <w:r w:rsidRPr="00221ABE">
        <w:rPr>
          <w:b/>
          <w:iCs/>
          <w:noProof/>
          <w:sz w:val="22"/>
        </w:rPr>
        <w:t>122</w:t>
      </w:r>
      <w:r w:rsidRPr="008047DF">
        <w:rPr>
          <w:noProof/>
          <w:sz w:val="22"/>
        </w:rPr>
        <w:t>(2), 181–8. doi:10.1006/gcen.2001.7629</w:t>
      </w:r>
    </w:p>
    <w:p w14:paraId="64CB0BE2" w14:textId="77777777" w:rsidR="00D03E5E" w:rsidRPr="00596E7C" w:rsidRDefault="00D03E5E" w:rsidP="00F66D5B">
      <w:pPr>
        <w:pStyle w:val="NormalWeb"/>
        <w:ind w:left="540" w:hanging="540"/>
        <w:rPr>
          <w:noProof/>
          <w:sz w:val="22"/>
        </w:rPr>
      </w:pPr>
      <w:r w:rsidRPr="00221ABE">
        <w:rPr>
          <w:b/>
          <w:noProof/>
          <w:sz w:val="22"/>
        </w:rPr>
        <w:t>Lannig, G., Eilers, S., Pö</w:t>
      </w:r>
      <w:r>
        <w:rPr>
          <w:b/>
          <w:noProof/>
          <w:sz w:val="22"/>
        </w:rPr>
        <w:t>rtner, H. O., Sokolova, I. M., and</w:t>
      </w:r>
      <w:r w:rsidRPr="00221ABE">
        <w:rPr>
          <w:b/>
          <w:noProof/>
          <w:sz w:val="22"/>
        </w:rPr>
        <w:t xml:space="preserve"> Bock, C.</w:t>
      </w:r>
      <w:r w:rsidRPr="008047DF">
        <w:rPr>
          <w:noProof/>
          <w:sz w:val="22"/>
        </w:rPr>
        <w:t xml:space="preserve"> (2010). Impact of ocean acidification on energy metabolism of oyster, Crassostrea gigas--changes in metabolic pathways and thermal response. </w:t>
      </w:r>
      <w:r w:rsidRPr="008047DF">
        <w:rPr>
          <w:i/>
          <w:iCs/>
          <w:noProof/>
          <w:sz w:val="22"/>
        </w:rPr>
        <w:t>Marine drugs</w:t>
      </w:r>
      <w:r w:rsidRPr="008047DF">
        <w:rPr>
          <w:noProof/>
          <w:sz w:val="22"/>
        </w:rPr>
        <w:t xml:space="preserve">, </w:t>
      </w:r>
      <w:r w:rsidRPr="00221ABE">
        <w:rPr>
          <w:b/>
          <w:iCs/>
          <w:noProof/>
          <w:sz w:val="22"/>
        </w:rPr>
        <w:t>8</w:t>
      </w:r>
      <w:r w:rsidRPr="008047DF">
        <w:rPr>
          <w:noProof/>
          <w:sz w:val="22"/>
        </w:rPr>
        <w:t>(8), 2318–39. doi:10.3390/md8082318</w:t>
      </w:r>
    </w:p>
    <w:p w14:paraId="5C93D4FC" w14:textId="77777777" w:rsidR="00D03E5E" w:rsidRPr="008047DF" w:rsidRDefault="00D03E5E" w:rsidP="00F66D5B">
      <w:pPr>
        <w:pStyle w:val="NormalWeb"/>
        <w:ind w:left="540" w:hanging="540"/>
        <w:rPr>
          <w:noProof/>
          <w:sz w:val="22"/>
        </w:rPr>
      </w:pPr>
      <w:r>
        <w:rPr>
          <w:b/>
          <w:noProof/>
          <w:sz w:val="22"/>
        </w:rPr>
        <w:t>Lee, S. W., Kim, G. H., and</w:t>
      </w:r>
      <w:r w:rsidRPr="00221ABE">
        <w:rPr>
          <w:b/>
          <w:noProof/>
          <w:sz w:val="22"/>
        </w:rPr>
        <w:t xml:space="preserve"> Choi, C. S.</w:t>
      </w:r>
      <w:r w:rsidRPr="008047DF">
        <w:rPr>
          <w:noProof/>
          <w:sz w:val="22"/>
        </w:rPr>
        <w:t xml:space="preserve"> (2008). Characteristic crystal orientation of folia in oyster shell, Crassostrea gigas. </w:t>
      </w:r>
      <w:r w:rsidRPr="008047DF">
        <w:rPr>
          <w:i/>
          <w:iCs/>
          <w:noProof/>
          <w:sz w:val="22"/>
        </w:rPr>
        <w:t>Materials Science and Engineering: C</w:t>
      </w:r>
      <w:r w:rsidRPr="008047DF">
        <w:rPr>
          <w:noProof/>
          <w:sz w:val="22"/>
        </w:rPr>
        <w:t xml:space="preserve">, </w:t>
      </w:r>
      <w:r w:rsidRPr="00221ABE">
        <w:rPr>
          <w:b/>
          <w:iCs/>
          <w:noProof/>
          <w:sz w:val="22"/>
        </w:rPr>
        <w:t>28</w:t>
      </w:r>
      <w:r w:rsidRPr="008047DF">
        <w:rPr>
          <w:noProof/>
          <w:sz w:val="22"/>
        </w:rPr>
        <w:t>(2), 258–263. doi:10.1016/j.msec.2007.01.001</w:t>
      </w:r>
    </w:p>
    <w:p w14:paraId="2E5EB95D" w14:textId="77777777" w:rsidR="00D03E5E" w:rsidRPr="00596E7C" w:rsidRDefault="00D03E5E" w:rsidP="00F66D5B">
      <w:pPr>
        <w:pStyle w:val="NormalWeb"/>
        <w:ind w:left="540" w:hanging="540"/>
        <w:rPr>
          <w:noProof/>
          <w:sz w:val="22"/>
        </w:rPr>
      </w:pPr>
      <w:r w:rsidRPr="00485DC0">
        <w:rPr>
          <w:b/>
          <w:noProof/>
          <w:sz w:val="22"/>
        </w:rPr>
        <w:t>Letunic,</w:t>
      </w:r>
      <w:r>
        <w:rPr>
          <w:b/>
          <w:noProof/>
          <w:sz w:val="22"/>
        </w:rPr>
        <w:t xml:space="preserve"> I., Yamada, T., Kanehisa, M., and</w:t>
      </w:r>
      <w:r w:rsidRPr="00485DC0">
        <w:rPr>
          <w:b/>
          <w:noProof/>
          <w:sz w:val="22"/>
        </w:rPr>
        <w:t xml:space="preserve"> Bork, P. </w:t>
      </w:r>
      <w:r w:rsidRPr="00596E7C">
        <w:rPr>
          <w:noProof/>
          <w:sz w:val="22"/>
        </w:rPr>
        <w:t xml:space="preserve">(2008). iPath: interactive exploration of biochemical pathways and networks. </w:t>
      </w:r>
      <w:r w:rsidRPr="00596E7C">
        <w:rPr>
          <w:i/>
          <w:iCs/>
          <w:noProof/>
          <w:sz w:val="22"/>
        </w:rPr>
        <w:t>Trends in biochemical sciences</w:t>
      </w:r>
      <w:r w:rsidRPr="00596E7C">
        <w:rPr>
          <w:noProof/>
          <w:sz w:val="22"/>
        </w:rPr>
        <w:t xml:space="preserve">, </w:t>
      </w:r>
      <w:r w:rsidRPr="00485DC0">
        <w:rPr>
          <w:b/>
          <w:iCs/>
          <w:noProof/>
          <w:sz w:val="22"/>
        </w:rPr>
        <w:t>33</w:t>
      </w:r>
      <w:r w:rsidRPr="00596E7C">
        <w:rPr>
          <w:noProof/>
          <w:sz w:val="22"/>
        </w:rPr>
        <w:t>(3), 101–3. doi:10.1016/j.tibs.2008.01.001</w:t>
      </w:r>
    </w:p>
    <w:p w14:paraId="02F9FB42" w14:textId="77777777" w:rsidR="00D03E5E" w:rsidRPr="008047DF" w:rsidRDefault="00D03E5E" w:rsidP="00F66D5B">
      <w:pPr>
        <w:pStyle w:val="NormalWeb"/>
        <w:ind w:left="540" w:hanging="540"/>
        <w:rPr>
          <w:noProof/>
          <w:sz w:val="22"/>
        </w:rPr>
      </w:pPr>
      <w:r w:rsidRPr="00221ABE">
        <w:rPr>
          <w:b/>
          <w:noProof/>
          <w:sz w:val="22"/>
        </w:rPr>
        <w:t>Matoo, O. B., Ivanina, A</w:t>
      </w:r>
      <w:r>
        <w:rPr>
          <w:b/>
          <w:noProof/>
          <w:sz w:val="22"/>
        </w:rPr>
        <w:t>. V, Ullstad, C., Beniash, E., and</w:t>
      </w:r>
      <w:r w:rsidRPr="00221ABE">
        <w:rPr>
          <w:b/>
          <w:noProof/>
          <w:sz w:val="22"/>
        </w:rPr>
        <w:t xml:space="preserve"> Sokolova, I. M.</w:t>
      </w:r>
      <w:r w:rsidRPr="008047DF">
        <w:rPr>
          <w:noProof/>
          <w:sz w:val="22"/>
        </w:rPr>
        <w:t xml:space="preserve"> (2013). Interactive effects o</w:t>
      </w:r>
      <w:r>
        <w:rPr>
          <w:noProof/>
          <w:sz w:val="22"/>
        </w:rPr>
        <w:t>f elevated temperature and CO</w:t>
      </w:r>
      <w:r w:rsidRPr="0079158C">
        <w:rPr>
          <w:noProof/>
          <w:sz w:val="22"/>
          <w:vertAlign w:val="subscript"/>
        </w:rPr>
        <w:t>2</w:t>
      </w:r>
      <w:r w:rsidRPr="008047DF">
        <w:rPr>
          <w:noProof/>
          <w:sz w:val="22"/>
        </w:rPr>
        <w:t xml:space="preserve"> levels on metabolism and oxidative stress in two common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4</w:t>
      </w:r>
      <w:r w:rsidRPr="008047DF">
        <w:rPr>
          <w:noProof/>
          <w:sz w:val="22"/>
        </w:rPr>
        <w:t>(4), 545–53. doi:10.1016/j.cbpa.2012.12.025</w:t>
      </w:r>
    </w:p>
    <w:p w14:paraId="4B28B79E" w14:textId="77777777" w:rsidR="00D03E5E" w:rsidRPr="008047DF" w:rsidRDefault="00D03E5E" w:rsidP="00F66D5B">
      <w:pPr>
        <w:pStyle w:val="NormalWeb"/>
        <w:ind w:left="540" w:hanging="540"/>
        <w:rPr>
          <w:noProof/>
          <w:sz w:val="22"/>
        </w:rPr>
      </w:pPr>
      <w:r w:rsidRPr="00221ABE">
        <w:rPr>
          <w:b/>
          <w:noProof/>
          <w:sz w:val="22"/>
        </w:rPr>
        <w:t>Matson, P</w:t>
      </w:r>
      <w:r>
        <w:rPr>
          <w:b/>
          <w:noProof/>
          <w:sz w:val="22"/>
        </w:rPr>
        <w:t>. G., Yu, P. C., Sewell, M.A, and</w:t>
      </w:r>
      <w:r w:rsidRPr="00221ABE">
        <w:rPr>
          <w:b/>
          <w:noProof/>
          <w:sz w:val="22"/>
        </w:rPr>
        <w:t xml:space="preserve"> Hofmann, G. E. </w:t>
      </w:r>
      <w:r w:rsidRPr="008047DF">
        <w:rPr>
          <w:noProof/>
          <w:sz w:val="22"/>
        </w:rPr>
        <w:t>(2012). Development under elevated pCO</w:t>
      </w:r>
      <w:r w:rsidRPr="0079158C">
        <w:rPr>
          <w:noProof/>
          <w:sz w:val="22"/>
          <w:vertAlign w:val="subscript"/>
        </w:rPr>
        <w:t>2</w:t>
      </w:r>
      <w:r w:rsidRPr="008047DF">
        <w:rPr>
          <w:noProof/>
          <w:sz w:val="22"/>
        </w:rPr>
        <w:t xml:space="preserve"> conditions does not affect lipid utilization and protein content in early life-history stages of the purple sea urchin, Strongylocentrotus purpuratus. </w:t>
      </w:r>
      <w:r w:rsidRPr="008047DF">
        <w:rPr>
          <w:i/>
          <w:iCs/>
          <w:noProof/>
          <w:sz w:val="22"/>
        </w:rPr>
        <w:t>The Biological bulletin</w:t>
      </w:r>
      <w:r w:rsidRPr="008047DF">
        <w:rPr>
          <w:noProof/>
          <w:sz w:val="22"/>
        </w:rPr>
        <w:t xml:space="preserve">, </w:t>
      </w:r>
      <w:r w:rsidRPr="00221ABE">
        <w:rPr>
          <w:b/>
          <w:iCs/>
          <w:noProof/>
          <w:sz w:val="22"/>
        </w:rPr>
        <w:t>223</w:t>
      </w:r>
      <w:r w:rsidRPr="008047DF">
        <w:rPr>
          <w:noProof/>
          <w:sz w:val="22"/>
        </w:rPr>
        <w:t xml:space="preserve">(3), 312–27. </w:t>
      </w:r>
    </w:p>
    <w:p w14:paraId="7418FB6B" w14:textId="77777777" w:rsidR="00D03E5E" w:rsidRPr="00596E7C" w:rsidRDefault="00D03E5E" w:rsidP="00F66D5B">
      <w:pPr>
        <w:pStyle w:val="NormalWeb"/>
        <w:ind w:left="540" w:hanging="540"/>
        <w:rPr>
          <w:noProof/>
          <w:sz w:val="22"/>
        </w:rPr>
      </w:pPr>
      <w:r>
        <w:rPr>
          <w:b/>
          <w:noProof/>
          <w:sz w:val="22"/>
        </w:rPr>
        <w:t>Melzner, F., Gutowska, M. A</w:t>
      </w:r>
      <w:r w:rsidRPr="00221ABE">
        <w:rPr>
          <w:b/>
          <w:noProof/>
          <w:sz w:val="22"/>
        </w:rPr>
        <w:t xml:space="preserve">., Langenbuch, M., Dupont, S., Lucassen, M., </w:t>
      </w:r>
      <w:r>
        <w:rPr>
          <w:b/>
          <w:noProof/>
          <w:sz w:val="22"/>
        </w:rPr>
        <w:t>Thorndyke, M. C.,  Bleich, M., and</w:t>
      </w:r>
      <w:r w:rsidRPr="00221ABE">
        <w:rPr>
          <w:b/>
          <w:noProof/>
          <w:sz w:val="22"/>
        </w:rPr>
        <w:t xml:space="preserve"> Pörtner, H.-O.</w:t>
      </w:r>
      <w:r w:rsidRPr="008047DF">
        <w:rPr>
          <w:noProof/>
          <w:sz w:val="22"/>
        </w:rPr>
        <w:t xml:space="preserve"> (2009). Physiological basis for high CO</w:t>
      </w:r>
      <w:r w:rsidRPr="008047DF">
        <w:rPr>
          <w:noProof/>
          <w:sz w:val="22"/>
          <w:vertAlign w:val="subscript"/>
        </w:rPr>
        <w:t>2</w:t>
      </w:r>
      <w:r w:rsidRPr="008047DF">
        <w:rPr>
          <w:noProof/>
          <w:sz w:val="22"/>
        </w:rPr>
        <w:t xml:space="preserve"> tolerance in marine ectothermic animals: pre-adaptation through lifestyle and ontogeny? </w:t>
      </w:r>
      <w:r w:rsidRPr="008047DF">
        <w:rPr>
          <w:i/>
          <w:iCs/>
          <w:noProof/>
          <w:sz w:val="22"/>
        </w:rPr>
        <w:t>Biogeosciences</w:t>
      </w:r>
      <w:r w:rsidRPr="008047DF">
        <w:rPr>
          <w:noProof/>
          <w:sz w:val="22"/>
        </w:rPr>
        <w:t xml:space="preserve">, </w:t>
      </w:r>
      <w:r w:rsidRPr="00221ABE">
        <w:rPr>
          <w:b/>
          <w:iCs/>
          <w:noProof/>
          <w:sz w:val="22"/>
        </w:rPr>
        <w:t>6</w:t>
      </w:r>
      <w:r w:rsidRPr="008047DF">
        <w:rPr>
          <w:noProof/>
          <w:sz w:val="22"/>
        </w:rPr>
        <w:t>(10), 2313–2331. doi:10.5194/bg-6-2313-2009</w:t>
      </w:r>
    </w:p>
    <w:p w14:paraId="7D72329A" w14:textId="77777777" w:rsidR="00D03E5E" w:rsidRPr="008047DF" w:rsidRDefault="00D03E5E" w:rsidP="00F66D5B">
      <w:pPr>
        <w:pStyle w:val="NormalWeb"/>
        <w:ind w:left="540" w:hanging="540"/>
        <w:rPr>
          <w:noProof/>
          <w:sz w:val="22"/>
        </w:rPr>
      </w:pPr>
      <w:r w:rsidRPr="00221ABE">
        <w:rPr>
          <w:b/>
          <w:noProof/>
          <w:sz w:val="22"/>
        </w:rPr>
        <w:t xml:space="preserve">Melzner, </w:t>
      </w:r>
      <w:r>
        <w:rPr>
          <w:b/>
          <w:noProof/>
          <w:sz w:val="22"/>
        </w:rPr>
        <w:t>F.</w:t>
      </w:r>
      <w:r w:rsidRPr="00221ABE">
        <w:rPr>
          <w:b/>
          <w:noProof/>
          <w:sz w:val="22"/>
        </w:rPr>
        <w:t>, Stange, P., Trübenbach, K., Thomsen, J., Casties,</w:t>
      </w:r>
      <w:r>
        <w:rPr>
          <w:b/>
          <w:noProof/>
          <w:sz w:val="22"/>
        </w:rPr>
        <w:t xml:space="preserve"> I., Panknin, U.,  Gorb, S.N. and </w:t>
      </w:r>
      <w:r w:rsidRPr="00221ABE">
        <w:rPr>
          <w:b/>
          <w:noProof/>
          <w:sz w:val="22"/>
        </w:rPr>
        <w:t>Gutowska, M.A.</w:t>
      </w:r>
      <w:r w:rsidRPr="008047DF">
        <w:rPr>
          <w:noProof/>
          <w:sz w:val="22"/>
        </w:rPr>
        <w:t xml:space="preserve"> (2011). Food supply and seawater pCO</w:t>
      </w:r>
      <w:r w:rsidRPr="0079158C">
        <w:rPr>
          <w:noProof/>
          <w:sz w:val="22"/>
          <w:vertAlign w:val="subscript"/>
        </w:rPr>
        <w:t>2</w:t>
      </w:r>
      <w:r w:rsidRPr="008047DF">
        <w:rPr>
          <w:noProof/>
          <w:sz w:val="22"/>
        </w:rPr>
        <w:t xml:space="preserve"> impact calcification and internal shell dissolution in the blue mussel Mytilus edulis. </w:t>
      </w:r>
      <w:r w:rsidRPr="008047DF">
        <w:rPr>
          <w:i/>
          <w:iCs/>
          <w:noProof/>
          <w:sz w:val="22"/>
        </w:rPr>
        <w:t>PloS one</w:t>
      </w:r>
      <w:r w:rsidRPr="008047DF">
        <w:rPr>
          <w:noProof/>
          <w:sz w:val="22"/>
        </w:rPr>
        <w:t xml:space="preserve">, </w:t>
      </w:r>
      <w:r w:rsidRPr="00221ABE">
        <w:rPr>
          <w:b/>
          <w:iCs/>
          <w:noProof/>
          <w:sz w:val="22"/>
        </w:rPr>
        <w:t>6</w:t>
      </w:r>
      <w:r w:rsidRPr="008047DF">
        <w:rPr>
          <w:noProof/>
          <w:sz w:val="22"/>
        </w:rPr>
        <w:t>(9), e24223. doi:10.1371/journal.pone.0024223</w:t>
      </w:r>
    </w:p>
    <w:p w14:paraId="210C2C2B" w14:textId="77777777" w:rsidR="00D03E5E" w:rsidRPr="00596E7C" w:rsidRDefault="00D03E5E" w:rsidP="00F66D5B">
      <w:pPr>
        <w:pStyle w:val="NormalWeb"/>
        <w:ind w:left="540" w:hanging="540"/>
        <w:rPr>
          <w:noProof/>
          <w:sz w:val="22"/>
        </w:rPr>
      </w:pPr>
      <w:r w:rsidRPr="001F660A">
        <w:rPr>
          <w:b/>
          <w:noProof/>
          <w:sz w:val="22"/>
        </w:rPr>
        <w:t xml:space="preserve">Michaelidis, </w:t>
      </w:r>
      <w:r>
        <w:rPr>
          <w:b/>
          <w:noProof/>
          <w:sz w:val="22"/>
        </w:rPr>
        <w:t>B., Ouzounis, C., Paleras, A., and</w:t>
      </w:r>
      <w:r w:rsidRPr="001F660A">
        <w:rPr>
          <w:b/>
          <w:noProof/>
          <w:sz w:val="22"/>
        </w:rPr>
        <w:t xml:space="preserve"> Pörtner, H. O.</w:t>
      </w:r>
      <w:r w:rsidRPr="00596E7C">
        <w:rPr>
          <w:noProof/>
          <w:sz w:val="22"/>
        </w:rPr>
        <w:t xml:space="preserve"> (2005). Effects of long-term moderate hypercapnia on acid – base balance and growth rate in marine mussels Mytilus galloprovincialis. </w:t>
      </w:r>
      <w:r w:rsidRPr="00596E7C">
        <w:rPr>
          <w:i/>
          <w:iCs/>
          <w:noProof/>
          <w:sz w:val="22"/>
        </w:rPr>
        <w:t>Marine Ecology Progress Series</w:t>
      </w:r>
      <w:r w:rsidRPr="00596E7C">
        <w:rPr>
          <w:noProof/>
          <w:sz w:val="22"/>
        </w:rPr>
        <w:t xml:space="preserve">, </w:t>
      </w:r>
      <w:r w:rsidRPr="001F660A">
        <w:rPr>
          <w:b/>
          <w:iCs/>
          <w:noProof/>
          <w:sz w:val="22"/>
        </w:rPr>
        <w:t>293</w:t>
      </w:r>
      <w:r w:rsidRPr="00596E7C">
        <w:rPr>
          <w:noProof/>
          <w:sz w:val="22"/>
        </w:rPr>
        <w:t>, 109–118.</w:t>
      </w:r>
    </w:p>
    <w:p w14:paraId="6B072896" w14:textId="77777777" w:rsidR="00D03E5E" w:rsidRPr="008047DF" w:rsidRDefault="00D03E5E" w:rsidP="00F66D5B">
      <w:pPr>
        <w:pStyle w:val="NormalWeb"/>
        <w:ind w:left="540" w:hanging="540"/>
        <w:rPr>
          <w:noProof/>
          <w:sz w:val="22"/>
        </w:rPr>
      </w:pPr>
      <w:r>
        <w:rPr>
          <w:b/>
          <w:noProof/>
          <w:sz w:val="22"/>
        </w:rPr>
        <w:t>Milke, L. M., Bricelj, V. M., and</w:t>
      </w:r>
      <w:r w:rsidRPr="00221ABE">
        <w:rPr>
          <w:b/>
          <w:noProof/>
          <w:sz w:val="22"/>
        </w:rPr>
        <w:t xml:space="preserve"> Parrish, C. C.</w:t>
      </w:r>
      <w:r w:rsidRPr="008047DF">
        <w:rPr>
          <w:noProof/>
          <w:sz w:val="22"/>
        </w:rPr>
        <w:t xml:space="preserve"> (2004). Growth of postlarval sea scallops, Placopecten magellanicus, on microalgal diets, with emphasis on the nutritional role of lipids and fatty acids. </w:t>
      </w:r>
      <w:r w:rsidRPr="008047DF">
        <w:rPr>
          <w:i/>
          <w:iCs/>
          <w:noProof/>
          <w:sz w:val="22"/>
        </w:rPr>
        <w:t>Aquaculture</w:t>
      </w:r>
      <w:r w:rsidRPr="008047DF">
        <w:rPr>
          <w:noProof/>
          <w:sz w:val="22"/>
        </w:rPr>
        <w:t xml:space="preserve">, </w:t>
      </w:r>
      <w:r w:rsidRPr="00221ABE">
        <w:rPr>
          <w:b/>
          <w:iCs/>
          <w:noProof/>
          <w:sz w:val="22"/>
        </w:rPr>
        <w:t>234</w:t>
      </w:r>
      <w:r w:rsidRPr="008047DF">
        <w:rPr>
          <w:noProof/>
          <w:sz w:val="22"/>
        </w:rPr>
        <w:t>(1-4), 293–317. doi:10.1016/j.aquaculture.2003.11.006</w:t>
      </w:r>
    </w:p>
    <w:p w14:paraId="0CAD00D3" w14:textId="77777777" w:rsidR="00D03E5E" w:rsidRPr="008047DF" w:rsidRDefault="00D03E5E" w:rsidP="00F66D5B">
      <w:pPr>
        <w:pStyle w:val="NormalWeb"/>
        <w:ind w:left="540" w:hanging="540"/>
        <w:rPr>
          <w:noProof/>
          <w:sz w:val="22"/>
        </w:rPr>
      </w:pPr>
      <w:r w:rsidRPr="00221ABE">
        <w:rPr>
          <w:b/>
          <w:noProof/>
          <w:sz w:val="22"/>
        </w:rPr>
        <w:t xml:space="preserve">Mizock, B. A. </w:t>
      </w:r>
      <w:r w:rsidRPr="008047DF">
        <w:rPr>
          <w:noProof/>
          <w:sz w:val="22"/>
        </w:rPr>
        <w:t xml:space="preserve">(1995). Alterations in Carbohydrate metabolism during stress: A review of the literature. </w:t>
      </w:r>
      <w:r w:rsidRPr="008047DF">
        <w:rPr>
          <w:i/>
          <w:iCs/>
          <w:noProof/>
          <w:sz w:val="22"/>
        </w:rPr>
        <w:t>The American Journal of Medicine</w:t>
      </w:r>
      <w:r w:rsidRPr="008047DF">
        <w:rPr>
          <w:noProof/>
          <w:sz w:val="22"/>
        </w:rPr>
        <w:t xml:space="preserve">, </w:t>
      </w:r>
      <w:r w:rsidRPr="00221ABE">
        <w:rPr>
          <w:b/>
          <w:iCs/>
          <w:noProof/>
          <w:sz w:val="22"/>
        </w:rPr>
        <w:t>98</w:t>
      </w:r>
      <w:r w:rsidRPr="008047DF">
        <w:rPr>
          <w:noProof/>
          <w:sz w:val="22"/>
        </w:rPr>
        <w:t>, 75–84.</w:t>
      </w:r>
    </w:p>
    <w:p w14:paraId="64055BB8" w14:textId="77777777" w:rsidR="00D03E5E" w:rsidRPr="00596E7C" w:rsidRDefault="00D03E5E" w:rsidP="00F66D5B">
      <w:pPr>
        <w:pStyle w:val="NormalWeb"/>
        <w:ind w:left="540" w:hanging="540"/>
        <w:rPr>
          <w:noProof/>
          <w:sz w:val="22"/>
        </w:rPr>
      </w:pPr>
      <w:r w:rsidRPr="00221ABE">
        <w:rPr>
          <w:b/>
          <w:noProof/>
          <w:sz w:val="22"/>
        </w:rPr>
        <w:t>Mohanty, P., Hamouda, W., Gar</w:t>
      </w:r>
      <w:r>
        <w:rPr>
          <w:b/>
          <w:noProof/>
          <w:sz w:val="22"/>
        </w:rPr>
        <w:t>g, R., Aljada, A., Ghanim, H., and</w:t>
      </w:r>
      <w:r w:rsidRPr="00221ABE">
        <w:rPr>
          <w:b/>
          <w:noProof/>
          <w:sz w:val="22"/>
        </w:rPr>
        <w:t xml:space="preserve"> Dandona, P. </w:t>
      </w:r>
      <w:r w:rsidRPr="008047DF">
        <w:rPr>
          <w:noProof/>
          <w:sz w:val="22"/>
        </w:rPr>
        <w:t xml:space="preserve">(2000). Glucose challenge stimulates reactive oxygen species (ROS) generation by leucocytes. </w:t>
      </w:r>
      <w:r w:rsidRPr="008047DF">
        <w:rPr>
          <w:i/>
          <w:iCs/>
          <w:noProof/>
          <w:sz w:val="22"/>
        </w:rPr>
        <w:t>The Journal of Clinical Endocrinology and Metabolism</w:t>
      </w:r>
      <w:r w:rsidRPr="008047DF">
        <w:rPr>
          <w:noProof/>
          <w:sz w:val="22"/>
        </w:rPr>
        <w:t xml:space="preserve">, </w:t>
      </w:r>
      <w:r w:rsidRPr="00221ABE">
        <w:rPr>
          <w:b/>
          <w:iCs/>
          <w:noProof/>
          <w:sz w:val="22"/>
        </w:rPr>
        <w:t>85</w:t>
      </w:r>
      <w:r w:rsidRPr="008047DF">
        <w:rPr>
          <w:noProof/>
          <w:sz w:val="22"/>
        </w:rPr>
        <w:t>(8), 2970–2973.</w:t>
      </w:r>
    </w:p>
    <w:p w14:paraId="3C9C7D1B" w14:textId="77777777" w:rsidR="00D03E5E" w:rsidRPr="00596E7C" w:rsidRDefault="00D03E5E" w:rsidP="00F66D5B">
      <w:pPr>
        <w:pStyle w:val="NormalWeb"/>
        <w:ind w:left="540" w:hanging="540"/>
        <w:rPr>
          <w:noProof/>
          <w:sz w:val="22"/>
        </w:rPr>
      </w:pPr>
      <w:r w:rsidRPr="001F660A">
        <w:rPr>
          <w:b/>
          <w:noProof/>
          <w:sz w:val="22"/>
        </w:rPr>
        <w:t xml:space="preserve">Mukherjee, J., Wong, K. K. W., Chandramouli, K. H., Qian, P.-Y., Leung, P. T. Y., Wu, R. S. S., &amp; Thiyagarajan, V. </w:t>
      </w:r>
      <w:r w:rsidRPr="00596E7C">
        <w:rPr>
          <w:noProof/>
          <w:sz w:val="22"/>
        </w:rPr>
        <w:t xml:space="preserve">(2013). Proteomic response of marine invertebrate larvae to ocean acidification and hypoxia during metamorphosis and calcification. </w:t>
      </w:r>
      <w:r w:rsidRPr="00596E7C">
        <w:rPr>
          <w:i/>
          <w:iCs/>
          <w:noProof/>
          <w:sz w:val="22"/>
        </w:rPr>
        <w:t>The Journal of experimental biology</w:t>
      </w:r>
      <w:r w:rsidRPr="00596E7C">
        <w:rPr>
          <w:noProof/>
          <w:sz w:val="22"/>
        </w:rPr>
        <w:t xml:space="preserve">, </w:t>
      </w:r>
      <w:r w:rsidRPr="001F660A">
        <w:rPr>
          <w:b/>
          <w:iCs/>
          <w:noProof/>
          <w:sz w:val="22"/>
        </w:rPr>
        <w:t>216</w:t>
      </w:r>
      <w:r w:rsidRPr="00596E7C">
        <w:rPr>
          <w:noProof/>
          <w:sz w:val="22"/>
        </w:rPr>
        <w:t>(Pt 24), 4580–9. doi:10.1242/jeb.094516</w:t>
      </w:r>
    </w:p>
    <w:p w14:paraId="5A7857CA" w14:textId="77777777" w:rsidR="00D03E5E" w:rsidRPr="008047DF" w:rsidRDefault="00D03E5E" w:rsidP="00F66D5B">
      <w:pPr>
        <w:pStyle w:val="NormalWeb"/>
        <w:ind w:left="540" w:hanging="540"/>
        <w:rPr>
          <w:noProof/>
          <w:sz w:val="22"/>
        </w:rPr>
      </w:pPr>
      <w:r w:rsidRPr="00221ABE">
        <w:rPr>
          <w:b/>
          <w:noProof/>
          <w:sz w:val="22"/>
        </w:rPr>
        <w:t>O’</w:t>
      </w:r>
      <w:r>
        <w:rPr>
          <w:b/>
          <w:noProof/>
          <w:sz w:val="22"/>
        </w:rPr>
        <w:t>Donnell, M. J., George, M. N.,  and</w:t>
      </w:r>
      <w:r w:rsidRPr="00221ABE">
        <w:rPr>
          <w:b/>
          <w:noProof/>
          <w:sz w:val="22"/>
        </w:rPr>
        <w:t xml:space="preserve"> Carrington, E.</w:t>
      </w:r>
      <w:r w:rsidRPr="008047DF">
        <w:rPr>
          <w:noProof/>
          <w:sz w:val="22"/>
        </w:rPr>
        <w:t xml:space="preserve"> (2013). Mussel byssus attachment weakened by ocean acidification. </w:t>
      </w:r>
      <w:r w:rsidRPr="008047DF">
        <w:rPr>
          <w:i/>
          <w:iCs/>
          <w:noProof/>
          <w:sz w:val="22"/>
        </w:rPr>
        <w:t>Nature Climate Change</w:t>
      </w:r>
      <w:r w:rsidRPr="008047DF">
        <w:rPr>
          <w:noProof/>
          <w:sz w:val="22"/>
        </w:rPr>
        <w:t xml:space="preserve">, </w:t>
      </w:r>
      <w:r w:rsidRPr="00221ABE">
        <w:rPr>
          <w:b/>
          <w:iCs/>
          <w:noProof/>
          <w:sz w:val="22"/>
        </w:rPr>
        <w:t>3</w:t>
      </w:r>
      <w:r w:rsidRPr="008047DF">
        <w:rPr>
          <w:noProof/>
          <w:sz w:val="22"/>
        </w:rPr>
        <w:t>(6), 587–590. doi:10.1038/nclimate1846</w:t>
      </w:r>
    </w:p>
    <w:p w14:paraId="55CCB833" w14:textId="77777777" w:rsidR="00D03E5E" w:rsidRPr="008047DF" w:rsidRDefault="00D03E5E" w:rsidP="00F66D5B">
      <w:pPr>
        <w:pStyle w:val="NormalWeb"/>
        <w:ind w:left="540" w:hanging="540"/>
        <w:rPr>
          <w:noProof/>
          <w:sz w:val="22"/>
        </w:rPr>
      </w:pPr>
      <w:r w:rsidRPr="00221ABE">
        <w:rPr>
          <w:b/>
          <w:noProof/>
          <w:sz w:val="22"/>
        </w:rPr>
        <w:t>Oksanen, J., Guillaume Blanchet, F., Kindt, R., Legendre, P., Minchin, P.R., O'Hara, R.B., Simpson, G.L.</w:t>
      </w:r>
      <w:r>
        <w:rPr>
          <w:b/>
          <w:noProof/>
          <w:sz w:val="22"/>
        </w:rPr>
        <w:t>, Solymos P., Stevens, M.H.H., and</w:t>
      </w:r>
      <w:r w:rsidRPr="00221ABE">
        <w:rPr>
          <w:b/>
          <w:noProof/>
          <w:sz w:val="22"/>
        </w:rPr>
        <w:t xml:space="preserve"> Wagner, H.</w:t>
      </w:r>
      <w:r w:rsidRPr="008047DF">
        <w:rPr>
          <w:noProof/>
          <w:sz w:val="22"/>
        </w:rPr>
        <w:t xml:space="preserve"> (2013). vegan: Community Ecology Package. R package version 2.0-8. http://CRAN.R-project.org/package=vegan.</w:t>
      </w:r>
    </w:p>
    <w:p w14:paraId="29C351DF" w14:textId="77777777" w:rsidR="00D03E5E" w:rsidRPr="008047DF" w:rsidRDefault="00D03E5E" w:rsidP="00F66D5B">
      <w:pPr>
        <w:pStyle w:val="NormalWeb"/>
        <w:ind w:left="540" w:hanging="540"/>
        <w:rPr>
          <w:noProof/>
          <w:sz w:val="22"/>
        </w:rPr>
      </w:pPr>
      <w:r w:rsidRPr="00221ABE">
        <w:rPr>
          <w:b/>
          <w:noProof/>
          <w:sz w:val="22"/>
        </w:rPr>
        <w:t>Orr, J. C., Fabry, V. J., Aumont, O., Bopp, L., Doney, S. C., Feely, R.A., Gnandesikan, A., Gruber, N., Ishida, A., Joos, F. et al.</w:t>
      </w:r>
      <w:r w:rsidRPr="008047DF">
        <w:rPr>
          <w:noProof/>
          <w:sz w:val="22"/>
        </w:rPr>
        <w:t xml:space="preserve"> (2005). Anthropogenic ocean acidification over the twenty-first century and its impact on calcifying organisms. </w:t>
      </w:r>
      <w:r w:rsidRPr="008047DF">
        <w:rPr>
          <w:i/>
          <w:iCs/>
          <w:noProof/>
          <w:sz w:val="22"/>
        </w:rPr>
        <w:t>Nature</w:t>
      </w:r>
      <w:r w:rsidRPr="008047DF">
        <w:rPr>
          <w:noProof/>
          <w:sz w:val="22"/>
        </w:rPr>
        <w:t xml:space="preserve">, </w:t>
      </w:r>
      <w:r w:rsidRPr="00221ABE">
        <w:rPr>
          <w:b/>
          <w:iCs/>
          <w:noProof/>
          <w:sz w:val="22"/>
        </w:rPr>
        <w:t>437</w:t>
      </w:r>
      <w:r w:rsidRPr="008047DF">
        <w:rPr>
          <w:noProof/>
          <w:sz w:val="22"/>
        </w:rPr>
        <w:t>(7059), 681–6. doi:10.1038/nature04095</w:t>
      </w:r>
    </w:p>
    <w:p w14:paraId="4528AD94" w14:textId="77777777" w:rsidR="00D03E5E" w:rsidRPr="008047DF" w:rsidRDefault="00D03E5E" w:rsidP="00F66D5B">
      <w:pPr>
        <w:pStyle w:val="NormalWeb"/>
        <w:ind w:left="540" w:hanging="540"/>
        <w:rPr>
          <w:noProof/>
          <w:sz w:val="22"/>
        </w:rPr>
      </w:pPr>
      <w:r w:rsidRPr="00221ABE">
        <w:rPr>
          <w:b/>
          <w:noProof/>
          <w:sz w:val="22"/>
        </w:rPr>
        <w:t>Paine, R. T.</w:t>
      </w:r>
      <w:r w:rsidRPr="008047DF">
        <w:rPr>
          <w:noProof/>
          <w:sz w:val="22"/>
        </w:rPr>
        <w:t xml:space="preserve"> (1971). Energy flow in a natural population of the herbivorous gastropod Tegula funebralis. </w:t>
      </w:r>
      <w:r w:rsidRPr="008047DF">
        <w:rPr>
          <w:i/>
          <w:iCs/>
          <w:noProof/>
          <w:sz w:val="22"/>
        </w:rPr>
        <w:t>Limnology and Oceanography</w:t>
      </w:r>
      <w:r w:rsidRPr="008047DF">
        <w:rPr>
          <w:noProof/>
          <w:sz w:val="22"/>
        </w:rPr>
        <w:t xml:space="preserve">, </w:t>
      </w:r>
      <w:r w:rsidRPr="00221ABE">
        <w:rPr>
          <w:b/>
          <w:iCs/>
          <w:noProof/>
          <w:sz w:val="22"/>
        </w:rPr>
        <w:t>16</w:t>
      </w:r>
      <w:r w:rsidRPr="008047DF">
        <w:rPr>
          <w:noProof/>
          <w:sz w:val="22"/>
        </w:rPr>
        <w:t>(1), 86–98.</w:t>
      </w:r>
    </w:p>
    <w:p w14:paraId="4497F13D" w14:textId="77777777" w:rsidR="00D03E5E" w:rsidRPr="001F660A" w:rsidRDefault="00D03E5E" w:rsidP="00F66D5B">
      <w:pPr>
        <w:pStyle w:val="NormalWeb"/>
        <w:ind w:left="540" w:hanging="540"/>
        <w:rPr>
          <w:b/>
          <w:noProof/>
          <w:sz w:val="22"/>
        </w:rPr>
      </w:pPr>
      <w:r w:rsidRPr="00221ABE">
        <w:rPr>
          <w:b/>
          <w:noProof/>
          <w:sz w:val="22"/>
        </w:rPr>
        <w:t>Palmer, A. R.</w:t>
      </w:r>
      <w:r w:rsidRPr="008047DF">
        <w:rPr>
          <w:noProof/>
          <w:sz w:val="22"/>
        </w:rPr>
        <w:t xml:space="preserve"> (1992). Calcification in marine molluscs: how costly is it?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89</w:t>
      </w:r>
      <w:r w:rsidRPr="008047DF">
        <w:rPr>
          <w:noProof/>
          <w:sz w:val="22"/>
        </w:rPr>
        <w:t>(4), 1379–82.</w:t>
      </w:r>
    </w:p>
    <w:p w14:paraId="140E8F46" w14:textId="77777777" w:rsidR="00D03E5E" w:rsidRPr="00596E7C" w:rsidRDefault="00D03E5E" w:rsidP="00F66D5B">
      <w:pPr>
        <w:pStyle w:val="NormalWeb"/>
        <w:ind w:left="540" w:hanging="540"/>
        <w:rPr>
          <w:noProof/>
          <w:sz w:val="22"/>
        </w:rPr>
      </w:pPr>
      <w:r>
        <w:rPr>
          <w:b/>
          <w:noProof/>
          <w:sz w:val="22"/>
        </w:rPr>
        <w:t>Pamplona, R., Barja, G., and</w:t>
      </w:r>
      <w:r w:rsidRPr="001F660A">
        <w:rPr>
          <w:b/>
          <w:noProof/>
          <w:sz w:val="22"/>
        </w:rPr>
        <w:t xml:space="preserve"> Portero-Otín, M.</w:t>
      </w:r>
      <w:r w:rsidRPr="00596E7C">
        <w:rPr>
          <w:noProof/>
          <w:sz w:val="22"/>
        </w:rPr>
        <w:t xml:space="preserve"> (2002). Membrane Fatty Acid Unsaturation, Protection against Oxidative Stress, and Maximum Life Span. </w:t>
      </w:r>
      <w:r w:rsidRPr="00596E7C">
        <w:rPr>
          <w:i/>
          <w:iCs/>
          <w:noProof/>
          <w:sz w:val="22"/>
        </w:rPr>
        <w:t>Annals of the New York Academy of Sciences</w:t>
      </w:r>
      <w:r w:rsidRPr="00596E7C">
        <w:rPr>
          <w:noProof/>
          <w:sz w:val="22"/>
        </w:rPr>
        <w:t xml:space="preserve">, </w:t>
      </w:r>
      <w:r w:rsidRPr="001F660A">
        <w:rPr>
          <w:b/>
          <w:iCs/>
          <w:noProof/>
          <w:sz w:val="22"/>
        </w:rPr>
        <w:t>959</w:t>
      </w:r>
      <w:r w:rsidRPr="00596E7C">
        <w:rPr>
          <w:noProof/>
          <w:sz w:val="22"/>
        </w:rPr>
        <w:t>, 475–490.</w:t>
      </w:r>
    </w:p>
    <w:p w14:paraId="0D9B294E" w14:textId="77777777" w:rsidR="00D03E5E" w:rsidRPr="008047DF" w:rsidRDefault="00D03E5E" w:rsidP="00F66D5B">
      <w:pPr>
        <w:pStyle w:val="NormalWeb"/>
        <w:ind w:left="540" w:hanging="540"/>
        <w:rPr>
          <w:noProof/>
          <w:sz w:val="22"/>
        </w:rPr>
      </w:pPr>
      <w:r w:rsidRPr="00221ABE">
        <w:rPr>
          <w:b/>
          <w:noProof/>
          <w:sz w:val="22"/>
        </w:rPr>
        <w:t>Parker, L. M</w:t>
      </w:r>
      <w:r>
        <w:rPr>
          <w:b/>
          <w:noProof/>
          <w:sz w:val="22"/>
        </w:rPr>
        <w:t>., Ross, P. M., and O’Connor, W.A</w:t>
      </w:r>
      <w:r w:rsidRPr="00221ABE">
        <w:rPr>
          <w:b/>
          <w:noProof/>
          <w:sz w:val="22"/>
        </w:rPr>
        <w:t xml:space="preserve">. </w:t>
      </w:r>
      <w:r w:rsidRPr="008047DF">
        <w:rPr>
          <w:noProof/>
          <w:sz w:val="22"/>
        </w:rPr>
        <w:t>(2010). Comparing the effect of elevated pCO</w:t>
      </w:r>
      <w:r w:rsidRPr="0079158C">
        <w:rPr>
          <w:noProof/>
          <w:sz w:val="22"/>
          <w:vertAlign w:val="subscript"/>
        </w:rPr>
        <w:t>2</w:t>
      </w:r>
      <w:r w:rsidRPr="008047DF">
        <w:rPr>
          <w:noProof/>
          <w:sz w:val="22"/>
        </w:rPr>
        <w:t xml:space="preserve"> and temperature on the fertilization and early development of two species of oysters. </w:t>
      </w:r>
      <w:r w:rsidRPr="008047DF">
        <w:rPr>
          <w:i/>
          <w:iCs/>
          <w:noProof/>
          <w:sz w:val="22"/>
        </w:rPr>
        <w:t>Marine Biology</w:t>
      </w:r>
      <w:r w:rsidRPr="008047DF">
        <w:rPr>
          <w:noProof/>
          <w:sz w:val="22"/>
        </w:rPr>
        <w:t xml:space="preserve">, </w:t>
      </w:r>
      <w:r w:rsidRPr="00221ABE">
        <w:rPr>
          <w:b/>
          <w:iCs/>
          <w:noProof/>
          <w:sz w:val="22"/>
        </w:rPr>
        <w:t>157</w:t>
      </w:r>
      <w:r w:rsidRPr="008047DF">
        <w:rPr>
          <w:noProof/>
          <w:sz w:val="22"/>
        </w:rPr>
        <w:t>(11), 2435–2452. doi:10.1007/s00227-010-1508-3</w:t>
      </w:r>
    </w:p>
    <w:p w14:paraId="148C43A5" w14:textId="77777777" w:rsidR="00D03E5E" w:rsidRPr="008047DF" w:rsidRDefault="00D03E5E" w:rsidP="00F66D5B">
      <w:pPr>
        <w:pStyle w:val="NormalWeb"/>
        <w:ind w:left="540" w:hanging="540"/>
        <w:rPr>
          <w:noProof/>
          <w:sz w:val="22"/>
        </w:rPr>
      </w:pPr>
      <w:r w:rsidRPr="00221ABE">
        <w:rPr>
          <w:b/>
          <w:noProof/>
          <w:sz w:val="22"/>
        </w:rPr>
        <w:t>Parrou, J. L., Teste,</w:t>
      </w:r>
      <w:r>
        <w:rPr>
          <w:b/>
          <w:noProof/>
          <w:sz w:val="22"/>
        </w:rPr>
        <w:t xml:space="preserve"> M., Franqois, J., Durand, G., and</w:t>
      </w:r>
      <w:r w:rsidRPr="00221ABE">
        <w:rPr>
          <w:b/>
          <w:noProof/>
          <w:sz w:val="22"/>
        </w:rPr>
        <w:t xml:space="preserve"> Cnrs, U. M. R. </w:t>
      </w:r>
      <w:r w:rsidRPr="008047DF">
        <w:rPr>
          <w:noProof/>
          <w:sz w:val="22"/>
        </w:rPr>
        <w:t>(1997). Effects of various types of stress on the metabolism of reserve carbohydrates in Saccharomyces cerevisiae</w:t>
      </w:r>
      <w:r w:rsidRPr="008047DF">
        <w:rPr>
          <w:rFonts w:ascii="Times New Roman" w:hAnsi="Times New Roman"/>
          <w:noProof/>
          <w:sz w:val="22"/>
        </w:rPr>
        <w:t> </w:t>
      </w:r>
      <w:r w:rsidRPr="008047DF">
        <w:rPr>
          <w:noProof/>
          <w:sz w:val="22"/>
        </w:rPr>
        <w:t>: genetic evidence for a stress-induce</w:t>
      </w:r>
      <w:r>
        <w:rPr>
          <w:noProof/>
          <w:sz w:val="22"/>
        </w:rPr>
        <w:t xml:space="preserve">d recycling of glycogen and trehalose. </w:t>
      </w:r>
      <w:r>
        <w:rPr>
          <w:i/>
          <w:noProof/>
          <w:sz w:val="22"/>
        </w:rPr>
        <w:t>Microbiology</w:t>
      </w:r>
      <w:r>
        <w:rPr>
          <w:noProof/>
          <w:sz w:val="22"/>
        </w:rPr>
        <w:t xml:space="preserve">, </w:t>
      </w:r>
      <w:r>
        <w:rPr>
          <w:b/>
          <w:noProof/>
          <w:sz w:val="22"/>
        </w:rPr>
        <w:t>143</w:t>
      </w:r>
      <w:r>
        <w:rPr>
          <w:noProof/>
          <w:sz w:val="22"/>
        </w:rPr>
        <w:t>,</w:t>
      </w:r>
      <w:r w:rsidRPr="008047DF">
        <w:rPr>
          <w:noProof/>
          <w:sz w:val="22"/>
        </w:rPr>
        <w:t xml:space="preserve"> 1891–1900.</w:t>
      </w:r>
    </w:p>
    <w:p w14:paraId="640BCE28" w14:textId="77777777" w:rsidR="00D03E5E" w:rsidRPr="008047DF" w:rsidRDefault="00D03E5E" w:rsidP="00F66D5B">
      <w:pPr>
        <w:pStyle w:val="NormalWeb"/>
        <w:ind w:left="540" w:hanging="540"/>
        <w:rPr>
          <w:noProof/>
          <w:sz w:val="22"/>
        </w:rPr>
      </w:pPr>
      <w:r w:rsidRPr="00221ABE">
        <w:rPr>
          <w:b/>
          <w:noProof/>
          <w:sz w:val="22"/>
        </w:rPr>
        <w:t>Pespeni, M. H., Sanford, E., Gaylord, B., Hill, T. M., Hosfelt, J. D., Jaris, H. K., LaVigne, M., Lenz, E.A., Russell, A.D., Young, M.D., et al.</w:t>
      </w:r>
      <w:r w:rsidRPr="008047DF">
        <w:rPr>
          <w:noProof/>
          <w:sz w:val="22"/>
        </w:rPr>
        <w:t xml:space="preserve"> (2013). Evolutionary change during experimental ocean acidification.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10</w:t>
      </w:r>
      <w:r w:rsidRPr="008047DF">
        <w:rPr>
          <w:noProof/>
          <w:sz w:val="22"/>
        </w:rPr>
        <w:t>(17), 6937–42. doi:10.1073/pnas.1220673110</w:t>
      </w:r>
    </w:p>
    <w:p w14:paraId="33F0BDBB" w14:textId="77777777" w:rsidR="00D03E5E" w:rsidRPr="00596E7C" w:rsidRDefault="00D03E5E" w:rsidP="00F66D5B">
      <w:pPr>
        <w:pStyle w:val="NormalWeb"/>
        <w:ind w:left="540" w:hanging="540"/>
        <w:rPr>
          <w:noProof/>
          <w:sz w:val="22"/>
        </w:rPr>
      </w:pPr>
      <w:r w:rsidRPr="00221ABE">
        <w:rPr>
          <w:b/>
          <w:noProof/>
          <w:sz w:val="22"/>
        </w:rPr>
        <w:t xml:space="preserve">Pettersen, A. K., Turchini, G. M., </w:t>
      </w:r>
      <w:r>
        <w:rPr>
          <w:b/>
          <w:noProof/>
          <w:sz w:val="22"/>
        </w:rPr>
        <w:t xml:space="preserve">Jahangard, S., Ingram, B.A., and </w:t>
      </w:r>
      <w:r w:rsidRPr="00221ABE">
        <w:rPr>
          <w:b/>
          <w:noProof/>
          <w:sz w:val="22"/>
        </w:rPr>
        <w:t>Sherman, C. D. H.</w:t>
      </w:r>
      <w:r w:rsidRPr="008047DF">
        <w:rPr>
          <w:noProof/>
          <w:sz w:val="22"/>
        </w:rPr>
        <w:t xml:space="preserve"> (2010). Effects of different dietary microalgae on survival, growth, settlement and fatty acid composition of blue mussel (Mytilus galloprovincialis) larvae. </w:t>
      </w:r>
      <w:r w:rsidRPr="008047DF">
        <w:rPr>
          <w:i/>
          <w:iCs/>
          <w:noProof/>
          <w:sz w:val="22"/>
        </w:rPr>
        <w:t>Aquaculture</w:t>
      </w:r>
      <w:r w:rsidRPr="008047DF">
        <w:rPr>
          <w:noProof/>
          <w:sz w:val="22"/>
        </w:rPr>
        <w:t xml:space="preserve">, </w:t>
      </w:r>
      <w:r w:rsidRPr="00221ABE">
        <w:rPr>
          <w:b/>
          <w:iCs/>
          <w:noProof/>
          <w:sz w:val="22"/>
        </w:rPr>
        <w:t>309</w:t>
      </w:r>
      <w:r w:rsidRPr="008047DF">
        <w:rPr>
          <w:noProof/>
          <w:sz w:val="22"/>
        </w:rPr>
        <w:t>(1-4), 115–124. doi:10.1016/j.aquaculture.2010.09.024</w:t>
      </w:r>
    </w:p>
    <w:p w14:paraId="35AB89AC" w14:textId="77777777" w:rsidR="00D03E5E" w:rsidRPr="008047DF" w:rsidRDefault="00D03E5E" w:rsidP="00F66D5B">
      <w:pPr>
        <w:pStyle w:val="NormalWeb"/>
        <w:ind w:left="540" w:hanging="540"/>
        <w:rPr>
          <w:noProof/>
          <w:sz w:val="22"/>
        </w:rPr>
      </w:pPr>
      <w:r w:rsidRPr="00221ABE">
        <w:rPr>
          <w:b/>
          <w:noProof/>
          <w:sz w:val="22"/>
        </w:rPr>
        <w:t>R Core Team</w:t>
      </w:r>
      <w:r w:rsidRPr="008047DF">
        <w:rPr>
          <w:noProof/>
          <w:sz w:val="22"/>
        </w:rPr>
        <w:t xml:space="preserve"> (2013). R: A language and environment for statistical computing. R Foundation for Statistical Computing, Vienna, Austria. URL http://www.R-project.org/.</w:t>
      </w:r>
    </w:p>
    <w:p w14:paraId="10CD640E" w14:textId="77777777" w:rsidR="00D03E5E" w:rsidRPr="008047DF" w:rsidRDefault="00D03E5E" w:rsidP="00F66D5B">
      <w:pPr>
        <w:pStyle w:val="NormalWeb"/>
        <w:ind w:left="540" w:hanging="540"/>
        <w:rPr>
          <w:noProof/>
          <w:sz w:val="22"/>
        </w:rPr>
      </w:pPr>
      <w:r w:rsidRPr="00221ABE">
        <w:rPr>
          <w:b/>
          <w:noProof/>
          <w:sz w:val="22"/>
        </w:rPr>
        <w:t>Robbins, L.L., Hansen, M.E., Kleypas, J.A., and Meylan, S.C.</w:t>
      </w:r>
      <w:r w:rsidRPr="008047DF">
        <w:rPr>
          <w:noProof/>
          <w:sz w:val="22"/>
        </w:rPr>
        <w:t xml:space="preserve"> (2010). CO</w:t>
      </w:r>
      <w:r w:rsidRPr="0079158C">
        <w:rPr>
          <w:noProof/>
          <w:sz w:val="22"/>
          <w:vertAlign w:val="subscript"/>
        </w:rPr>
        <w:t>2</w:t>
      </w:r>
      <w:r w:rsidRPr="008047DF">
        <w:rPr>
          <w:noProof/>
          <w:sz w:val="22"/>
        </w:rPr>
        <w:t>calc - A user-friends seawater carbon calculator for Windows, Mac OS X, and iOS (iPhone): U.S. Geoglogical Survey Open-File Report 2010-1280. 17 pp.</w:t>
      </w:r>
    </w:p>
    <w:p w14:paraId="32841506" w14:textId="77777777" w:rsidR="00D03E5E" w:rsidRPr="008047DF" w:rsidRDefault="00D03E5E" w:rsidP="00F66D5B">
      <w:pPr>
        <w:pStyle w:val="NormalWeb"/>
        <w:ind w:left="540" w:hanging="540"/>
        <w:rPr>
          <w:noProof/>
          <w:sz w:val="22"/>
        </w:rPr>
      </w:pPr>
      <w:r w:rsidRPr="00221ABE">
        <w:rPr>
          <w:b/>
          <w:noProof/>
          <w:sz w:val="22"/>
        </w:rPr>
        <w:t>Rosenberg, G. D. and Hughes, W. W.</w:t>
      </w:r>
      <w:r w:rsidRPr="008047DF">
        <w:rPr>
          <w:noProof/>
          <w:sz w:val="22"/>
        </w:rPr>
        <w:t xml:space="preserve"> (1991). A metabolic model for the determination of shell composition in the bivalve mollusc, Mytilus edulis. </w:t>
      </w:r>
      <w:r w:rsidRPr="008047DF">
        <w:rPr>
          <w:i/>
          <w:iCs/>
          <w:noProof/>
          <w:sz w:val="22"/>
        </w:rPr>
        <w:t>Lethaia</w:t>
      </w:r>
      <w:r w:rsidRPr="008047DF">
        <w:rPr>
          <w:noProof/>
          <w:sz w:val="22"/>
        </w:rPr>
        <w:t xml:space="preserve">, </w:t>
      </w:r>
      <w:r w:rsidRPr="00221ABE">
        <w:rPr>
          <w:b/>
          <w:iCs/>
          <w:noProof/>
          <w:sz w:val="22"/>
        </w:rPr>
        <w:t>24</w:t>
      </w:r>
      <w:r w:rsidRPr="008047DF">
        <w:rPr>
          <w:noProof/>
          <w:sz w:val="22"/>
        </w:rPr>
        <w:t>(1), 83–96.</w:t>
      </w:r>
    </w:p>
    <w:p w14:paraId="102759E7" w14:textId="77777777" w:rsidR="00D03E5E" w:rsidRPr="008047DF" w:rsidRDefault="00D03E5E" w:rsidP="00F66D5B">
      <w:pPr>
        <w:pStyle w:val="NormalWeb"/>
        <w:ind w:left="540" w:hanging="540"/>
        <w:rPr>
          <w:noProof/>
          <w:sz w:val="22"/>
        </w:rPr>
      </w:pPr>
      <w:r w:rsidRPr="00221ABE">
        <w:rPr>
          <w:b/>
          <w:noProof/>
          <w:sz w:val="22"/>
        </w:rPr>
        <w:t>Soudant, P., Van Ryckeghem, K., Marty, Y., Moal, J., Samain, J. F., and Sorgeloos, P.</w:t>
      </w:r>
      <w:r w:rsidRPr="008047DF">
        <w:rPr>
          <w:noProof/>
          <w:sz w:val="22"/>
        </w:rPr>
        <w:t xml:space="preserve"> (1999). Comparison of the lipid class and fatty acid composition between a reproductive cycle in nature and a standard hatchery conditioning of the Pacific Oyster Crassostrea gigas. </w:t>
      </w:r>
      <w:r w:rsidRPr="008047DF">
        <w:rPr>
          <w:i/>
          <w:iCs/>
          <w:noProof/>
          <w:sz w:val="22"/>
        </w:rPr>
        <w:t>Comparative Biochemistry and Physiology Part B: Biochemistry and Molecular Biology</w:t>
      </w:r>
      <w:r w:rsidRPr="008047DF">
        <w:rPr>
          <w:noProof/>
          <w:sz w:val="22"/>
        </w:rPr>
        <w:t xml:space="preserve">, </w:t>
      </w:r>
      <w:r w:rsidRPr="00221ABE">
        <w:rPr>
          <w:b/>
          <w:iCs/>
          <w:noProof/>
          <w:sz w:val="22"/>
        </w:rPr>
        <w:t>123</w:t>
      </w:r>
      <w:r w:rsidRPr="008047DF">
        <w:rPr>
          <w:noProof/>
          <w:sz w:val="22"/>
        </w:rPr>
        <w:t>(2), 209–222. doi:10.1016/S0305-0491(99)00063-2</w:t>
      </w:r>
    </w:p>
    <w:p w14:paraId="50B0BAC6" w14:textId="77777777" w:rsidR="00D03E5E" w:rsidRPr="008047DF" w:rsidRDefault="00D03E5E" w:rsidP="00F66D5B">
      <w:pPr>
        <w:pStyle w:val="NormalWeb"/>
        <w:ind w:left="540" w:hanging="540"/>
        <w:rPr>
          <w:noProof/>
          <w:sz w:val="22"/>
        </w:rPr>
      </w:pPr>
      <w:r w:rsidRPr="00221ABE">
        <w:rPr>
          <w:b/>
          <w:noProof/>
          <w:sz w:val="22"/>
        </w:rPr>
        <w:t xml:space="preserve">Storey, J. D. </w:t>
      </w:r>
      <w:r w:rsidRPr="008047DF">
        <w:rPr>
          <w:noProof/>
          <w:sz w:val="22"/>
        </w:rPr>
        <w:t xml:space="preserve">(2002). A direct approach to false discovery rates. </w:t>
      </w:r>
      <w:r w:rsidRPr="008047DF">
        <w:rPr>
          <w:i/>
          <w:iCs/>
          <w:noProof/>
          <w:sz w:val="22"/>
        </w:rPr>
        <w:t>Journal of the Royal Statistical Society: Series B (Statistical Methodology)</w:t>
      </w:r>
      <w:r w:rsidRPr="008047DF">
        <w:rPr>
          <w:noProof/>
          <w:sz w:val="22"/>
        </w:rPr>
        <w:t xml:space="preserve">, </w:t>
      </w:r>
      <w:r w:rsidRPr="00221ABE">
        <w:rPr>
          <w:b/>
          <w:iCs/>
          <w:noProof/>
          <w:sz w:val="22"/>
        </w:rPr>
        <w:t>64</w:t>
      </w:r>
      <w:r w:rsidRPr="008047DF">
        <w:rPr>
          <w:noProof/>
          <w:sz w:val="22"/>
        </w:rPr>
        <w:t>(3), 479–498. doi:10.1111/1467-9868.00346</w:t>
      </w:r>
    </w:p>
    <w:p w14:paraId="26FA1F30" w14:textId="77777777" w:rsidR="00D03E5E" w:rsidRPr="00596E7C" w:rsidRDefault="00D03E5E" w:rsidP="00F66D5B">
      <w:pPr>
        <w:pStyle w:val="NormalWeb"/>
        <w:ind w:left="540" w:hanging="540"/>
        <w:rPr>
          <w:noProof/>
          <w:sz w:val="22"/>
        </w:rPr>
      </w:pPr>
      <w:r w:rsidRPr="00221ABE">
        <w:rPr>
          <w:b/>
          <w:noProof/>
          <w:sz w:val="22"/>
        </w:rPr>
        <w:t>Storey, J. D. and Tibshirani, R.</w:t>
      </w:r>
      <w:r w:rsidRPr="008047DF">
        <w:rPr>
          <w:noProof/>
          <w:sz w:val="22"/>
        </w:rPr>
        <w:t xml:space="preserve"> (2003). Statistical significance for genomewide studies.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00</w:t>
      </w:r>
      <w:r w:rsidRPr="008047DF">
        <w:rPr>
          <w:noProof/>
          <w:sz w:val="22"/>
        </w:rPr>
        <w:t>(16), 9440–5. doi:10.1073/pnas.1530509100</w:t>
      </w:r>
    </w:p>
    <w:p w14:paraId="648B456F" w14:textId="77777777" w:rsidR="00D03E5E" w:rsidRPr="008047DF" w:rsidRDefault="00D03E5E" w:rsidP="00F66D5B">
      <w:pPr>
        <w:pStyle w:val="NormalWeb"/>
        <w:ind w:left="540" w:hanging="540"/>
        <w:rPr>
          <w:noProof/>
          <w:sz w:val="22"/>
        </w:rPr>
      </w:pPr>
      <w:r w:rsidRPr="00221ABE">
        <w:rPr>
          <w:b/>
          <w:noProof/>
          <w:sz w:val="22"/>
        </w:rPr>
        <w:t>Stumpp, M., Wren, J., Melzner, F., Thorndyke, M. C., and Dupont, S. T.</w:t>
      </w:r>
      <w:r w:rsidRPr="008047DF">
        <w:rPr>
          <w:noProof/>
          <w:sz w:val="22"/>
        </w:rPr>
        <w:t xml:space="preserve"> (2011). CO</w:t>
      </w:r>
      <w:r w:rsidRPr="0079158C">
        <w:rPr>
          <w:noProof/>
          <w:sz w:val="22"/>
          <w:vertAlign w:val="subscript"/>
        </w:rPr>
        <w:t>2</w:t>
      </w:r>
      <w:r w:rsidRPr="008047DF">
        <w:rPr>
          <w:noProof/>
          <w:sz w:val="22"/>
        </w:rPr>
        <w:t xml:space="preserve"> induced seawater acidification impacts sea urchin larval development I: elevated metabolic rates decrease scope for growth and induce developmental delay.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0</w:t>
      </w:r>
      <w:r w:rsidRPr="008047DF">
        <w:rPr>
          <w:noProof/>
          <w:sz w:val="22"/>
        </w:rPr>
        <w:t>(3), 331–40. doi:10.1016/j.cbpa.2011.06.022</w:t>
      </w:r>
    </w:p>
    <w:p w14:paraId="4DF39ABA" w14:textId="77777777" w:rsidR="00D03E5E" w:rsidRPr="008047DF" w:rsidRDefault="00D03E5E" w:rsidP="00F66D5B">
      <w:pPr>
        <w:pStyle w:val="NormalWeb"/>
        <w:ind w:left="540" w:hanging="540"/>
        <w:rPr>
          <w:noProof/>
          <w:sz w:val="22"/>
        </w:rPr>
      </w:pPr>
      <w:r w:rsidRPr="00221ABE">
        <w:rPr>
          <w:b/>
          <w:noProof/>
          <w:sz w:val="22"/>
        </w:rPr>
        <w:t>Talmage, S. C., and Gobler, C. J.</w:t>
      </w:r>
      <w:r w:rsidRPr="008047DF">
        <w:rPr>
          <w:noProof/>
          <w:sz w:val="22"/>
        </w:rPr>
        <w:t xml:space="preserve"> (2011). Effects of elevated temperature and carbon dioxide on the growth and survival of larvae and juveniles of three species of northwest Atlantic bivalves. </w:t>
      </w:r>
      <w:r w:rsidRPr="008047DF">
        <w:rPr>
          <w:i/>
          <w:iCs/>
          <w:noProof/>
          <w:sz w:val="22"/>
        </w:rPr>
        <w:t>PloS one</w:t>
      </w:r>
      <w:r w:rsidRPr="008047DF">
        <w:rPr>
          <w:noProof/>
          <w:sz w:val="22"/>
        </w:rPr>
        <w:t xml:space="preserve">, </w:t>
      </w:r>
      <w:r w:rsidRPr="00221ABE">
        <w:rPr>
          <w:b/>
          <w:iCs/>
          <w:noProof/>
          <w:sz w:val="22"/>
        </w:rPr>
        <w:t>6</w:t>
      </w:r>
      <w:r w:rsidRPr="008047DF">
        <w:rPr>
          <w:noProof/>
          <w:sz w:val="22"/>
        </w:rPr>
        <w:t>(10), e26941. doi:10.1371/journal.pone.0026941</w:t>
      </w:r>
    </w:p>
    <w:p w14:paraId="15839E86" w14:textId="77777777" w:rsidR="00D03E5E" w:rsidRPr="008047DF" w:rsidRDefault="00D03E5E" w:rsidP="00F66D5B">
      <w:pPr>
        <w:pStyle w:val="NormalWeb"/>
        <w:ind w:left="540" w:hanging="540"/>
        <w:rPr>
          <w:noProof/>
          <w:sz w:val="22"/>
        </w:rPr>
      </w:pPr>
      <w:r w:rsidRPr="00221ABE">
        <w:rPr>
          <w:b/>
          <w:noProof/>
          <w:sz w:val="22"/>
        </w:rPr>
        <w:t xml:space="preserve">Timmins-Schiffman, E., Nunn, B. L., Goodlett, D. R., and Roberts, S. B. </w:t>
      </w:r>
      <w:r w:rsidRPr="008047DF">
        <w:rPr>
          <w:noProof/>
          <w:sz w:val="22"/>
        </w:rPr>
        <w:t xml:space="preserve">(2013). Shotgun proteomics as a viable approach for biological discovery in the Pacific oyster. </w:t>
      </w:r>
      <w:r w:rsidRPr="008047DF">
        <w:rPr>
          <w:i/>
          <w:iCs/>
          <w:noProof/>
          <w:sz w:val="22"/>
        </w:rPr>
        <w:t>Conservation Physiology</w:t>
      </w:r>
      <w:r w:rsidRPr="008047DF">
        <w:rPr>
          <w:noProof/>
          <w:sz w:val="22"/>
        </w:rPr>
        <w:t xml:space="preserve">, </w:t>
      </w:r>
      <w:r w:rsidRPr="00221ABE">
        <w:rPr>
          <w:b/>
          <w:iCs/>
          <w:noProof/>
          <w:sz w:val="22"/>
        </w:rPr>
        <w:t>1</w:t>
      </w:r>
      <w:r w:rsidRPr="008047DF">
        <w:rPr>
          <w:noProof/>
          <w:sz w:val="22"/>
        </w:rPr>
        <w:t>(1), cot009–cot009. doi:10.1093/conphys/cot009</w:t>
      </w:r>
    </w:p>
    <w:p w14:paraId="7565430F" w14:textId="77777777" w:rsidR="00D03E5E" w:rsidRPr="008047DF" w:rsidRDefault="00D03E5E" w:rsidP="00F66D5B">
      <w:pPr>
        <w:pStyle w:val="NormalWeb"/>
        <w:ind w:left="540" w:hanging="540"/>
        <w:rPr>
          <w:noProof/>
          <w:sz w:val="22"/>
        </w:rPr>
      </w:pPr>
      <w:r w:rsidRPr="00221ABE">
        <w:rPr>
          <w:b/>
          <w:noProof/>
          <w:sz w:val="22"/>
        </w:rPr>
        <w:t>Timmins-Schiffman, Emma, O’Donnell, M. J., Friedman, C. S., and Roberts, S. B.</w:t>
      </w:r>
      <w:r w:rsidRPr="008047DF">
        <w:rPr>
          <w:noProof/>
          <w:sz w:val="22"/>
        </w:rPr>
        <w:t xml:space="preserve"> (2012). Elevated pCO</w:t>
      </w:r>
      <w:r w:rsidRPr="0079158C">
        <w:rPr>
          <w:noProof/>
          <w:sz w:val="22"/>
          <w:vertAlign w:val="subscript"/>
        </w:rPr>
        <w:t>2</w:t>
      </w:r>
      <w:r w:rsidRPr="008047DF">
        <w:rPr>
          <w:noProof/>
          <w:sz w:val="22"/>
        </w:rPr>
        <w:t xml:space="preserve"> causes developmental delay in early larval Pacific oysters, Crassostrea gigas. </w:t>
      </w:r>
      <w:r w:rsidRPr="008047DF">
        <w:rPr>
          <w:i/>
          <w:iCs/>
          <w:noProof/>
          <w:sz w:val="22"/>
        </w:rPr>
        <w:t>Marine Biology</w:t>
      </w:r>
      <w:r w:rsidRPr="008047DF">
        <w:rPr>
          <w:noProof/>
          <w:sz w:val="22"/>
        </w:rPr>
        <w:t xml:space="preserve">, </w:t>
      </w:r>
      <w:r w:rsidRPr="00221ABE">
        <w:rPr>
          <w:b/>
          <w:iCs/>
          <w:noProof/>
          <w:sz w:val="22"/>
        </w:rPr>
        <w:t>160</w:t>
      </w:r>
      <w:r w:rsidRPr="008047DF">
        <w:rPr>
          <w:noProof/>
          <w:sz w:val="22"/>
        </w:rPr>
        <w:t>(8), 1973–1982. doi:10.1007/s00227-012-2055-x</w:t>
      </w:r>
    </w:p>
    <w:p w14:paraId="48CA821F" w14:textId="77777777" w:rsidR="00D03E5E" w:rsidRPr="00596E7C" w:rsidRDefault="00D03E5E" w:rsidP="00F66D5B">
      <w:pPr>
        <w:pStyle w:val="NormalWeb"/>
        <w:ind w:left="540" w:hanging="540"/>
        <w:rPr>
          <w:noProof/>
          <w:sz w:val="22"/>
        </w:rPr>
      </w:pPr>
      <w:r w:rsidRPr="00221ABE">
        <w:rPr>
          <w:b/>
          <w:noProof/>
          <w:sz w:val="22"/>
        </w:rPr>
        <w:t>Todgham, A. E., and Hofmann, G. E.</w:t>
      </w:r>
      <w:r w:rsidRPr="008047DF">
        <w:rPr>
          <w:noProof/>
          <w:sz w:val="22"/>
        </w:rPr>
        <w:t xml:space="preserve"> (2009). Transcriptomic response of sea urchin larvae Strongylocentrotus purpuratus to CO2-driven seawater acidification. </w:t>
      </w:r>
      <w:r w:rsidRPr="008047DF">
        <w:rPr>
          <w:i/>
          <w:iCs/>
          <w:noProof/>
          <w:sz w:val="22"/>
        </w:rPr>
        <w:t>The Journal of experimental biology</w:t>
      </w:r>
      <w:r w:rsidRPr="008047DF">
        <w:rPr>
          <w:noProof/>
          <w:sz w:val="22"/>
        </w:rPr>
        <w:t xml:space="preserve">, </w:t>
      </w:r>
      <w:r w:rsidRPr="00221ABE">
        <w:rPr>
          <w:b/>
          <w:iCs/>
          <w:noProof/>
          <w:sz w:val="22"/>
        </w:rPr>
        <w:t>212</w:t>
      </w:r>
      <w:r>
        <w:rPr>
          <w:noProof/>
          <w:sz w:val="22"/>
        </w:rPr>
        <w:t>(</w:t>
      </w:r>
      <w:r w:rsidRPr="008047DF">
        <w:rPr>
          <w:noProof/>
          <w:sz w:val="22"/>
        </w:rPr>
        <w:t>16), 2579–94. doi:10.1242/jeb.032540</w:t>
      </w:r>
    </w:p>
    <w:p w14:paraId="1BEEB9DA" w14:textId="77777777" w:rsidR="00D03E5E" w:rsidRPr="008047DF" w:rsidRDefault="00D03E5E" w:rsidP="00F66D5B">
      <w:pPr>
        <w:pStyle w:val="NormalWeb"/>
        <w:ind w:left="540" w:hanging="540"/>
        <w:rPr>
          <w:noProof/>
          <w:sz w:val="22"/>
        </w:rPr>
      </w:pPr>
      <w:r w:rsidRPr="00221ABE">
        <w:rPr>
          <w:b/>
          <w:noProof/>
          <w:sz w:val="22"/>
        </w:rPr>
        <w:t>Tomanek, L., Zuzow, M. J., Ivanina, A. V, Beniash, E., and Sokolova, I. M.</w:t>
      </w:r>
      <w:r w:rsidRPr="008047DF">
        <w:rPr>
          <w:noProof/>
          <w:sz w:val="22"/>
        </w:rPr>
        <w:t xml:space="preserve"> (2011). Proteomic response to elevated PCO</w:t>
      </w:r>
      <w:r w:rsidRPr="0079158C">
        <w:rPr>
          <w:noProof/>
          <w:sz w:val="22"/>
          <w:vertAlign w:val="subscript"/>
        </w:rPr>
        <w:t>2</w:t>
      </w:r>
      <w:r w:rsidRPr="008047DF">
        <w:rPr>
          <w:noProof/>
          <w:sz w:val="22"/>
        </w:rPr>
        <w:t xml:space="preserve"> level in eastern oysters, Crassostrea virginica: evidence for oxidative stress. </w:t>
      </w:r>
      <w:r w:rsidRPr="008047DF">
        <w:rPr>
          <w:i/>
          <w:iCs/>
          <w:noProof/>
          <w:sz w:val="22"/>
        </w:rPr>
        <w:t>The Journal of experimental biology</w:t>
      </w:r>
      <w:r w:rsidRPr="008047DF">
        <w:rPr>
          <w:noProof/>
          <w:sz w:val="22"/>
        </w:rPr>
        <w:t xml:space="preserve">, </w:t>
      </w:r>
      <w:r w:rsidRPr="0080670D">
        <w:rPr>
          <w:b/>
          <w:iCs/>
          <w:noProof/>
          <w:sz w:val="22"/>
        </w:rPr>
        <w:t>214</w:t>
      </w:r>
      <w:r>
        <w:rPr>
          <w:noProof/>
          <w:sz w:val="22"/>
        </w:rPr>
        <w:t>(</w:t>
      </w:r>
      <w:r w:rsidRPr="008047DF">
        <w:rPr>
          <w:noProof/>
          <w:sz w:val="22"/>
        </w:rPr>
        <w:t>11), 1836–44. doi:10.1242/jeb.055475</w:t>
      </w:r>
    </w:p>
    <w:p w14:paraId="305CAAD3" w14:textId="77777777" w:rsidR="00D03E5E" w:rsidRPr="00596E7C" w:rsidRDefault="00D03E5E" w:rsidP="00F66D5B">
      <w:pPr>
        <w:pStyle w:val="NormalWeb"/>
        <w:ind w:left="540" w:hanging="540"/>
        <w:rPr>
          <w:noProof/>
          <w:sz w:val="22"/>
        </w:rPr>
      </w:pPr>
      <w:r w:rsidRPr="00221ABE">
        <w:rPr>
          <w:b/>
          <w:noProof/>
          <w:sz w:val="22"/>
        </w:rPr>
        <w:t>Trider, D. J., and Castell, J. D.</w:t>
      </w:r>
      <w:r w:rsidRPr="008047DF">
        <w:rPr>
          <w:noProof/>
          <w:sz w:val="22"/>
        </w:rPr>
        <w:t xml:space="preserve"> (1980). Effect of dietary lipids on growth, tissue composition and metabolism of the oyster (Crassostrea virginica). </w:t>
      </w:r>
      <w:r w:rsidRPr="008047DF">
        <w:rPr>
          <w:i/>
          <w:iCs/>
          <w:noProof/>
          <w:sz w:val="22"/>
        </w:rPr>
        <w:t>The Journal of nutrition</w:t>
      </w:r>
      <w:r w:rsidRPr="008047DF">
        <w:rPr>
          <w:noProof/>
          <w:sz w:val="22"/>
        </w:rPr>
        <w:t xml:space="preserve">, </w:t>
      </w:r>
      <w:r w:rsidRPr="0080670D">
        <w:rPr>
          <w:b/>
          <w:iCs/>
          <w:noProof/>
          <w:sz w:val="22"/>
        </w:rPr>
        <w:t>110</w:t>
      </w:r>
      <w:r>
        <w:rPr>
          <w:noProof/>
          <w:sz w:val="22"/>
        </w:rPr>
        <w:t>(7), 1303–9.</w:t>
      </w:r>
    </w:p>
    <w:p w14:paraId="6E123731" w14:textId="77777777" w:rsidR="00D03E5E" w:rsidRPr="00596E7C" w:rsidRDefault="00D03E5E" w:rsidP="00F66D5B">
      <w:pPr>
        <w:pStyle w:val="NormalWeb"/>
        <w:ind w:left="540" w:hanging="540"/>
        <w:rPr>
          <w:noProof/>
          <w:sz w:val="22"/>
        </w:rPr>
      </w:pPr>
      <w:r w:rsidRPr="001F660A">
        <w:rPr>
          <w:b/>
          <w:noProof/>
          <w:sz w:val="22"/>
        </w:rPr>
        <w:t>Vijayan, M. M., and Moon, T. W.</w:t>
      </w:r>
      <w:r w:rsidRPr="00596E7C">
        <w:rPr>
          <w:noProof/>
          <w:sz w:val="22"/>
        </w:rPr>
        <w:t xml:space="preserve"> (1992). Acute Handling Stress Alters Hepatic Glycogen Metabolism in Food-Deprived Rainbow Trout (Oncorhynchus mykiss). </w:t>
      </w:r>
      <w:r w:rsidRPr="00596E7C">
        <w:rPr>
          <w:i/>
          <w:iCs/>
          <w:noProof/>
          <w:sz w:val="22"/>
        </w:rPr>
        <w:t>Canadian Journal of Fisheries and Aquatic Sciences</w:t>
      </w:r>
      <w:r w:rsidRPr="00596E7C">
        <w:rPr>
          <w:noProof/>
          <w:sz w:val="22"/>
        </w:rPr>
        <w:t xml:space="preserve">, </w:t>
      </w:r>
      <w:r w:rsidRPr="001F660A">
        <w:rPr>
          <w:b/>
          <w:iCs/>
          <w:noProof/>
          <w:sz w:val="22"/>
        </w:rPr>
        <w:t>49</w:t>
      </w:r>
      <w:r w:rsidRPr="00596E7C">
        <w:rPr>
          <w:noProof/>
          <w:sz w:val="22"/>
        </w:rPr>
        <w:t>, 2260–2266.</w:t>
      </w:r>
    </w:p>
    <w:p w14:paraId="4BDC4B23" w14:textId="77777777" w:rsidR="00D03E5E" w:rsidRPr="008047DF" w:rsidRDefault="00D03E5E" w:rsidP="00F66D5B">
      <w:pPr>
        <w:pStyle w:val="NormalWeb"/>
        <w:ind w:left="540" w:hanging="540"/>
        <w:rPr>
          <w:noProof/>
          <w:sz w:val="22"/>
        </w:rPr>
      </w:pPr>
      <w:r w:rsidRPr="00221ABE">
        <w:rPr>
          <w:b/>
          <w:noProof/>
          <w:sz w:val="22"/>
        </w:rPr>
        <w:t>Welladsen, H. M., Southgate, P. C.,  and Heimann, K.</w:t>
      </w:r>
      <w:r>
        <w:rPr>
          <w:noProof/>
          <w:sz w:val="22"/>
        </w:rPr>
        <w:t xml:space="preserve"> </w:t>
      </w:r>
      <w:r w:rsidRPr="008047DF">
        <w:rPr>
          <w:noProof/>
          <w:sz w:val="22"/>
        </w:rPr>
        <w:t>(2010). The effects of exposure to near-future levels of ocean acidification on shell characteristics of Pinctada fucata ( Bivalvia</w:t>
      </w:r>
      <w:r w:rsidRPr="008047DF">
        <w:rPr>
          <w:rFonts w:ascii="Times New Roman" w:hAnsi="Times New Roman"/>
          <w:noProof/>
          <w:sz w:val="22"/>
        </w:rPr>
        <w:t> </w:t>
      </w:r>
      <w:r>
        <w:rPr>
          <w:noProof/>
          <w:sz w:val="22"/>
        </w:rPr>
        <w:t xml:space="preserve">: Pteriidae ). </w:t>
      </w:r>
      <w:r>
        <w:rPr>
          <w:i/>
          <w:noProof/>
          <w:sz w:val="22"/>
        </w:rPr>
        <w:t>Molluscan Research</w:t>
      </w:r>
      <w:r>
        <w:rPr>
          <w:noProof/>
          <w:sz w:val="22"/>
        </w:rPr>
        <w:t>,</w:t>
      </w:r>
      <w:r w:rsidRPr="008047DF">
        <w:rPr>
          <w:noProof/>
          <w:sz w:val="22"/>
        </w:rPr>
        <w:t xml:space="preserve"> </w:t>
      </w:r>
      <w:r w:rsidRPr="0080670D">
        <w:rPr>
          <w:b/>
          <w:iCs/>
          <w:noProof/>
          <w:sz w:val="22"/>
        </w:rPr>
        <w:t>30</w:t>
      </w:r>
      <w:r w:rsidRPr="008047DF">
        <w:rPr>
          <w:noProof/>
          <w:sz w:val="22"/>
        </w:rPr>
        <w:t>(3), 125–130.</w:t>
      </w:r>
    </w:p>
    <w:p w14:paraId="5D3B4CC3" w14:textId="77777777" w:rsidR="00D03E5E" w:rsidRDefault="00D03E5E" w:rsidP="00F66D5B">
      <w:pPr>
        <w:pStyle w:val="NormalWeb"/>
        <w:ind w:left="540" w:hanging="540"/>
        <w:rPr>
          <w:noProof/>
          <w:sz w:val="22"/>
        </w:rPr>
      </w:pPr>
      <w:r w:rsidRPr="00221ABE">
        <w:rPr>
          <w:b/>
          <w:noProof/>
          <w:sz w:val="22"/>
        </w:rPr>
        <w:t>Wong, K. K. W., Lane, A. C., Leung, P. T. Y., and Thiyagarajan, V.</w:t>
      </w:r>
      <w:r w:rsidRPr="008047DF">
        <w:rPr>
          <w:noProof/>
          <w:sz w:val="22"/>
        </w:rPr>
        <w:t xml:space="preserve"> (2011). Response of larval barnacle proteome to CO(2)-driven seawater acidification. </w:t>
      </w:r>
      <w:r w:rsidRPr="008047DF">
        <w:rPr>
          <w:i/>
          <w:iCs/>
          <w:noProof/>
          <w:sz w:val="22"/>
        </w:rPr>
        <w:t>Comparative biochemistry and physiology. Part D, Genomics &amp; proteomics</w:t>
      </w:r>
      <w:r w:rsidRPr="008047DF">
        <w:rPr>
          <w:noProof/>
          <w:sz w:val="22"/>
        </w:rPr>
        <w:t xml:space="preserve">, </w:t>
      </w:r>
      <w:r w:rsidRPr="0080670D">
        <w:rPr>
          <w:b/>
          <w:iCs/>
          <w:noProof/>
          <w:sz w:val="22"/>
        </w:rPr>
        <w:t>6</w:t>
      </w:r>
      <w:r w:rsidRPr="008047DF">
        <w:rPr>
          <w:noProof/>
          <w:sz w:val="22"/>
        </w:rPr>
        <w:t>(3), 310–21. doi:10.1016/j.cbd.2011.07.001</w:t>
      </w:r>
    </w:p>
    <w:p w14:paraId="76E1E53F" w14:textId="46FCC6E1" w:rsidR="00071B1D" w:rsidRPr="00CC339E" w:rsidRDefault="00D03E5E" w:rsidP="00F66D5B">
      <w:pPr>
        <w:pStyle w:val="NormalWeb"/>
        <w:ind w:left="540" w:hanging="540"/>
        <w:rPr>
          <w:noProof/>
          <w:sz w:val="22"/>
        </w:rPr>
      </w:pPr>
      <w:r w:rsidRPr="001F660A">
        <w:rPr>
          <w:b/>
          <w:noProof/>
          <w:sz w:val="22"/>
        </w:rPr>
        <w:t>Yamada, T., Letunic, I., Okuda, S., Kanehisa, M., and Bork, P.</w:t>
      </w:r>
      <w:r w:rsidRPr="00596E7C">
        <w:rPr>
          <w:noProof/>
          <w:sz w:val="22"/>
        </w:rPr>
        <w:t xml:space="preserve"> (2011). iPath2.0: interactive pathway explorer. </w:t>
      </w:r>
      <w:r w:rsidRPr="00596E7C">
        <w:rPr>
          <w:i/>
          <w:iCs/>
          <w:noProof/>
          <w:sz w:val="22"/>
        </w:rPr>
        <w:t>Nucleic acids research</w:t>
      </w:r>
      <w:r w:rsidRPr="00596E7C">
        <w:rPr>
          <w:noProof/>
          <w:sz w:val="22"/>
        </w:rPr>
        <w:t xml:space="preserve">, </w:t>
      </w:r>
      <w:r w:rsidRPr="001F660A">
        <w:rPr>
          <w:b/>
          <w:iCs/>
          <w:noProof/>
          <w:sz w:val="22"/>
        </w:rPr>
        <w:t>39</w:t>
      </w:r>
      <w:r w:rsidRPr="00596E7C">
        <w:rPr>
          <w:noProof/>
          <w:sz w:val="22"/>
        </w:rPr>
        <w:t>(Web Server issue), W412–5. doi:10.1093/nar/gkr313</w:t>
      </w:r>
    </w:p>
    <w:p w14:paraId="099B66E2" w14:textId="77777777" w:rsidR="00C85C10" w:rsidRDefault="00C85C10" w:rsidP="00C85C10"/>
    <w:p w14:paraId="1F4F964B" w14:textId="77777777" w:rsidR="00590C70" w:rsidRDefault="00590C70" w:rsidP="00590C70">
      <w:pPr>
        <w:pStyle w:val="Heading1"/>
      </w:pPr>
      <w:bookmarkStart w:id="75" w:name="_Toc250547498"/>
      <w:r>
        <w:t>Synthesis and Conclusion</w:t>
      </w:r>
      <w:bookmarkEnd w:id="75"/>
    </w:p>
    <w:p w14:paraId="4B457C82" w14:textId="77777777" w:rsidR="00590C70" w:rsidRPr="00FC15CF" w:rsidRDefault="00590C70" w:rsidP="00590C70"/>
    <w:p w14:paraId="43C66915" w14:textId="77777777" w:rsidR="00590C70" w:rsidRDefault="00590C70" w:rsidP="00590C70">
      <w:pPr>
        <w:spacing w:line="360" w:lineRule="auto"/>
      </w:pPr>
      <w:r>
        <w:tab/>
        <w:t xml:space="preserve">The overall impacts of ocean acidification on marine bivalves are negative, leading to inhibited larval development and significant changes to molecular and phenotypic physiological responses across life stages.  However, many invertebrates also demonstrate extensive phenotypic plasticity in the face of ocean acidification, which may pave the way to adaptation to this environmental change.  Growth, development, and shell deposition continue at elevated </w:t>
      </w:r>
      <w:r w:rsidRPr="009B254F">
        <w:rPr>
          <w:i/>
        </w:rPr>
        <w:t>p</w:t>
      </w:r>
      <w:r>
        <w:t>CO</w:t>
      </w:r>
      <w:r w:rsidRPr="009B254F">
        <w:rPr>
          <w:vertAlign w:val="subscript"/>
        </w:rPr>
        <w:t>2</w:t>
      </w:r>
      <w:r>
        <w:rPr>
          <w:vertAlign w:val="subscript"/>
        </w:rPr>
        <w:t xml:space="preserve"> </w:t>
      </w:r>
      <w:r>
        <w:t xml:space="preserve">(usually at reduced rates), indicating a certain degree of tolerance in bivalves (Gaylord et al. 2011; Barros et al. 2013; Thomsen and Melzner 2010; Melzner et al. 2011; Dickinson et al. 2013). </w:t>
      </w:r>
      <w:r>
        <w:rPr>
          <w:rFonts w:ascii="Times" w:eastAsia="Times New Roman" w:hAnsi="Times" w:cs="Arial"/>
          <w:iCs/>
          <w:color w:val="000000"/>
          <w:lang w:eastAsia="en-US"/>
        </w:rPr>
        <w:t xml:space="preserve"> </w:t>
      </w:r>
      <w:r w:rsidRPr="008D6E3F">
        <w:t>This phenomenon may be due to the ecological and evolutionary history of many of these organisms.</w:t>
      </w:r>
      <w:r>
        <w:t xml:space="preserve">  Variability in responses to ocean acidification, which can signify tolerance in certain individuals, has been observed between species (Parker et al. 2010, 2012; Miller et al. 2009), habitats (Kelly et al. 2013), family groups (Yu et al. 2011), and offspring of broodstock exposed to different </w:t>
      </w:r>
      <w:r w:rsidRPr="009B254F">
        <w:rPr>
          <w:i/>
        </w:rPr>
        <w:t>p</w:t>
      </w:r>
      <w:r>
        <w:t>CO</w:t>
      </w:r>
      <w:r w:rsidRPr="009B254F">
        <w:rPr>
          <w:vertAlign w:val="subscript"/>
        </w:rPr>
        <w:t>2</w:t>
      </w:r>
      <w:r>
        <w:t xml:space="preserve"> regimes (Parker et al. 2012).  Most species studied in ocean acidification impact experiments are found in the nearshore environment, where they have been subjected to strong fluctuations in pH and other environmental parameters for generations.  Therefore, many of these species possess either the </w:t>
      </w:r>
      <w:r w:rsidRPr="008D6E3F">
        <w:t>plasticity or a rapid evolutionary capacity</w:t>
      </w:r>
      <w:r>
        <w:t xml:space="preserve"> (i.e. Pespeni et al. 2013) to adapt to this type of environmental change.</w:t>
      </w:r>
    </w:p>
    <w:p w14:paraId="2DBA2D03" w14:textId="0AF97322" w:rsidR="00590C70" w:rsidRDefault="00590C70" w:rsidP="00590C70">
      <w:pPr>
        <w:spacing w:line="360" w:lineRule="auto"/>
      </w:pPr>
      <w:r>
        <w:tab/>
        <w:t xml:space="preserve">The main physiological struggle for bivalves during ocean acidification stress may be one of limited energy resources.  The extended stress of low pH places an energetic toll on </w:t>
      </w:r>
      <w:proofErr w:type="gramStart"/>
      <w:r>
        <w:t>bivalves,</w:t>
      </w:r>
      <w:proofErr w:type="gramEnd"/>
      <w:r>
        <w:t xml:space="preserve"> perhaps as increased energy is needed to maintain CaCO</w:t>
      </w:r>
      <w:r w:rsidRPr="00934525">
        <w:rPr>
          <w:vertAlign w:val="subscript"/>
        </w:rPr>
        <w:t>3</w:t>
      </w:r>
      <w:r>
        <w:t xml:space="preserve"> saturation in the calcifying compartment or cellular gradients of H</w:t>
      </w:r>
      <w:r w:rsidRPr="00934525">
        <w:rPr>
          <w:vertAlign w:val="superscript"/>
        </w:rPr>
        <w:t>+</w:t>
      </w:r>
      <w:r>
        <w:t xml:space="preserve">.  The effects of this energetic toll are seen in larvae and juveniles/adults.  </w:t>
      </w:r>
      <w:r w:rsidRPr="00D638F2">
        <w:t>In larvae, the negative effects of ocean acidification are frequently observed at the transition from reliance on maternally derived energy reserves to exogenous energy resources</w:t>
      </w:r>
      <w:r>
        <w:t xml:space="preserve"> (Kurihara et al. 2007; Barton et al. 2012; Timmins-Schiffman et al. 2012).</w:t>
      </w:r>
      <w:r w:rsidR="00E90BBA">
        <w:t xml:space="preserve">  Larval sensitivity to elevated </w:t>
      </w:r>
      <w:r w:rsidR="00E90BBA" w:rsidRPr="00E90BBA">
        <w:rPr>
          <w:i/>
        </w:rPr>
        <w:t>p</w:t>
      </w:r>
      <w:r w:rsidR="00E90BBA">
        <w:t>CO</w:t>
      </w:r>
      <w:r w:rsidR="00E90BBA" w:rsidRPr="00E90BBA">
        <w:rPr>
          <w:vertAlign w:val="subscript"/>
        </w:rPr>
        <w:t>2</w:t>
      </w:r>
      <w:r w:rsidR="00E90BBA">
        <w:t xml:space="preserve"> cannot be fully ameliorated by the addition of increased food, as demonstrated in Olympia oyster larvae.  Increased food concentrations only slightly mitigated some growth parameters and had no effect on percent metamorphosis (Hettinger et al. 2013).</w:t>
      </w:r>
      <w:r>
        <w:t xml:space="preserve">  </w:t>
      </w:r>
      <w:r w:rsidR="00E90BBA">
        <w:t>The larvae were likely not able to overcome the negative effects of ocean acidification due to the heightened sensitivity of larval calcification to changes in carbonate saturation state and the plethora of physiological changes that occur during the larval period.</w:t>
      </w:r>
    </w:p>
    <w:p w14:paraId="5A5D9285" w14:textId="29CC9D96" w:rsidR="00590C70" w:rsidRDefault="00590C70" w:rsidP="00590C70">
      <w:pPr>
        <w:spacing w:line="360" w:lineRule="auto"/>
      </w:pPr>
      <w:r>
        <w:tab/>
      </w:r>
      <w:r w:rsidR="00E90BBA">
        <w:t>In contrast</w:t>
      </w:r>
      <w:r>
        <w:t xml:space="preserve"> to larvae, </w:t>
      </w:r>
      <w:proofErr w:type="gramStart"/>
      <w:r w:rsidRPr="00463F94">
        <w:t>the negative effects of ocean acidification on adult bivalves can sometimes be mitigated by increasing food supply</w:t>
      </w:r>
      <w:proofErr w:type="gramEnd"/>
      <w:r w:rsidRPr="00463F94">
        <w:t>.</w:t>
      </w:r>
      <w:r>
        <w:t xml:space="preserve">  In </w:t>
      </w:r>
      <w:r>
        <w:rPr>
          <w:i/>
        </w:rPr>
        <w:t>M. edulis</w:t>
      </w:r>
      <w:r>
        <w:t xml:space="preserve">, mussels fed a low concentration of food had significantly decreased shell mass and somatic growth and increased shell corrosion at elevated </w:t>
      </w:r>
      <w:r w:rsidRPr="009B254F">
        <w:rPr>
          <w:i/>
        </w:rPr>
        <w:t>p</w:t>
      </w:r>
      <w:r>
        <w:t>CO</w:t>
      </w:r>
      <w:r w:rsidRPr="009B254F">
        <w:rPr>
          <w:vertAlign w:val="subscript"/>
        </w:rPr>
        <w:t>2</w:t>
      </w:r>
      <w:r>
        <w:t xml:space="preserve"> compared to mussels on a high food concentration regime (Melzner et al. 2011).  Similar results were also observed for mussels in the field (Thomsen et al. 2013).  The scallop </w:t>
      </w:r>
      <w:r>
        <w:rPr>
          <w:i/>
        </w:rPr>
        <w:t xml:space="preserve">Pecten </w:t>
      </w:r>
      <w:proofErr w:type="gramStart"/>
      <w:r>
        <w:rPr>
          <w:i/>
        </w:rPr>
        <w:t>maximus</w:t>
      </w:r>
      <w:r>
        <w:t xml:space="preserve">  showed</w:t>
      </w:r>
      <w:proofErr w:type="gramEnd"/>
      <w:r>
        <w:t xml:space="preserve"> a high tolerance for low pH in an experiment where food supply was high (Sanders et al. 2013).  This trend has also been documented in cup corals (Crook et al. 2013).  These results imply that many of these species possess the physiological mechanisms and plasticity to maintain normal physiological homeostasis during ocean acidification stress.  Exposure to low pH necessitates compensation across a variety of physiological processes, but this compensation is feasible with access to sufficient resources.  However, these species mostly live in environments where consistent access to abundant food is rare.  This situation may lead to selection for individuals that are more efficient in their use of the energy that they are able to opportunistically capture from their environment.</w:t>
      </w:r>
      <w:r>
        <w:tab/>
      </w:r>
    </w:p>
    <w:p w14:paraId="52CAEEA1" w14:textId="77777777" w:rsidR="00590C70" w:rsidRDefault="00590C70" w:rsidP="00590C70">
      <w:pPr>
        <w:spacing w:line="360" w:lineRule="auto"/>
      </w:pPr>
      <w:r>
        <w:tab/>
      </w:r>
      <w:r w:rsidRPr="00D638F2">
        <w:t>There is increasing evidence that invertebrate populations harbor genotypes/phenotypes that are resistant to the detrimental effects of ocean acidification</w:t>
      </w:r>
      <w:r>
        <w:t xml:space="preserve"> (Yu et al. 2011; Pespeni et al. 2013; Parker et al. 2012).  These more resistant species and individuals within species may be the ones that maintain ecosystem function in a changing climate.  Broadcast spawners may be especially adapted to thrive in a rapidly changing environment since many broodstock contribute to each spawning event, thus increasing the chances that a well-adapted phenotype will arise.  However, since many individuals will not thrive under ocean acidification conditions there is a risk of </w:t>
      </w:r>
      <w:r w:rsidRPr="00463F94">
        <w:t>population bottlenecks that will reduce standing genetic diversity and make further adaptation untenable (e.g. Kelly et al. 2012)</w:t>
      </w:r>
      <w:r>
        <w:t>.</w:t>
      </w:r>
    </w:p>
    <w:p w14:paraId="4E31690F" w14:textId="77777777" w:rsidR="00590C70" w:rsidRDefault="00590C70" w:rsidP="00590C70">
      <w:pPr>
        <w:spacing w:line="360" w:lineRule="auto"/>
      </w:pPr>
    </w:p>
    <w:p w14:paraId="589844BB" w14:textId="77777777" w:rsidR="00590C70" w:rsidRDefault="00590C70" w:rsidP="00590C70">
      <w:pPr>
        <w:pStyle w:val="Heading2"/>
      </w:pPr>
      <w:bookmarkStart w:id="76" w:name="_Toc250547499"/>
      <w:r>
        <w:t>Works Cited</w:t>
      </w:r>
      <w:bookmarkEnd w:id="76"/>
    </w:p>
    <w:p w14:paraId="6491A36E" w14:textId="77777777" w:rsidR="00590C70" w:rsidRPr="00C21AC4" w:rsidRDefault="00590C70" w:rsidP="00590C70">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C21AC4">
        <w:rPr>
          <w:rFonts w:ascii="Cambria" w:hAnsi="Cambria"/>
          <w:noProof/>
          <w:sz w:val="24"/>
        </w:rPr>
        <w:t xml:space="preserve">Barros, P., Sobral, P., Range, P., Chícharo, L., &amp; Matias, D. (2013). Effects of sea-water acidification on fertilization and larval development of the oyster Crassostrea gigas.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40</w:t>
      </w:r>
      <w:r w:rsidRPr="00C21AC4">
        <w:rPr>
          <w:rFonts w:ascii="Cambria" w:hAnsi="Cambria"/>
          <w:noProof/>
          <w:sz w:val="24"/>
        </w:rPr>
        <w:t>, 200–206. doi:10.1016/j.jembe.2012.12.014</w:t>
      </w:r>
    </w:p>
    <w:p w14:paraId="4237A993"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Barton, A., Hales, B., Waldbusser, G. G., Langdon, C., &amp; Feely, R. a. (2012). The Pacific oyster, Crassostrea gigas, shows negative correlation to naturally elevated carbon dioxide levels: Implications for near-term ocean acidification effects. </w:t>
      </w:r>
      <w:r w:rsidRPr="00C21AC4">
        <w:rPr>
          <w:rFonts w:ascii="Cambria" w:hAnsi="Cambria"/>
          <w:i/>
          <w:iCs/>
          <w:noProof/>
          <w:sz w:val="24"/>
        </w:rPr>
        <w:t>Limnology and Oceanography</w:t>
      </w:r>
      <w:r w:rsidRPr="00C21AC4">
        <w:rPr>
          <w:rFonts w:ascii="Cambria" w:hAnsi="Cambria"/>
          <w:noProof/>
          <w:sz w:val="24"/>
        </w:rPr>
        <w:t xml:space="preserve">, </w:t>
      </w:r>
      <w:r w:rsidRPr="00C21AC4">
        <w:rPr>
          <w:rFonts w:ascii="Cambria" w:hAnsi="Cambria"/>
          <w:i/>
          <w:iCs/>
          <w:noProof/>
          <w:sz w:val="24"/>
        </w:rPr>
        <w:t>57</w:t>
      </w:r>
      <w:r w:rsidRPr="00C21AC4">
        <w:rPr>
          <w:rFonts w:ascii="Cambria" w:hAnsi="Cambria"/>
          <w:noProof/>
          <w:sz w:val="24"/>
        </w:rPr>
        <w:t>(3), 698–710. doi:10.4319/lo.2012.57.3.0698</w:t>
      </w:r>
    </w:p>
    <w:p w14:paraId="6C71347B"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Crook, E. D., Cooper, H., Potts, D. C., Lambert, T., &amp; Paytan, a. (2013). Food availability and </w:t>
      </w:r>
      <w:r w:rsidRPr="00C21AC4">
        <w:rPr>
          <w:rFonts w:ascii="Cambria" w:hAnsi="Cambria"/>
          <w:i/>
          <w:iCs/>
          <w:noProof/>
          <w:sz w:val="24"/>
        </w:rPr>
        <w:t>p</w:t>
      </w:r>
      <w:r w:rsidRPr="00C21AC4">
        <w:rPr>
          <w:rFonts w:ascii="Cambria" w:hAnsi="Cambria"/>
          <w:noProof/>
          <w:sz w:val="24"/>
        </w:rPr>
        <w:t>CO</w:t>
      </w:r>
      <w:r w:rsidRPr="00C21AC4">
        <w:rPr>
          <w:rFonts w:ascii="Cambria" w:hAnsi="Cambria"/>
          <w:noProof/>
          <w:sz w:val="24"/>
          <w:vertAlign w:val="subscript"/>
        </w:rPr>
        <w:t>2</w:t>
      </w:r>
      <w:r w:rsidRPr="00C21AC4">
        <w:rPr>
          <w:rFonts w:ascii="Cambria" w:hAnsi="Cambria"/>
          <w:noProof/>
          <w:sz w:val="24"/>
        </w:rPr>
        <w:t xml:space="preserve"> impacts on planulation, juvenile survival, and calcification of the azooxanthellate scleractinian coral, </w:t>
      </w:r>
      <w:r w:rsidRPr="00C21AC4">
        <w:rPr>
          <w:rFonts w:ascii="Cambria" w:hAnsi="Cambria"/>
          <w:i/>
          <w:iCs/>
          <w:noProof/>
          <w:sz w:val="24"/>
        </w:rPr>
        <w:t>Balanophyllia elegans</w:t>
      </w:r>
      <w:r w:rsidRPr="00C21AC4">
        <w:rPr>
          <w:rFonts w:ascii="Cambria" w:hAnsi="Cambria"/>
          <w:noProof/>
          <w:sz w:val="24"/>
        </w:rPr>
        <w:t xml:space="preserve">. </w:t>
      </w:r>
      <w:r w:rsidRPr="00C21AC4">
        <w:rPr>
          <w:rFonts w:ascii="Cambria" w:hAnsi="Cambria"/>
          <w:i/>
          <w:iCs/>
          <w:noProof/>
          <w:sz w:val="24"/>
        </w:rPr>
        <w:t>Biogeosciences Discussions</w:t>
      </w:r>
      <w:r w:rsidRPr="00C21AC4">
        <w:rPr>
          <w:rFonts w:ascii="Cambria" w:hAnsi="Cambria"/>
          <w:noProof/>
          <w:sz w:val="24"/>
        </w:rPr>
        <w:t xml:space="preserve">, </w:t>
      </w:r>
      <w:r w:rsidRPr="00C21AC4">
        <w:rPr>
          <w:rFonts w:ascii="Cambria" w:hAnsi="Cambria"/>
          <w:i/>
          <w:iCs/>
          <w:noProof/>
          <w:sz w:val="24"/>
        </w:rPr>
        <w:t>10</w:t>
      </w:r>
      <w:r w:rsidRPr="00C21AC4">
        <w:rPr>
          <w:rFonts w:ascii="Cambria" w:hAnsi="Cambria"/>
          <w:noProof/>
          <w:sz w:val="24"/>
        </w:rPr>
        <w:t>(5), 7761–7783. doi:10.5194/bgd-10-7761-2013</w:t>
      </w:r>
    </w:p>
    <w:p w14:paraId="4DF748D8"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Dickinson, G. H., Matoo, O. B., Tourek, R. T., Sokolova, I. M., &amp; Beniash, E. (2013). Environmental salinity modulates the effects of elevated CO2 levels on juvenile hard-shell clams, Mercenaria mercenaria.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6</w:t>
      </w:r>
      <w:r w:rsidRPr="00C21AC4">
        <w:rPr>
          <w:rFonts w:ascii="Cambria" w:hAnsi="Cambria"/>
          <w:noProof/>
          <w:sz w:val="24"/>
        </w:rPr>
        <w:t>(Pt 14), 2607–18. doi:10.1242/jeb.082909</w:t>
      </w:r>
    </w:p>
    <w:p w14:paraId="22B2718B" w14:textId="77777777" w:rsidR="00590C70" w:rsidRDefault="00590C70" w:rsidP="00590C70">
      <w:pPr>
        <w:pStyle w:val="NormalWeb"/>
        <w:ind w:left="480" w:hanging="480"/>
        <w:rPr>
          <w:rFonts w:ascii="Cambria" w:hAnsi="Cambria"/>
          <w:noProof/>
          <w:sz w:val="24"/>
        </w:rPr>
      </w:pPr>
      <w:r w:rsidRPr="00C21AC4">
        <w:rPr>
          <w:rFonts w:ascii="Cambria" w:hAnsi="Cambria"/>
          <w:noProof/>
          <w:sz w:val="24"/>
        </w:rPr>
        <w:t xml:space="preserve">Gaylord, B., Hill, T. M., Sanford, E., Lenz, E. a, Jacobs, L. a, Sato, K. N., … Hettinger, A. (2011). Functional impacts of ocean acidification in an ecologically critical foundation species.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4</w:t>
      </w:r>
      <w:r w:rsidRPr="00C21AC4">
        <w:rPr>
          <w:rFonts w:ascii="Cambria" w:hAnsi="Cambria"/>
          <w:noProof/>
          <w:sz w:val="24"/>
        </w:rPr>
        <w:t>(Pt 15), 2586–94. doi:10.1242/jeb.055939</w:t>
      </w:r>
    </w:p>
    <w:p w14:paraId="29C646B4" w14:textId="72B586E6" w:rsidR="00E90BBA" w:rsidRPr="00E90BBA" w:rsidRDefault="00E90BBA" w:rsidP="00590C70">
      <w:pPr>
        <w:pStyle w:val="NormalWeb"/>
        <w:ind w:left="480" w:hanging="480"/>
        <w:rPr>
          <w:rFonts w:ascii="Cambria" w:hAnsi="Cambria"/>
          <w:noProof/>
          <w:sz w:val="24"/>
        </w:rPr>
      </w:pPr>
      <w:r>
        <w:rPr>
          <w:rFonts w:ascii="Cambria" w:hAnsi="Cambria"/>
          <w:noProof/>
          <w:sz w:val="24"/>
        </w:rPr>
        <w:t xml:space="preserve">Hettinger, A., Sanford, E., Hill, T.M., Hosfelt, J.D., Russell, A.D., and Gaylord, B. (2013) The influence of food supply on the response of Olympia oyster larvae to ocean acidification. </w:t>
      </w:r>
      <w:r>
        <w:rPr>
          <w:rFonts w:ascii="Cambria" w:hAnsi="Cambria"/>
          <w:i/>
          <w:noProof/>
          <w:sz w:val="24"/>
        </w:rPr>
        <w:t>Biogeosciences</w:t>
      </w:r>
      <w:r>
        <w:rPr>
          <w:rFonts w:ascii="Cambria" w:hAnsi="Cambria"/>
          <w:noProof/>
          <w:sz w:val="24"/>
        </w:rPr>
        <w:t xml:space="preserve">, </w:t>
      </w:r>
      <w:r>
        <w:rPr>
          <w:rFonts w:ascii="Cambria" w:hAnsi="Cambria"/>
          <w:i/>
          <w:noProof/>
          <w:sz w:val="24"/>
        </w:rPr>
        <w:t>10</w:t>
      </w:r>
      <w:r>
        <w:rPr>
          <w:rFonts w:ascii="Cambria" w:hAnsi="Cambria"/>
          <w:noProof/>
          <w:sz w:val="24"/>
        </w:rPr>
        <w:t>, 6629-6638.</w:t>
      </w:r>
    </w:p>
    <w:p w14:paraId="32BAAAA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elly, M. W., Padilla-Gamiño, J. L., &amp; Hofmann, G. E. (2013). Natural variation and the capacity to adapt to ocean acidification in the keystone sea urchin Strongylocentrotus purpuratu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8), 2536–46. doi:10.1111/gcb.12251</w:t>
      </w:r>
    </w:p>
    <w:p w14:paraId="3E30A0C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elly, M. W., Sanford, E., &amp; Grosberg, R. K. (2012). Limited potential for adaptation to climate change in a broadly distributed marine crustacean. </w:t>
      </w:r>
      <w:r w:rsidRPr="00C21AC4">
        <w:rPr>
          <w:rFonts w:ascii="Cambria" w:hAnsi="Cambria"/>
          <w:i/>
          <w:iCs/>
          <w:noProof/>
          <w:sz w:val="24"/>
        </w:rPr>
        <w:t>Proceedings. Biological sciences / The Royal Society</w:t>
      </w:r>
      <w:r w:rsidRPr="00C21AC4">
        <w:rPr>
          <w:rFonts w:ascii="Cambria" w:hAnsi="Cambria"/>
          <w:noProof/>
          <w:sz w:val="24"/>
        </w:rPr>
        <w:t xml:space="preserve">, </w:t>
      </w:r>
      <w:r w:rsidRPr="00C21AC4">
        <w:rPr>
          <w:rFonts w:ascii="Cambria" w:hAnsi="Cambria"/>
          <w:i/>
          <w:iCs/>
          <w:noProof/>
          <w:sz w:val="24"/>
        </w:rPr>
        <w:t>279</w:t>
      </w:r>
      <w:r w:rsidRPr="00C21AC4">
        <w:rPr>
          <w:rFonts w:ascii="Cambria" w:hAnsi="Cambria"/>
          <w:noProof/>
          <w:sz w:val="24"/>
        </w:rPr>
        <w:t>(1727), 349–56. doi:10.1098/rspb.2011.0542</w:t>
      </w:r>
    </w:p>
    <w:p w14:paraId="6A93E3C7"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Kurihara, H., Kato, S., &amp; Ishimatsu, a. (2007). Effects of increased seawater pCO2 on early development of the oyster Crassostrea gigas. </w:t>
      </w:r>
      <w:r w:rsidRPr="00C21AC4">
        <w:rPr>
          <w:rFonts w:ascii="Cambria" w:hAnsi="Cambria"/>
          <w:i/>
          <w:iCs/>
          <w:noProof/>
          <w:sz w:val="24"/>
        </w:rPr>
        <w:t>Aquatic Biology</w:t>
      </w:r>
      <w:r w:rsidRPr="00C21AC4">
        <w:rPr>
          <w:rFonts w:ascii="Cambria" w:hAnsi="Cambria"/>
          <w:noProof/>
          <w:sz w:val="24"/>
        </w:rPr>
        <w:t xml:space="preserve">, </w:t>
      </w:r>
      <w:r w:rsidRPr="00C21AC4">
        <w:rPr>
          <w:rFonts w:ascii="Cambria" w:hAnsi="Cambria"/>
          <w:i/>
          <w:iCs/>
          <w:noProof/>
          <w:sz w:val="24"/>
        </w:rPr>
        <w:t>1</w:t>
      </w:r>
      <w:r w:rsidRPr="00C21AC4">
        <w:rPr>
          <w:rFonts w:ascii="Cambria" w:hAnsi="Cambria"/>
          <w:noProof/>
          <w:sz w:val="24"/>
        </w:rPr>
        <w:t>(1), 91–98. doi:10.3354/ab00009</w:t>
      </w:r>
    </w:p>
    <w:p w14:paraId="46963710"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Melzner, F., Stange, P., Trübenbach, K., Thomsen, J., Casties, I., Panknin, U., … Gutowska, M. a. (2011). Food supply and seawater pCO2 impact calcification and internal shell dissolution in the blue mussel Mytilus eduli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6</w:t>
      </w:r>
      <w:r w:rsidRPr="00C21AC4">
        <w:rPr>
          <w:rFonts w:ascii="Cambria" w:hAnsi="Cambria"/>
          <w:noProof/>
          <w:sz w:val="24"/>
        </w:rPr>
        <w:t>(9), e24223. doi:10.1371/journal.pone.0024223</w:t>
      </w:r>
    </w:p>
    <w:p w14:paraId="0BCB3EA0"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Miller, a W., Reynolds, A. C., Sobrino, C., &amp; Riedel, G. F. (2009). Shellfish face uncertain future in high CO2 world: influence of acidification on oyster larvae calcification and growth in estuarie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4</w:t>
      </w:r>
      <w:r w:rsidRPr="00C21AC4">
        <w:rPr>
          <w:rFonts w:ascii="Cambria" w:hAnsi="Cambria"/>
          <w:noProof/>
          <w:sz w:val="24"/>
        </w:rPr>
        <w:t>(5), e5661. doi:10.1371/journal.pone.0005661</w:t>
      </w:r>
    </w:p>
    <w:p w14:paraId="0F2E437D"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arker, L. M., Ross, P. M., &amp; O’Connor, W. a. (2010). Comparing the effect of elevated pCO2 and temperature on the fertilization and early development of two species of oyster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1), 2435–2452. doi:10.1007/s00227-010-1508-3</w:t>
      </w:r>
    </w:p>
    <w:p w14:paraId="7CDFD132"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arker, L. M., Ross, P. M., O’Connor, W. a., Borysko, L., Raftos, D. a., &amp; Pörtner, H.-O. (2012). Adult exposure influences offspring response to ocean acidification in oyster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8</w:t>
      </w:r>
      <w:r w:rsidRPr="00C21AC4">
        <w:rPr>
          <w:rFonts w:ascii="Cambria" w:hAnsi="Cambria"/>
          <w:noProof/>
          <w:sz w:val="24"/>
        </w:rPr>
        <w:t>(1), 82–92. doi:10.1111/j.1365-2486.2011.02520.x</w:t>
      </w:r>
    </w:p>
    <w:p w14:paraId="3169739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Pespeni, M. H., Sanford, E., Gaylord, B., Hill, T. M., Hosfelt, J. D., Jaris, H. K., … Palumbi, S. R. (2013). Evolutionary change during experimental ocean acidification. </w:t>
      </w:r>
      <w:r w:rsidRPr="00C21AC4">
        <w:rPr>
          <w:rFonts w:ascii="Cambria" w:hAnsi="Cambria"/>
          <w:i/>
          <w:iCs/>
          <w:noProof/>
          <w:sz w:val="24"/>
        </w:rPr>
        <w:t>Proceedings of the National Academy of Sciences of the United States of America</w:t>
      </w:r>
      <w:r w:rsidRPr="00C21AC4">
        <w:rPr>
          <w:rFonts w:ascii="Cambria" w:hAnsi="Cambria"/>
          <w:noProof/>
          <w:sz w:val="24"/>
        </w:rPr>
        <w:t xml:space="preserve">, </w:t>
      </w:r>
      <w:r w:rsidRPr="00C21AC4">
        <w:rPr>
          <w:rFonts w:ascii="Cambria" w:hAnsi="Cambria"/>
          <w:i/>
          <w:iCs/>
          <w:noProof/>
          <w:sz w:val="24"/>
        </w:rPr>
        <w:t>110</w:t>
      </w:r>
      <w:r w:rsidRPr="00C21AC4">
        <w:rPr>
          <w:rFonts w:ascii="Cambria" w:hAnsi="Cambria"/>
          <w:noProof/>
          <w:sz w:val="24"/>
        </w:rPr>
        <w:t>(17), 6937–42. doi:10.1073/pnas.1220673110</w:t>
      </w:r>
    </w:p>
    <w:p w14:paraId="3584F8A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Sanders, M. B., Bean, T. P., Hutchinson, T. H., &amp; Le Quesne, W. J. F. (2013). Juvenile king scallop, Pecten maximus, is potentially tolerant to low levels of ocean acidification when food is unrestricted.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8</w:t>
      </w:r>
      <w:r w:rsidRPr="00C21AC4">
        <w:rPr>
          <w:rFonts w:ascii="Cambria" w:hAnsi="Cambria"/>
          <w:noProof/>
          <w:sz w:val="24"/>
        </w:rPr>
        <w:t>(9), e74118. doi:10.1371/journal.pone.0074118</w:t>
      </w:r>
    </w:p>
    <w:p w14:paraId="49449F86"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4), 1017–27. doi:10.1111/gcb.12109</w:t>
      </w:r>
    </w:p>
    <w:p w14:paraId="68A8A4A1"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homsen, J., &amp; Melzner, F. (2010). Moderate seawater acidification does not elicit long-term metabolic depression in the blue mussel Mytilus eduli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2), 2667–2676. doi:10.1007/s00227-010-1527-0</w:t>
      </w:r>
    </w:p>
    <w:p w14:paraId="28C0A33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Timmins-Schiffman, E., O’Donnell, M. J., Friedman, C. S., &amp; Roberts, S. B. (2012). Elevated pCO2 causes developmental delay in early larval Pacific oysters, Crassostrea giga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60</w:t>
      </w:r>
      <w:r w:rsidRPr="00C21AC4">
        <w:rPr>
          <w:rFonts w:ascii="Cambria" w:hAnsi="Cambria"/>
          <w:noProof/>
          <w:sz w:val="24"/>
        </w:rPr>
        <w:t>(8), 1973–1982. doi:10.1007/s00227-012-2055-x</w:t>
      </w:r>
    </w:p>
    <w:p w14:paraId="0142FA1C" w14:textId="77777777" w:rsidR="00590C70" w:rsidRPr="00C21AC4" w:rsidRDefault="00590C70" w:rsidP="00590C70">
      <w:pPr>
        <w:pStyle w:val="NormalWeb"/>
        <w:ind w:left="480" w:hanging="480"/>
        <w:rPr>
          <w:rFonts w:ascii="Cambria" w:hAnsi="Cambria"/>
          <w:noProof/>
          <w:sz w:val="24"/>
        </w:rPr>
      </w:pPr>
      <w:r w:rsidRPr="00C21AC4">
        <w:rPr>
          <w:rFonts w:ascii="Cambria" w:hAnsi="Cambria"/>
          <w:noProof/>
          <w:sz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00</w:t>
      </w:r>
      <w:r w:rsidRPr="00C21AC4">
        <w:rPr>
          <w:rFonts w:ascii="Cambria" w:hAnsi="Cambria"/>
          <w:noProof/>
          <w:sz w:val="24"/>
        </w:rPr>
        <w:t>(1-2), 288–295. doi:10.1016/j.jembe.2011.02.016</w:t>
      </w:r>
    </w:p>
    <w:p w14:paraId="59A16293" w14:textId="0181B853" w:rsidR="00590C70" w:rsidRDefault="00590C70" w:rsidP="00590C70">
      <w:r>
        <w:fldChar w:fldCharType="end"/>
      </w:r>
    </w:p>
    <w:p w14:paraId="29C699E2" w14:textId="77777777" w:rsidR="00C85C10" w:rsidRDefault="00C85C10" w:rsidP="00C85C10"/>
    <w:p w14:paraId="430A4C44" w14:textId="77777777" w:rsidR="00C85C10" w:rsidRDefault="00C85C10" w:rsidP="00C85C10"/>
    <w:p w14:paraId="7D1CAC62" w14:textId="77777777" w:rsidR="00C85C10" w:rsidRDefault="00C85C10" w:rsidP="00C85C10"/>
    <w:p w14:paraId="500E2A14" w14:textId="77777777" w:rsidR="00C85C10" w:rsidRDefault="00C85C10" w:rsidP="00C85C10"/>
    <w:p w14:paraId="4A71327B" w14:textId="77777777" w:rsidR="00C85C10" w:rsidRDefault="00C85C10" w:rsidP="00C85C10"/>
    <w:p w14:paraId="73AA8421" w14:textId="77777777" w:rsidR="00C85C10" w:rsidRDefault="00C85C10" w:rsidP="00C85C10"/>
    <w:p w14:paraId="6F9BD1F5" w14:textId="77777777" w:rsidR="00C85C10" w:rsidRDefault="00C85C10" w:rsidP="00C85C10"/>
    <w:p w14:paraId="47D29A77" w14:textId="77777777" w:rsidR="00C85C10" w:rsidRDefault="00C85C10" w:rsidP="00C85C10"/>
    <w:p w14:paraId="757CA7CF" w14:textId="77777777" w:rsidR="00C85C10" w:rsidRDefault="00C85C10" w:rsidP="00C85C10"/>
    <w:p w14:paraId="4A3EB592" w14:textId="77777777" w:rsidR="00C85C10" w:rsidRDefault="00C85C10" w:rsidP="00C85C10"/>
    <w:p w14:paraId="62C8882A" w14:textId="77777777" w:rsidR="00C85C10" w:rsidRDefault="00C85C10" w:rsidP="00C85C10"/>
    <w:p w14:paraId="421CA333" w14:textId="77777777" w:rsidR="00C85C10" w:rsidRDefault="00C85C10" w:rsidP="00C85C10"/>
    <w:p w14:paraId="5FADC39A" w14:textId="77777777" w:rsidR="00C85C10" w:rsidRDefault="00C85C10" w:rsidP="00C85C10"/>
    <w:p w14:paraId="2835D040" w14:textId="77777777" w:rsidR="00C85C10" w:rsidRDefault="00C85C10" w:rsidP="00C85C10"/>
    <w:p w14:paraId="3382F0E8" w14:textId="77777777" w:rsidR="00C85C10" w:rsidRDefault="00C85C10" w:rsidP="00C85C10"/>
    <w:p w14:paraId="4160BCF6" w14:textId="77777777" w:rsidR="00C85C10" w:rsidRDefault="00C85C10" w:rsidP="00C85C10"/>
    <w:p w14:paraId="373E0A8D" w14:textId="77777777" w:rsidR="00C85C10" w:rsidRDefault="00C85C10" w:rsidP="00C85C10"/>
    <w:p w14:paraId="62278D40" w14:textId="77777777" w:rsidR="00C85C10" w:rsidRDefault="00C85C10" w:rsidP="00C85C10"/>
    <w:p w14:paraId="2262BBC6" w14:textId="77777777" w:rsidR="00C85C10" w:rsidRDefault="00C85C10" w:rsidP="00C85C10"/>
    <w:p w14:paraId="40CA6782" w14:textId="77777777" w:rsidR="00C85C10" w:rsidRDefault="00C85C10" w:rsidP="00C85C10"/>
    <w:p w14:paraId="2FF1B221" w14:textId="77777777" w:rsidR="00C85C10" w:rsidRDefault="00C85C10" w:rsidP="00C85C10"/>
    <w:p w14:paraId="664B75E6" w14:textId="77777777" w:rsidR="00C85C10" w:rsidRDefault="00C85C10" w:rsidP="00C85C10"/>
    <w:p w14:paraId="77F6F78E" w14:textId="77777777" w:rsidR="00C85C10" w:rsidRDefault="00C85C10" w:rsidP="00C85C10"/>
    <w:p w14:paraId="5883FE37" w14:textId="77777777" w:rsidR="00C85C10" w:rsidRDefault="00C85C10" w:rsidP="00C85C10"/>
    <w:p w14:paraId="5ABC7918" w14:textId="77777777" w:rsidR="00C85C10" w:rsidRDefault="00C85C10" w:rsidP="00C85C10"/>
    <w:p w14:paraId="0B7E63E4" w14:textId="77777777" w:rsidR="00C85C10" w:rsidRDefault="00C85C10" w:rsidP="00C85C10"/>
    <w:p w14:paraId="0ACAD0F6" w14:textId="77777777" w:rsidR="00C85C10" w:rsidRDefault="00C85C10" w:rsidP="00C85C10"/>
    <w:p w14:paraId="21BF2A83" w14:textId="77777777" w:rsidR="00C85C10" w:rsidRDefault="00C85C10" w:rsidP="00C85C10"/>
    <w:p w14:paraId="3DCE9F75" w14:textId="77777777" w:rsidR="00C85C10" w:rsidRDefault="00C85C10" w:rsidP="00C85C10"/>
    <w:p w14:paraId="3AC82A5D" w14:textId="77777777" w:rsidR="00C85C10" w:rsidRDefault="00C85C10" w:rsidP="00C85C10"/>
    <w:p w14:paraId="2C0E09FA" w14:textId="77777777" w:rsidR="00C85C10" w:rsidRDefault="00C85C10" w:rsidP="00C85C10"/>
    <w:p w14:paraId="31A18DA5" w14:textId="77777777" w:rsidR="00C85C10" w:rsidRDefault="00C85C10" w:rsidP="00C85C10"/>
    <w:p w14:paraId="1DC3B3E8" w14:textId="77777777" w:rsidR="00C85C10" w:rsidRDefault="00C85C10" w:rsidP="00C85C10"/>
    <w:p w14:paraId="77D99143" w14:textId="77777777" w:rsidR="00C85C10" w:rsidRDefault="00C85C10" w:rsidP="00C85C10"/>
    <w:p w14:paraId="70A6AA34" w14:textId="77777777" w:rsidR="00C85C10" w:rsidRDefault="00C85C10" w:rsidP="00C85C10"/>
    <w:p w14:paraId="44DC7843" w14:textId="77777777" w:rsidR="00C85C10" w:rsidRDefault="00C85C10" w:rsidP="00C85C10"/>
    <w:p w14:paraId="58FE876B" w14:textId="77777777" w:rsidR="00C85C10" w:rsidRDefault="00C85C10" w:rsidP="00C85C10"/>
    <w:p w14:paraId="45639B90" w14:textId="3406B57B" w:rsidR="00C02D9B" w:rsidRDefault="00295E93" w:rsidP="00C85C10">
      <w:pPr>
        <w:pStyle w:val="Heading1"/>
      </w:pPr>
      <w:bookmarkStart w:id="77" w:name="_Toc250547484"/>
      <w:r>
        <w:t>Appendix A</w:t>
      </w:r>
      <w:r w:rsidR="00C02D9B">
        <w:t>:  Exploration of enzymatic activity of Pacific oyster antioxidant proteins in response to ocean acidification</w:t>
      </w:r>
      <w:bookmarkEnd w:id="77"/>
    </w:p>
    <w:p w14:paraId="5F5FD5DF" w14:textId="77777777" w:rsidR="00A16689" w:rsidRDefault="00A16689" w:rsidP="00A16689"/>
    <w:p w14:paraId="7A9CBC1A" w14:textId="2720F67C" w:rsidR="00A16689" w:rsidRPr="00A16689" w:rsidRDefault="00A16689" w:rsidP="00A16689">
      <w:r>
        <w:t xml:space="preserve">Work accomplished in collaboration with Charlotte </w:t>
      </w:r>
      <w:proofErr w:type="gramStart"/>
      <w:r>
        <w:t>Corporeau ,</w:t>
      </w:r>
      <w:proofErr w:type="gramEnd"/>
      <w:r>
        <w:t xml:space="preserve"> Catherine Seguineau, and Claudi</w:t>
      </w:r>
      <w:r w:rsidR="001010D9">
        <w:t>e</w:t>
      </w:r>
      <w:r>
        <w:t xml:space="preserve"> Quéré at the Institut </w:t>
      </w:r>
      <w:r>
        <w:rPr>
          <w:lang w:val="fr-FR"/>
        </w:rPr>
        <w:t>français de recherche pour l’exploitation de la mer</w:t>
      </w:r>
      <w:r>
        <w:t xml:space="preserve"> in Plouzané, France</w:t>
      </w:r>
    </w:p>
    <w:p w14:paraId="3EF3772A" w14:textId="77777777" w:rsidR="00C02D9B" w:rsidRDefault="00C02D9B" w:rsidP="00C02D9B">
      <w:pPr>
        <w:pStyle w:val="Heading2"/>
      </w:pPr>
      <w:bookmarkStart w:id="78" w:name="_Toc250547485"/>
      <w:r>
        <w:t>Introduction</w:t>
      </w:r>
      <w:bookmarkEnd w:id="78"/>
    </w:p>
    <w:p w14:paraId="6EB05A74" w14:textId="34BB7234" w:rsidR="00A16689" w:rsidRDefault="00A16689" w:rsidP="00A16689">
      <w:r>
        <w:tab/>
      </w:r>
    </w:p>
    <w:p w14:paraId="6D3C0479" w14:textId="0B112A32" w:rsidR="00C661F6" w:rsidRDefault="00A16689" w:rsidP="001010D9">
      <w:pPr>
        <w:spacing w:line="360" w:lineRule="auto"/>
      </w:pPr>
      <w:r>
        <w:tab/>
        <w:t xml:space="preserve">Oxidative stress has been implicated </w:t>
      </w:r>
      <w:r w:rsidR="00581C49">
        <w:t>as a consequence of environmental stress in</w:t>
      </w:r>
      <w:r>
        <w:t xml:space="preserve"> a</w:t>
      </w:r>
      <w:r w:rsidR="00581C49">
        <w:t>quatic organisms</w:t>
      </w:r>
      <w:r>
        <w:t xml:space="preserve">, but </w:t>
      </w:r>
      <w:r w:rsidR="00581C49">
        <w:t>how it occurs in</w:t>
      </w:r>
      <w:r>
        <w:t xml:space="preserve"> response to ocean acidification has yet to be fully characterized.  Previous studies into the effects of ocean acidification on invertebrates have uncovered evidence for the up-regulation of </w:t>
      </w:r>
      <w:r w:rsidR="001010D9">
        <w:t>the</w:t>
      </w:r>
      <w:r>
        <w:t xml:space="preserve"> antioxidant response (Matoo et al.</w:t>
      </w:r>
      <w:r w:rsidR="00C661F6">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t>ant enzymes, such as glutathione</w:t>
      </w:r>
      <w:r w:rsidR="00C661F6">
        <w:t xml:space="preserve"> S-transferase (GST), superoxide dimutase (SOD), catalase, and others.   </w:t>
      </w:r>
      <w:r w:rsidR="001010D9">
        <w:t>Oyster b</w:t>
      </w:r>
      <w:r w:rsidR="00C661F6">
        <w:t>asal ROS production occurs</w:t>
      </w:r>
      <w:r w:rsidR="001010D9">
        <w:t xml:space="preserve"> in the mitochondria</w:t>
      </w:r>
      <w:r w:rsidR="00C661F6">
        <w:t xml:space="preserve"> during routine oxidative metabolism</w:t>
      </w:r>
      <w:r w:rsidR="001010D9">
        <w:t xml:space="preserve"> (Donaghy et al. 2012)</w:t>
      </w:r>
      <w:r w:rsidR="00C661F6">
        <w:t xml:space="preserve"> and marine invertebrates produce lower levels of ROS than vertebrates, but sedentary invertebrates are less able to regulate ROS levels (reviewed in Abele et al. 2007).   </w:t>
      </w:r>
      <w:r w:rsidR="001010D9">
        <w:t xml:space="preserve">During environmental stress, the amount of ROS produced and the antioxidant enzyme activity to neutralize ROS become unbalanced.  </w:t>
      </w:r>
      <w:r w:rsidR="00C661F6">
        <w:t>ROS may be produced as a direct result of the stressor or indirectly from elevated cellular metabolism in response to stress (Mohanty et al. 2000).</w:t>
      </w:r>
    </w:p>
    <w:p w14:paraId="5CA12D4E" w14:textId="35E27A18" w:rsidR="00C661F6" w:rsidRDefault="00C661F6" w:rsidP="001010D9">
      <w:pPr>
        <w:spacing w:line="360" w:lineRule="auto"/>
      </w:pPr>
      <w:r>
        <w:tab/>
      </w:r>
      <w:r w:rsidR="002F5FFC">
        <w:t>Glutathione S-transferase and superoxide dismutase are important components of the antioxidant response across taxonomic groups.  GST is known to have both antioxidant (Daniel 1993; Berhane et al. 1994; Nakamura et al. 2000; Leaver and George 1996</w:t>
      </w:r>
      <w:r w:rsidR="00EF7B60">
        <w:t>; Sharma et al. 2004</w:t>
      </w:r>
      <w:r w:rsidR="002F5FFC">
        <w:t>) and detoxification roles, however its exact function is not elucidated in most studies and its various isoforms likely accomplish both functions.</w:t>
      </w:r>
      <w:r w:rsidR="005C1814">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4A0DB1A6" w14:textId="6988C9DE" w:rsidR="005C1814" w:rsidRPr="005C1814" w:rsidRDefault="005C1814" w:rsidP="001010D9">
      <w:pPr>
        <w:spacing w:line="360" w:lineRule="auto"/>
      </w:pPr>
      <w:r>
        <w:tab/>
        <w:t xml:space="preserve">In this study, we investigated the activity of two antioxidant enzymes (GST and SOD) in the oyster, </w:t>
      </w:r>
      <w:r>
        <w:rPr>
          <w:i/>
        </w:rPr>
        <w:t>Crassostrea gigas</w:t>
      </w:r>
      <w:r>
        <w:t xml:space="preserve">, after exposure to elevated </w:t>
      </w:r>
      <w:r w:rsidRPr="005C1814">
        <w:rPr>
          <w:i/>
        </w:rPr>
        <w:t>p</w:t>
      </w:r>
      <w:r>
        <w:t>CO</w:t>
      </w:r>
      <w:r w:rsidRPr="005C1814">
        <w:rPr>
          <w:vertAlign w:val="subscript"/>
        </w:rPr>
        <w:t>2</w:t>
      </w:r>
      <w:r>
        <w:t xml:space="preserve"> (1000 and 2800 </w:t>
      </w:r>
      <w:r>
        <w:rPr>
          <w:rFonts w:ascii="Cambria" w:hAnsi="Cambria"/>
        </w:rPr>
        <w:t>μ</w:t>
      </w:r>
      <w:r>
        <w:t>atm).</w:t>
      </w:r>
    </w:p>
    <w:p w14:paraId="1D2F6019" w14:textId="77777777" w:rsidR="00C02D9B" w:rsidRDefault="00C02D9B" w:rsidP="00C02D9B">
      <w:pPr>
        <w:pStyle w:val="Heading2"/>
      </w:pPr>
      <w:bookmarkStart w:id="79" w:name="_Toc250547486"/>
      <w:r>
        <w:t>Methods</w:t>
      </w:r>
      <w:bookmarkEnd w:id="79"/>
    </w:p>
    <w:p w14:paraId="3FB534F2" w14:textId="77777777" w:rsidR="005C1814" w:rsidRPr="005C1814" w:rsidRDefault="005C1814" w:rsidP="005C1814"/>
    <w:p w14:paraId="6DD44480" w14:textId="77777777" w:rsidR="00F451C2" w:rsidRDefault="00F451C2" w:rsidP="00BC5F99">
      <w:pPr>
        <w:pStyle w:val="Heading3"/>
        <w:rPr>
          <w:lang w:eastAsia="en-US"/>
        </w:rPr>
      </w:pPr>
      <w:bookmarkStart w:id="80" w:name="_Toc250547487"/>
      <w:r w:rsidRPr="00F451C2">
        <w:rPr>
          <w:lang w:eastAsia="en-US"/>
        </w:rPr>
        <w:t>Carbonate Chemistry</w:t>
      </w:r>
      <w:bookmarkEnd w:id="80"/>
    </w:p>
    <w:p w14:paraId="34EC944A" w14:textId="77777777" w:rsidR="00BC5F99" w:rsidRPr="00BC5F99" w:rsidRDefault="00BC5F99" w:rsidP="00BC5F99"/>
    <w:p w14:paraId="0354E1E2"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 xml:space="preserve">This experiment was conducted at the Friday Harbor Labs Ocean Acidification Environmental Laboratory, Friday Harbor, Washington, </w:t>
      </w:r>
      <w:proofErr w:type="gramStart"/>
      <w:r w:rsidRPr="00F451C2">
        <w:rPr>
          <w:rFonts w:ascii="Times" w:hAnsi="Times" w:cs="Arial"/>
          <w:color w:val="000000"/>
          <w:lang w:eastAsia="en-US"/>
        </w:rPr>
        <w:t>USA</w:t>
      </w:r>
      <w:proofErr w:type="gramEnd"/>
      <w:r w:rsidRPr="00F451C2">
        <w:rPr>
          <w:rFonts w:ascii="Times" w:hAnsi="Times" w:cs="Arial"/>
          <w:color w:val="000000"/>
          <w:lang w:eastAsia="en-US"/>
        </w:rPr>
        <w:t xml:space="preserve">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1000 µatm, or 2800 µatm.  The system and control 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6A6A467C" w14:textId="264F6C01" w:rsidR="00F451C2" w:rsidRPr="00F451C2" w:rsidRDefault="00F451C2" w:rsidP="00F451C2">
      <w:pPr>
        <w:spacing w:line="360" w:lineRule="auto"/>
        <w:rPr>
          <w:rFonts w:ascii="Times" w:eastAsia="Times New Roman" w:hAnsi="Times" w:cs="Times New Roman"/>
          <w:lang w:eastAsia="en-US"/>
        </w:rPr>
      </w:pPr>
    </w:p>
    <w:p w14:paraId="0A1EE369" w14:textId="77777777" w:rsidR="00F451C2" w:rsidRPr="00F451C2" w:rsidRDefault="00F451C2" w:rsidP="00BC5F99">
      <w:pPr>
        <w:pStyle w:val="Heading3"/>
        <w:rPr>
          <w:rFonts w:cs="Times New Roman"/>
          <w:lang w:eastAsia="en-US"/>
        </w:rPr>
      </w:pPr>
      <w:bookmarkStart w:id="81" w:name="_Toc250547488"/>
      <w:r w:rsidRPr="00F451C2">
        <w:rPr>
          <w:lang w:eastAsia="en-US"/>
        </w:rPr>
        <w:t>Oysters</w:t>
      </w:r>
      <w:bookmarkEnd w:id="81"/>
    </w:p>
    <w:p w14:paraId="5E06EDE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4AE106E3" w14:textId="0D8007E0"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35D2221C" w14:textId="4FEF2A85" w:rsidR="00F451C2" w:rsidRPr="00F451C2" w:rsidRDefault="00F451C2" w:rsidP="00F451C2">
      <w:pPr>
        <w:spacing w:line="360" w:lineRule="auto"/>
        <w:rPr>
          <w:rFonts w:ascii="Times" w:eastAsia="Times New Roman" w:hAnsi="Times" w:cs="Times New Roman"/>
          <w:lang w:eastAsia="en-US"/>
        </w:rPr>
      </w:pPr>
    </w:p>
    <w:p w14:paraId="5973585F" w14:textId="77777777" w:rsidR="00F451C2" w:rsidRDefault="00F451C2" w:rsidP="00BC5F99">
      <w:pPr>
        <w:pStyle w:val="Heading3"/>
        <w:rPr>
          <w:lang w:eastAsia="en-US"/>
        </w:rPr>
      </w:pPr>
      <w:bookmarkStart w:id="82" w:name="_Toc250547489"/>
      <w:r w:rsidRPr="00F451C2">
        <w:rPr>
          <w:lang w:eastAsia="en-US"/>
        </w:rPr>
        <w:t>Glutathione S-transferase: protein extraction and enzymatic assay</w:t>
      </w:r>
      <w:bookmarkEnd w:id="82"/>
    </w:p>
    <w:p w14:paraId="730197B9" w14:textId="77777777" w:rsidR="00BC5F99" w:rsidRPr="00BC5F99" w:rsidRDefault="00BC5F99" w:rsidP="00BC5F99"/>
    <w:p w14:paraId="39122A4D" w14:textId="6D652D59"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Whole tissue samples (18.7-98.4 mg) were homogenized on ice using an Ultra turrax (Kinematica, Luzern, Switzerland) in 300 µl of Triton buffer (10 mM PBS, 1 mM EDTA, and 50 µl of Triton</w:t>
      </w:r>
      <w:proofErr w:type="gramStart"/>
      <w:r w:rsidRPr="00F451C2">
        <w:rPr>
          <w:rFonts w:ascii="Times" w:hAnsi="Times" w:cs="Arial"/>
          <w:color w:val="000000"/>
          <w:lang w:eastAsia="en-US"/>
        </w:rPr>
        <w:t>®  X</w:t>
      </w:r>
      <w:proofErr w:type="gramEnd"/>
      <w:r w:rsidRPr="00F451C2">
        <w:rPr>
          <w:rFonts w:ascii="Times" w:hAnsi="Times" w:cs="Arial"/>
          <w:color w:val="000000"/>
          <w:lang w:eastAsia="en-US"/>
        </w:rPr>
        <w:t>-100).  An additional 100 µl of the Triton buffer was used to rinse remaining tissue homogenate off of the Ultraturrax.  The Ultraturrax was rinsed in two separate 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08ED9422" w14:textId="232CF385"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D588CC2" w14:textId="253F0716" w:rsidR="00F451C2" w:rsidRPr="00F451C2" w:rsidRDefault="00F451C2" w:rsidP="00F451C2">
      <w:pPr>
        <w:spacing w:line="360" w:lineRule="auto"/>
        <w:rPr>
          <w:rFonts w:ascii="Times" w:eastAsia="Times New Roman" w:hAnsi="Times" w:cs="Times New Roman"/>
          <w:lang w:eastAsia="en-US"/>
        </w:rPr>
      </w:pPr>
    </w:p>
    <w:p w14:paraId="691CAEFD" w14:textId="77777777" w:rsidR="00F451C2" w:rsidRDefault="00F451C2" w:rsidP="00BC5F99">
      <w:pPr>
        <w:pStyle w:val="Heading3"/>
        <w:rPr>
          <w:lang w:eastAsia="en-US"/>
        </w:rPr>
      </w:pPr>
      <w:bookmarkStart w:id="83" w:name="_Toc250547490"/>
      <w:r w:rsidRPr="00F451C2">
        <w:rPr>
          <w:lang w:eastAsia="en-US"/>
        </w:rPr>
        <w:t>Superoxide dismutase: protein extraction and enzymatic assay</w:t>
      </w:r>
      <w:bookmarkEnd w:id="83"/>
    </w:p>
    <w:p w14:paraId="0E86EC9E" w14:textId="77777777" w:rsidR="00BC5F99" w:rsidRPr="00BC5F99" w:rsidRDefault="00BC5F99" w:rsidP="00BC5F99"/>
    <w:p w14:paraId="0C7208D0" w14:textId="7AA15221"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 xml:space="preserve">rotein was extracted from gill tissue (23.3-96.8 mg) from 4 oysters from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0DC8D26E" w14:textId="2A90375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w:t>
      </w:r>
      <w:proofErr w:type="gramStart"/>
      <w:r w:rsidRPr="00F451C2">
        <w:rPr>
          <w:rFonts w:ascii="Times" w:hAnsi="Times" w:cs="Arial"/>
          <w:color w:val="000000"/>
          <w:lang w:eastAsia="en-US"/>
        </w:rPr>
        <w:t>the 19160 SOD determination kit</w:t>
      </w:r>
      <w:proofErr w:type="gramEnd"/>
      <w:r w:rsidRPr="00F451C2">
        <w:rPr>
          <w:rFonts w:ascii="Times" w:hAnsi="Times" w:cs="Arial"/>
          <w:color w:val="000000"/>
          <w:lang w:eastAsia="en-US"/>
        </w:rPr>
        <w:t xml:space="preserve">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w:t>
      </w:r>
      <w:proofErr w:type="gramStart"/>
      <w:r w:rsidRPr="00F451C2">
        <w:rPr>
          <w:rFonts w:ascii="Times" w:hAnsi="Times" w:cs="Arial"/>
          <w:color w:val="000000"/>
          <w:lang w:eastAsia="en-US"/>
        </w:rPr>
        <w:t>20 minute</w:t>
      </w:r>
      <w:proofErr w:type="gramEnd"/>
      <w:r w:rsidRPr="00F451C2">
        <w:rPr>
          <w:rFonts w:ascii="Times" w:hAnsi="Times" w:cs="Arial"/>
          <w:color w:val="000000"/>
          <w:lang w:eastAsia="en-US"/>
        </w:rPr>
        <w:t xml:space="preserve"> period with readings every 1 min, 10 sec.  </w:t>
      </w:r>
      <w:proofErr w:type="gramStart"/>
      <w:r w:rsidRPr="00F451C2">
        <w:rPr>
          <w:rFonts w:ascii="Times" w:hAnsi="Times" w:cs="Arial"/>
          <w:color w:val="000000"/>
          <w:lang w:eastAsia="en-US"/>
        </w:rPr>
        <w:t>A single time point corresponding to the linear portion of the curve for each sample (at 15 minutes, 10 seconds) was chosen to calculate SOD activity.</w:t>
      </w:r>
      <w:proofErr w:type="gramEnd"/>
    </w:p>
    <w:p w14:paraId="6C3D88A5" w14:textId="7DFF9781" w:rsidR="00F451C2" w:rsidRPr="00F451C2" w:rsidRDefault="00F451C2" w:rsidP="00F451C2">
      <w:pPr>
        <w:spacing w:line="360" w:lineRule="auto"/>
        <w:rPr>
          <w:rFonts w:ascii="Times" w:eastAsia="Times New Roman" w:hAnsi="Times" w:cs="Times New Roman"/>
          <w:lang w:eastAsia="en-US"/>
        </w:rPr>
      </w:pPr>
    </w:p>
    <w:p w14:paraId="0FB0151C" w14:textId="77777777" w:rsidR="00F451C2" w:rsidRDefault="00F451C2" w:rsidP="00BC5F99">
      <w:pPr>
        <w:pStyle w:val="Heading3"/>
        <w:rPr>
          <w:lang w:eastAsia="en-US"/>
        </w:rPr>
      </w:pPr>
      <w:bookmarkStart w:id="84" w:name="_Toc250547491"/>
      <w:r w:rsidRPr="00F451C2">
        <w:rPr>
          <w:lang w:eastAsia="en-US"/>
        </w:rPr>
        <w:t>Protein Concentration</w:t>
      </w:r>
      <w:bookmarkEnd w:id="84"/>
    </w:p>
    <w:p w14:paraId="69301ED2" w14:textId="77777777" w:rsidR="00BC5F99" w:rsidRPr="00BC5F99" w:rsidRDefault="00BC5F99" w:rsidP="00BC5F99"/>
    <w:p w14:paraId="71268DB0" w14:textId="1492C10A"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w:t>
      </w:r>
      <w:proofErr w:type="gramStart"/>
      <w:r w:rsidRPr="00F451C2">
        <w:rPr>
          <w:rFonts w:ascii="Times" w:hAnsi="Times" w:cs="Arial"/>
          <w:color w:val="000000"/>
          <w:lang w:eastAsia="en-US"/>
        </w:rPr>
        <w:t>v. 3 software</w:t>
      </w:r>
      <w:proofErr w:type="gramEnd"/>
      <w:r w:rsidRPr="00F451C2">
        <w:rPr>
          <w:rFonts w:ascii="Times" w:hAnsi="Times" w:cs="Arial"/>
          <w:color w:val="000000"/>
          <w:lang w:eastAsia="en-US"/>
        </w:rPr>
        <w:t xml:space="preserve"> (BioTek Instruments Inc.).  If the triplicates had a coefficient of variation greater than 20%, then the outlier was removed from the average of protein concentration.  </w:t>
      </w:r>
    </w:p>
    <w:p w14:paraId="27C6FAC8" w14:textId="0816D612" w:rsidR="00F451C2" w:rsidRPr="00F451C2" w:rsidRDefault="00F451C2" w:rsidP="00F451C2">
      <w:pPr>
        <w:spacing w:line="360" w:lineRule="auto"/>
        <w:rPr>
          <w:rFonts w:ascii="Times" w:eastAsia="Times New Roman" w:hAnsi="Times" w:cs="Times New Roman"/>
          <w:lang w:eastAsia="en-US"/>
        </w:rPr>
      </w:pPr>
    </w:p>
    <w:p w14:paraId="178F7FC9" w14:textId="77777777" w:rsidR="00F451C2" w:rsidRDefault="00F451C2" w:rsidP="00BC5F99">
      <w:pPr>
        <w:pStyle w:val="Heading3"/>
        <w:rPr>
          <w:lang w:eastAsia="en-US"/>
        </w:rPr>
      </w:pPr>
      <w:bookmarkStart w:id="85" w:name="_Toc250547492"/>
      <w:r w:rsidRPr="00F451C2">
        <w:rPr>
          <w:lang w:eastAsia="en-US"/>
        </w:rPr>
        <w:t>Statistical Analysis</w:t>
      </w:r>
      <w:bookmarkEnd w:id="85"/>
    </w:p>
    <w:p w14:paraId="5D0465D6" w14:textId="77777777" w:rsidR="00BC5F99" w:rsidRPr="00BC5F99" w:rsidRDefault="00BC5F99" w:rsidP="00BC5F99"/>
    <w:p w14:paraId="0508C92B" w14:textId="195F86F4"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3D1A26CD" w14:textId="6F1F3339" w:rsidR="00F451C2" w:rsidRPr="00F451C2" w:rsidRDefault="00F451C2" w:rsidP="00F451C2">
      <w:pPr>
        <w:spacing w:line="360" w:lineRule="auto"/>
        <w:rPr>
          <w:rFonts w:ascii="Times" w:eastAsia="Times New Roman" w:hAnsi="Times" w:cs="Times New Roman"/>
          <w:lang w:eastAsia="en-US"/>
        </w:rPr>
      </w:pPr>
    </w:p>
    <w:p w14:paraId="2F4F5872" w14:textId="0439ACED"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1200DC51" w14:textId="1AFD04E0" w:rsidR="00F451C2" w:rsidRPr="00F451C2" w:rsidRDefault="00F451C2" w:rsidP="00F451C2">
      <w:pPr>
        <w:spacing w:line="360" w:lineRule="auto"/>
        <w:rPr>
          <w:rFonts w:ascii="Times" w:eastAsia="Times New Roman" w:hAnsi="Times" w:cs="Times New Roman"/>
          <w:lang w:eastAsia="en-US"/>
        </w:rPr>
      </w:pPr>
    </w:p>
    <w:p w14:paraId="4610CD2B"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0D9BB7E0" w14:textId="77B0BFE4" w:rsidR="00F451C2" w:rsidRPr="00F451C2" w:rsidRDefault="00F451C2" w:rsidP="00F451C2">
      <w:pPr>
        <w:spacing w:line="360" w:lineRule="auto"/>
        <w:rPr>
          <w:rFonts w:ascii="Times" w:eastAsia="Times New Roman" w:hAnsi="Times" w:cs="Times New Roman"/>
          <w:lang w:eastAsia="en-US"/>
        </w:rPr>
      </w:pPr>
    </w:p>
    <w:p w14:paraId="29E9CA44" w14:textId="5A9C7C86"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09016DE5" w14:textId="52BE88B6" w:rsidR="00F451C2" w:rsidRPr="00F451C2" w:rsidRDefault="00F451C2" w:rsidP="00F451C2">
      <w:pPr>
        <w:spacing w:line="360" w:lineRule="auto"/>
        <w:rPr>
          <w:rFonts w:ascii="Times" w:eastAsia="Times New Roman" w:hAnsi="Times" w:cs="Times New Roman"/>
          <w:lang w:eastAsia="en-US"/>
        </w:rPr>
      </w:pPr>
    </w:p>
    <w:p w14:paraId="16E19FD8"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where</w:t>
      </w:r>
      <w:proofErr w:type="gramEnd"/>
      <w:r w:rsidRPr="00F451C2">
        <w:rPr>
          <w:rFonts w:ascii="Times" w:hAnsi="Times" w:cs="Arial"/>
          <w:color w:val="000000"/>
          <w:lang w:eastAsia="en-US"/>
        </w:rPr>
        <w:t xml:space="preserve"> 0.2 mL = reaction volume, 5.3 mM-1 is the extinction coefficient for CDNB in a 96-well plate, and 0.02 mL is the enzyme volume.  For each sample, GST activity was divided by sample concentration to achieve an activity expressed per mg of tissue (µmol/mg/min).  </w:t>
      </w:r>
    </w:p>
    <w:p w14:paraId="55EF95F7" w14:textId="06BE9AEC"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594A0382" w14:textId="77777777" w:rsidR="00F451C2" w:rsidRDefault="00F451C2" w:rsidP="00F451C2">
      <w:pPr>
        <w:spacing w:line="360" w:lineRule="auto"/>
        <w:rPr>
          <w:rFonts w:ascii="Times" w:hAnsi="Times" w:cs="Arial"/>
          <w:color w:val="000000"/>
          <w:lang w:eastAsia="en-US"/>
        </w:rPr>
      </w:pPr>
    </w:p>
    <w:p w14:paraId="6358FDD2"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w:t>
      </w:r>
      <w:proofErr w:type="gramEnd"/>
      <w:r w:rsidRPr="00F451C2">
        <w:rPr>
          <w:rFonts w:ascii="Times" w:hAnsi="Times" w:cs="Arial"/>
          <w:color w:val="000000"/>
          <w:lang w:eastAsia="en-US"/>
        </w:rPr>
        <w:t xml:space="preserve">  </w:t>
      </w:r>
    </w:p>
    <w:p w14:paraId="680E3A01" w14:textId="1A1B2A02"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slopes = 0 they were excluded from the calculations for not contributing significantly to the background SOD activity.  Replicates were excluded (1 each for 6 samples) if linearity of the reaction curve was not achieved by the time point 15 min, 10s.  The linear relationship between % inhibition and </w:t>
      </w:r>
      <w:proofErr w:type="gramStart"/>
      <w:r w:rsidRPr="00F451C2">
        <w:rPr>
          <w:rFonts w:ascii="Times" w:eastAsia="Times New Roman" w:hAnsi="Times" w:cs="Arial"/>
          <w:color w:val="000000"/>
          <w:lang w:eastAsia="en-US"/>
        </w:rPr>
        <w:t>ln[</w:t>
      </w:r>
      <w:proofErr w:type="gramEnd"/>
      <w:r w:rsidRPr="00F451C2">
        <w:rPr>
          <w:rFonts w:ascii="Times" w:eastAsia="Times New Roman" w:hAnsi="Times" w:cs="Arial"/>
          <w:color w:val="000000"/>
          <w:lang w:eastAsia="en-US"/>
        </w:rPr>
        <w:t xml:space="preserve">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04098AC1" w14:textId="3668F988"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04D4149B" w14:textId="77777777" w:rsidR="00F451C2" w:rsidRPr="00F451C2" w:rsidRDefault="00F451C2" w:rsidP="00F451C2"/>
    <w:p w14:paraId="3D8670C1" w14:textId="77777777" w:rsidR="00C02D9B" w:rsidRDefault="00C02D9B" w:rsidP="00C02D9B">
      <w:pPr>
        <w:pStyle w:val="Heading2"/>
      </w:pPr>
      <w:bookmarkStart w:id="86" w:name="_Toc250547493"/>
      <w:r>
        <w:t>Results</w:t>
      </w:r>
      <w:bookmarkEnd w:id="86"/>
    </w:p>
    <w:p w14:paraId="588A4BD2" w14:textId="77777777" w:rsidR="00F451C2" w:rsidRDefault="00F451C2" w:rsidP="00BC5F99">
      <w:pPr>
        <w:pStyle w:val="Heading3"/>
        <w:rPr>
          <w:lang w:eastAsia="en-US"/>
        </w:rPr>
      </w:pPr>
      <w:bookmarkStart w:id="87" w:name="_Toc250547494"/>
      <w:r w:rsidRPr="00F451C2">
        <w:rPr>
          <w:lang w:eastAsia="en-US"/>
        </w:rPr>
        <w:t>Glutathione S-transferase</w:t>
      </w:r>
      <w:bookmarkEnd w:id="87"/>
    </w:p>
    <w:p w14:paraId="00C8F292" w14:textId="77777777" w:rsidR="00BC5F99" w:rsidRPr="00BC5F99" w:rsidRDefault="00BC5F99" w:rsidP="00BC5F99"/>
    <w:p w14:paraId="0FBE03AA" w14:textId="1EA54C70"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w:t>
      </w:r>
      <w:proofErr w:type="gramStart"/>
      <w:r w:rsidRPr="00F451C2">
        <w:rPr>
          <w:rFonts w:ascii="Times" w:eastAsia="Times New Roman" w:hAnsi="Times" w:cs="Arial"/>
          <w:color w:val="000000"/>
          <w:lang w:eastAsia="en-US"/>
        </w:rPr>
        <w:t>400 µ</w:t>
      </w:r>
      <w:proofErr w:type="gramEnd"/>
      <w:r w:rsidRPr="00F451C2">
        <w:rPr>
          <w:rFonts w:ascii="Times" w:eastAsia="Times New Roman" w:hAnsi="Times" w:cs="Arial"/>
          <w:color w:val="000000"/>
          <w:lang w:eastAsia="en-US"/>
        </w:rPr>
        <w:t xml:space="preserve">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46A65968" w14:textId="7AEA053C" w:rsidR="00F451C2" w:rsidRDefault="00EE4D1C" w:rsidP="00F451C2">
      <w:pPr>
        <w:spacing w:line="360" w:lineRule="auto"/>
        <w:rPr>
          <w:rFonts w:ascii="Times" w:hAnsi="Times"/>
        </w:rPr>
      </w:pPr>
      <w:r>
        <w:rPr>
          <w:rFonts w:ascii="Times" w:hAnsi="Times"/>
          <w:noProof/>
          <w:lang w:eastAsia="en-US"/>
        </w:rPr>
        <w:drawing>
          <wp:inline distT="0" distB="0" distL="0" distR="0" wp14:anchorId="7ED7BAC4" wp14:editId="273D2EEA">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8">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5F5A7017" w14:textId="0F7DEA61"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8C2D86" w14:textId="74BB35FC" w:rsidR="00F451C2" w:rsidRPr="00F451C2" w:rsidRDefault="00F451C2" w:rsidP="00F451C2">
      <w:pPr>
        <w:spacing w:line="360" w:lineRule="auto"/>
        <w:rPr>
          <w:rFonts w:ascii="Times" w:hAnsi="Times"/>
        </w:rPr>
      </w:pPr>
    </w:p>
    <w:p w14:paraId="3FE6B145" w14:textId="41B397D6" w:rsidR="00F451C2" w:rsidRDefault="00F451C2" w:rsidP="00BC5F99">
      <w:pPr>
        <w:pStyle w:val="Heading3"/>
        <w:rPr>
          <w:lang w:eastAsia="en-US"/>
        </w:rPr>
      </w:pPr>
      <w:bookmarkStart w:id="88" w:name="_Toc250547495"/>
      <w:r w:rsidRPr="00F451C2">
        <w:rPr>
          <w:lang w:eastAsia="en-US"/>
        </w:rPr>
        <w:t>Superoxide dismutase</w:t>
      </w:r>
      <w:bookmarkEnd w:id="88"/>
    </w:p>
    <w:p w14:paraId="380E79CC" w14:textId="77777777" w:rsidR="00BC5F99" w:rsidRPr="00BC5F99" w:rsidRDefault="00BC5F99" w:rsidP="00BC5F99"/>
    <w:p w14:paraId="21A67558" w14:textId="19548141"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w:t>
      </w:r>
      <w:proofErr w:type="gramStart"/>
      <w:r w:rsidRPr="00F451C2">
        <w:rPr>
          <w:rFonts w:ascii="Times" w:hAnsi="Times" w:cs="Arial"/>
          <w:color w:val="000000"/>
          <w:lang w:eastAsia="en-US"/>
        </w:rPr>
        <w:t>400 µ</w:t>
      </w:r>
      <w:proofErr w:type="gramEnd"/>
      <w:r w:rsidRPr="00F451C2">
        <w:rPr>
          <w:rFonts w:ascii="Times" w:hAnsi="Times" w:cs="Arial"/>
          <w:color w:val="000000"/>
          <w:lang w:eastAsia="en-US"/>
        </w:rPr>
        <w:t xml:space="preserve">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1C3775E3" w14:textId="09A6B231" w:rsidR="00F451C2" w:rsidRDefault="00EE4D1C" w:rsidP="00F451C2">
      <w:pPr>
        <w:spacing w:line="360" w:lineRule="auto"/>
        <w:rPr>
          <w:rFonts w:ascii="Times" w:hAnsi="Times" w:cs="Times New Roman"/>
          <w:lang w:eastAsia="en-US"/>
        </w:rPr>
      </w:pPr>
      <w:r>
        <w:rPr>
          <w:rFonts w:ascii="Times" w:hAnsi="Times" w:cs="Times New Roman"/>
          <w:noProof/>
          <w:lang w:eastAsia="en-US"/>
        </w:rPr>
        <w:drawing>
          <wp:inline distT="0" distB="0" distL="0" distR="0" wp14:anchorId="5B0EC6CF" wp14:editId="65AABB01">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9">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4B56F984" w14:textId="04616309"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sidR="001010D9">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sidR="001010D9">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3614D47E" w14:textId="2DD30124" w:rsidR="00F451C2" w:rsidRPr="00F451C2" w:rsidRDefault="00F451C2" w:rsidP="00F451C2">
      <w:pPr>
        <w:spacing w:line="360" w:lineRule="auto"/>
        <w:rPr>
          <w:rFonts w:ascii="Times" w:hAnsi="Times" w:cs="Times New Roman"/>
          <w:lang w:eastAsia="en-US"/>
        </w:rPr>
      </w:pPr>
    </w:p>
    <w:p w14:paraId="69A07580" w14:textId="77777777" w:rsidR="00C02D9B" w:rsidRDefault="00C02D9B" w:rsidP="00C02D9B">
      <w:pPr>
        <w:pStyle w:val="Heading2"/>
      </w:pPr>
      <w:bookmarkStart w:id="89" w:name="_Toc250547496"/>
      <w:r>
        <w:t>Discussion</w:t>
      </w:r>
      <w:bookmarkEnd w:id="89"/>
    </w:p>
    <w:p w14:paraId="379DEEFC" w14:textId="77777777" w:rsidR="00C85C10" w:rsidRPr="00C85C10" w:rsidRDefault="00C85C10" w:rsidP="00C85C10"/>
    <w:p w14:paraId="4BC8A417" w14:textId="11109A53" w:rsidR="00C02D9B" w:rsidRDefault="004238B2" w:rsidP="002053D6">
      <w:pPr>
        <w:spacing w:line="360" w:lineRule="auto"/>
        <w:rPr>
          <w:rFonts w:ascii="Times" w:eastAsia="Times New Roman" w:hAnsi="Times" w:cs="Arial"/>
          <w:iCs/>
          <w:color w:val="000000"/>
          <w:lang w:eastAsia="en-US"/>
        </w:rPr>
      </w:pPr>
      <w:r>
        <w:tab/>
      </w:r>
      <w:r w:rsidR="006121D9">
        <w:t xml:space="preserve">Moderately elevated </w:t>
      </w:r>
      <w:r w:rsidR="006121D9" w:rsidRPr="00F061DB">
        <w:rPr>
          <w:i/>
        </w:rPr>
        <w:t>p</w:t>
      </w:r>
      <w:r w:rsidR="006121D9">
        <w:t>CO</w:t>
      </w:r>
      <w:r w:rsidR="006121D9" w:rsidRPr="00F061DB">
        <w:rPr>
          <w:vertAlign w:val="subscript"/>
        </w:rPr>
        <w:t>2</w:t>
      </w:r>
      <w:r w:rsidR="006121D9">
        <w:t xml:space="preserve"> (1000 </w:t>
      </w:r>
      <w:r w:rsidR="006121D9">
        <w:rPr>
          <w:rFonts w:ascii="Times" w:eastAsia="Times New Roman" w:hAnsi="Times" w:cs="Arial"/>
          <w:iCs/>
          <w:color w:val="000000"/>
          <w:lang w:eastAsia="en-US"/>
        </w:rPr>
        <w:t xml:space="preserve">µatm) does not lead to oxidative stress in </w:t>
      </w:r>
      <w:r w:rsidR="006121D9">
        <w:rPr>
          <w:rFonts w:ascii="Times" w:eastAsia="Times New Roman" w:hAnsi="Times" w:cs="Arial"/>
          <w:i/>
          <w:iCs/>
          <w:color w:val="000000"/>
          <w:lang w:eastAsia="en-US"/>
        </w:rPr>
        <w:t>C. gigas</w:t>
      </w:r>
      <w:r w:rsidR="006121D9">
        <w:rPr>
          <w:rFonts w:ascii="Times" w:eastAsia="Times New Roman" w:hAnsi="Times" w:cs="Arial"/>
          <w:iCs/>
          <w:color w:val="000000"/>
          <w:lang w:eastAsia="en-US"/>
        </w:rPr>
        <w:t>, but highly elevated</w:t>
      </w:r>
      <w:r w:rsidR="008C2481">
        <w:rPr>
          <w:rFonts w:ascii="Times" w:eastAsia="Times New Roman" w:hAnsi="Times" w:cs="Arial"/>
          <w:iCs/>
          <w:color w:val="000000"/>
          <w:lang w:eastAsia="en-US"/>
        </w:rPr>
        <w:t xml:space="preserve"> </w:t>
      </w:r>
      <w:r w:rsidR="008C2481" w:rsidRPr="008C2481">
        <w:rPr>
          <w:rFonts w:ascii="Times" w:eastAsia="Times New Roman" w:hAnsi="Times" w:cs="Arial"/>
          <w:i/>
          <w:iCs/>
          <w:color w:val="000000"/>
          <w:lang w:eastAsia="en-US"/>
        </w:rPr>
        <w:t>p</w:t>
      </w:r>
      <w:r w:rsidR="008C2481">
        <w:rPr>
          <w:rFonts w:ascii="Times" w:eastAsia="Times New Roman" w:hAnsi="Times" w:cs="Arial"/>
          <w:iCs/>
          <w:color w:val="000000"/>
          <w:lang w:eastAsia="en-US"/>
        </w:rPr>
        <w:t>CO</w:t>
      </w:r>
      <w:r w:rsidR="008C2481" w:rsidRPr="008C2481">
        <w:rPr>
          <w:rFonts w:ascii="Times" w:eastAsia="Times New Roman" w:hAnsi="Times" w:cs="Arial"/>
          <w:iCs/>
          <w:color w:val="000000"/>
          <w:vertAlign w:val="subscript"/>
          <w:lang w:eastAsia="en-US"/>
        </w:rPr>
        <w:t>2</w:t>
      </w:r>
      <w:r w:rsidR="006121D9">
        <w:rPr>
          <w:rFonts w:ascii="Times" w:eastAsia="Times New Roman" w:hAnsi="Times" w:cs="Arial"/>
          <w:iCs/>
          <w:color w:val="000000"/>
          <w:lang w:eastAsia="en-US"/>
        </w:rPr>
        <w:t xml:space="preserve"> (2800 µatm) </w:t>
      </w:r>
      <w:r w:rsidR="008C2481">
        <w:rPr>
          <w:rFonts w:ascii="Times" w:eastAsia="Times New Roman" w:hAnsi="Times" w:cs="Arial"/>
          <w:iCs/>
          <w:color w:val="000000"/>
          <w:lang w:eastAsia="en-US"/>
        </w:rPr>
        <w:t>instigates</w:t>
      </w:r>
      <w:r w:rsidR="006121D9">
        <w:rPr>
          <w:rFonts w:ascii="Times" w:eastAsia="Times New Roman" w:hAnsi="Times" w:cs="Arial"/>
          <w:iCs/>
          <w:color w:val="000000"/>
          <w:lang w:eastAsia="en-US"/>
        </w:rPr>
        <w:t xml:space="preserve"> an antiox</w:t>
      </w:r>
      <w:r w:rsidR="002053D6">
        <w:rPr>
          <w:rFonts w:ascii="Times" w:eastAsia="Times New Roman" w:hAnsi="Times" w:cs="Arial"/>
          <w:iCs/>
          <w:color w:val="000000"/>
          <w:lang w:eastAsia="en-US"/>
        </w:rPr>
        <w:t>idant response.  Superoxide dis</w:t>
      </w:r>
      <w:r w:rsidR="006121D9">
        <w:rPr>
          <w:rFonts w:ascii="Times" w:eastAsia="Times New Roman" w:hAnsi="Times" w:cs="Arial"/>
          <w:iCs/>
          <w:color w:val="000000"/>
          <w:lang w:eastAsia="en-US"/>
        </w:rPr>
        <w:t xml:space="preserve">mutase </w:t>
      </w:r>
      <w:r w:rsidR="00EF7B60">
        <w:rPr>
          <w:rFonts w:ascii="Times" w:eastAsia="Times New Roman" w:hAnsi="Times" w:cs="Arial"/>
          <w:iCs/>
          <w:color w:val="000000"/>
          <w:lang w:eastAsia="en-US"/>
        </w:rPr>
        <w:t>activity was significantly elevated in oysters e</w:t>
      </w:r>
      <w:r w:rsidR="00F061DB">
        <w:rPr>
          <w:rFonts w:ascii="Times" w:eastAsia="Times New Roman" w:hAnsi="Times" w:cs="Arial"/>
          <w:iCs/>
          <w:color w:val="000000"/>
          <w:lang w:eastAsia="en-US"/>
        </w:rPr>
        <w:t xml:space="preserve">xposed to the highest </w:t>
      </w:r>
      <w:r w:rsidR="00F061DB" w:rsidRPr="002053D6">
        <w:rPr>
          <w:rFonts w:ascii="Times" w:eastAsia="Times New Roman" w:hAnsi="Times" w:cs="Arial"/>
          <w:i/>
          <w:iCs/>
          <w:color w:val="000000"/>
          <w:lang w:eastAsia="en-US"/>
        </w:rPr>
        <w:t>p</w:t>
      </w:r>
      <w:r w:rsidR="00F061DB">
        <w:rPr>
          <w:rFonts w:ascii="Times" w:eastAsia="Times New Roman" w:hAnsi="Times" w:cs="Arial"/>
          <w:iCs/>
          <w:color w:val="000000"/>
          <w:lang w:eastAsia="en-US"/>
        </w:rPr>
        <w:t>CO</w:t>
      </w:r>
      <w:r w:rsidR="00F061DB"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a clear sign</w:t>
      </w:r>
      <w:r w:rsidR="00F061DB">
        <w:rPr>
          <w:rFonts w:ascii="Times" w:eastAsia="Times New Roman" w:hAnsi="Times" w:cs="Arial"/>
          <w:iCs/>
          <w:color w:val="000000"/>
          <w:lang w:eastAsia="en-US"/>
        </w:rPr>
        <w:t>al</w:t>
      </w:r>
      <w:r w:rsidR="00EF7B60">
        <w:rPr>
          <w:rFonts w:ascii="Times" w:eastAsia="Times New Roman" w:hAnsi="Times" w:cs="Arial"/>
          <w:iCs/>
          <w:color w:val="000000"/>
          <w:lang w:eastAsia="en-US"/>
        </w:rPr>
        <w:t xml:space="preserve"> of oxidative stress during ocean acidification.  A similar pattern was not seen for </w:t>
      </w:r>
      <w:r w:rsidR="002053D6">
        <w:rPr>
          <w:rFonts w:ascii="Times" w:eastAsia="Times New Roman" w:hAnsi="Times" w:cs="Arial"/>
          <w:iCs/>
          <w:color w:val="000000"/>
          <w:lang w:eastAsia="en-US"/>
        </w:rPr>
        <w:t>glutathione S-transferase</w:t>
      </w:r>
      <w:r w:rsidR="00EF7B60">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2053D6">
        <w:rPr>
          <w:rFonts w:ascii="Times" w:eastAsia="Times New Roman" w:hAnsi="Times" w:cs="Arial"/>
          <w:i/>
          <w:iCs/>
          <w:color w:val="000000"/>
          <w:lang w:eastAsia="en-US"/>
        </w:rPr>
        <w:t>p</w:t>
      </w:r>
      <w:r w:rsidR="00EF7B60">
        <w:rPr>
          <w:rFonts w:ascii="Times" w:eastAsia="Times New Roman" w:hAnsi="Times" w:cs="Arial"/>
          <w:iCs/>
          <w:color w:val="000000"/>
          <w:lang w:eastAsia="en-US"/>
        </w:rPr>
        <w:t>CO</w:t>
      </w:r>
      <w:r w:rsidR="00EF7B60"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Since SOD responds solely to oxidative stress its up-regulation has a clear interpretation; however, a global activity assay of the different isoforms of GST would encompass some that respond to oxidative stress and some that may respond only to contaminant exposure</w:t>
      </w:r>
      <w:r w:rsidR="008C2481">
        <w:rPr>
          <w:rFonts w:ascii="Times" w:eastAsia="Times New Roman" w:hAnsi="Times" w:cs="Arial"/>
          <w:iCs/>
          <w:color w:val="000000"/>
          <w:lang w:eastAsia="en-US"/>
        </w:rPr>
        <w:t xml:space="preserve"> (and therefore may no change in response to low pH)</w:t>
      </w:r>
      <w:r w:rsidR="00EF7B60">
        <w:rPr>
          <w:rFonts w:ascii="Times" w:eastAsia="Times New Roman" w:hAnsi="Times" w:cs="Arial"/>
          <w:iCs/>
          <w:color w:val="000000"/>
          <w:lang w:eastAsia="en-US"/>
        </w:rPr>
        <w:t xml:space="preserve">.  Alternatively, SOD and GST may function on different time scales in the oxidative stress response, but this is unlikely given that GST remains </w:t>
      </w:r>
      <w:proofErr w:type="gramStart"/>
      <w:r w:rsidR="00EF7B60">
        <w:rPr>
          <w:rFonts w:ascii="Times" w:eastAsia="Times New Roman" w:hAnsi="Times" w:cs="Arial"/>
          <w:iCs/>
          <w:color w:val="000000"/>
          <w:lang w:eastAsia="en-US"/>
        </w:rPr>
        <w:t>up-regulated</w:t>
      </w:r>
      <w:proofErr w:type="gramEnd"/>
      <w:r w:rsidR="00EF7B60">
        <w:rPr>
          <w:rFonts w:ascii="Times" w:eastAsia="Times New Roman" w:hAnsi="Times" w:cs="Arial"/>
          <w:iCs/>
          <w:color w:val="000000"/>
          <w:lang w:eastAsia="en-US"/>
        </w:rPr>
        <w:t xml:space="preserve"> after exposures to contaminants lasting multiple weeks (</w:t>
      </w:r>
      <w:r w:rsidR="00F061DB">
        <w:rPr>
          <w:rFonts w:ascii="Times" w:eastAsia="Times New Roman" w:hAnsi="Times" w:cs="Arial"/>
          <w:iCs/>
          <w:color w:val="000000"/>
          <w:lang w:eastAsia="en-US"/>
        </w:rPr>
        <w:t>Letendre et al. 2011; Boutet et al. 2004a, 2004b).</w:t>
      </w:r>
    </w:p>
    <w:p w14:paraId="40E60E97" w14:textId="2DA64F34" w:rsidR="00C85C10" w:rsidRDefault="00F061DB" w:rsidP="002053D6">
      <w:pPr>
        <w:spacing w:line="360" w:lineRule="auto"/>
        <w:rPr>
          <w:rFonts w:ascii="Times" w:eastAsia="Times New Roman" w:hAnsi="Times" w:cs="Arial"/>
          <w:iCs/>
          <w:color w:val="000000"/>
          <w:lang w:eastAsia="en-US"/>
        </w:rPr>
      </w:pPr>
      <w:r>
        <w:rPr>
          <w:rFonts w:ascii="Times" w:eastAsia="Times New Roman" w:hAnsi="Times" w:cs="Arial"/>
          <w:iCs/>
          <w:color w:val="000000"/>
          <w:lang w:eastAsia="en-US"/>
        </w:rPr>
        <w:tab/>
        <w:t xml:space="preserve">These enzyme activity results further support what other work at the gene and protein expression levels have </w:t>
      </w:r>
      <w:r w:rsidR="002053D6">
        <w:rPr>
          <w:rFonts w:ascii="Times" w:eastAsia="Times New Roman" w:hAnsi="Times" w:cs="Arial"/>
          <w:iCs/>
          <w:color w:val="000000"/>
          <w:lang w:eastAsia="en-US"/>
        </w:rPr>
        <w:t>suggested</w:t>
      </w:r>
      <w:r>
        <w:rPr>
          <w:rFonts w:ascii="Times" w:eastAsia="Times New Roman" w:hAnsi="Times" w:cs="Arial"/>
          <w:iCs/>
          <w:color w:val="000000"/>
          <w:lang w:eastAsia="en-US"/>
        </w:rPr>
        <w:t xml:space="preserve">: that exposure to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Pr>
          <w:rFonts w:ascii="Times" w:eastAsia="Times New Roman" w:hAnsi="Times" w:cs="Arial"/>
          <w:iCs/>
          <w:color w:val="000000"/>
          <w:lang w:eastAsia="en-US"/>
        </w:rPr>
        <w:t xml:space="preserve"> gene/protein</w:t>
      </w:r>
      <w:r>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and subsequent increased H</w:t>
      </w:r>
      <w:r w:rsidRPr="00F061DB">
        <w:rPr>
          <w:rFonts w:ascii="Times" w:eastAsia="Times New Roman" w:hAnsi="Times" w:cs="Arial"/>
          <w:iCs/>
          <w:color w:val="000000"/>
          <w:vertAlign w:val="superscript"/>
          <w:lang w:eastAsia="en-US"/>
        </w:rPr>
        <w:t xml:space="preserve">+ </w:t>
      </w:r>
      <w:r>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of 10</w:t>
      </w:r>
      <w:r w:rsidR="008C2481">
        <w:rPr>
          <w:rFonts w:ascii="Times" w:eastAsia="Times New Roman" w:hAnsi="Times" w:cs="Arial"/>
          <w:iCs/>
          <w:color w:val="000000"/>
          <w:lang w:eastAsia="en-US"/>
        </w:rPr>
        <w:t>0</w:t>
      </w:r>
      <w:r>
        <w:rPr>
          <w:rFonts w:ascii="Times" w:eastAsia="Times New Roman" w:hAnsi="Times" w:cs="Arial"/>
          <w:iCs/>
          <w:color w:val="000000"/>
          <w:lang w:eastAsia="en-US"/>
        </w:rPr>
        <w:t xml:space="preserve">0 µatm does not cause even a slight elevation of antioxidant enzyme activity.  This finding may illustrate a tolerance of </w:t>
      </w:r>
      <w:r>
        <w:rPr>
          <w:rFonts w:ascii="Times" w:eastAsia="Times New Roman" w:hAnsi="Times" w:cs="Arial"/>
          <w:i/>
          <w:iCs/>
          <w:color w:val="000000"/>
          <w:lang w:eastAsia="en-US"/>
        </w:rPr>
        <w:t xml:space="preserve">C. gigas </w:t>
      </w:r>
      <w:r>
        <w:rPr>
          <w:rFonts w:ascii="Times" w:eastAsia="Times New Roman" w:hAnsi="Times" w:cs="Arial"/>
          <w:iCs/>
          <w:color w:val="000000"/>
          <w:lang w:eastAsia="en-US"/>
        </w:rPr>
        <w:t xml:space="preserve">to moderately elevated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which </w:t>
      </w:r>
      <w:r w:rsidR="002053D6">
        <w:rPr>
          <w:rFonts w:ascii="Times" w:eastAsia="Times New Roman" w:hAnsi="Times" w:cs="Arial"/>
          <w:iCs/>
          <w:color w:val="000000"/>
          <w:lang w:eastAsia="en-US"/>
        </w:rPr>
        <w:t>is consistent with a species that inhabits the intertidal zone where there are frequent fluctuations in pH.</w:t>
      </w:r>
    </w:p>
    <w:p w14:paraId="54CA96EA" w14:textId="7B0C6399" w:rsidR="00C85C10" w:rsidRDefault="00C85C10" w:rsidP="00C85C10">
      <w:pPr>
        <w:pStyle w:val="Heading2"/>
        <w:rPr>
          <w:lang w:eastAsia="en-US"/>
        </w:rPr>
      </w:pPr>
      <w:bookmarkStart w:id="90" w:name="_Toc250547497"/>
      <w:r>
        <w:rPr>
          <w:lang w:eastAsia="en-US"/>
        </w:rPr>
        <w:t>Works Cited</w:t>
      </w:r>
      <w:bookmarkEnd w:id="90"/>
    </w:p>
    <w:p w14:paraId="365F8DF2" w14:textId="77777777" w:rsidR="00CA19DA" w:rsidRPr="00F4261D" w:rsidRDefault="00CA19DA" w:rsidP="00CA19DA">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F4261D">
        <w:rPr>
          <w:rFonts w:ascii="Cambria" w:hAnsi="Cambria"/>
          <w:noProof/>
          <w:sz w:val="24"/>
        </w:rPr>
        <w:t xml:space="preserve">Abele, D., Philipp, E., Gonzalez, P. M., &amp; Puntarulo, S. (2007). Marine invertebrate mitochondria and oxidative stress. </w:t>
      </w:r>
      <w:r w:rsidRPr="00F4261D">
        <w:rPr>
          <w:rFonts w:ascii="Cambria" w:hAnsi="Cambria"/>
          <w:i/>
          <w:iCs/>
          <w:noProof/>
          <w:sz w:val="24"/>
        </w:rPr>
        <w:t>Frontiers in Bioscience</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 933–946.</w:t>
      </w:r>
    </w:p>
    <w:p w14:paraId="0AD551A9" w14:textId="5480C729"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erhane, K., Widersten, M., Engström, a, Kozarich, J. W., &amp; Mannervik, B. (1994). Detoxication of base propenals and other alpha, beta-unsaturated aldehyde products of radical reactions and lipid peroxidation by human glutathione transferases. </w:t>
      </w:r>
      <w:r w:rsidRPr="00F4261D">
        <w:rPr>
          <w:rFonts w:ascii="Cambria" w:hAnsi="Cambria"/>
          <w:i/>
          <w:iCs/>
          <w:noProof/>
          <w:sz w:val="24"/>
        </w:rPr>
        <w:t>Proceedings of the National Academy of Sciences of the United States of America</w:t>
      </w:r>
      <w:r w:rsidRPr="00F4261D">
        <w:rPr>
          <w:rFonts w:ascii="Cambria" w:hAnsi="Cambria"/>
          <w:noProof/>
          <w:sz w:val="24"/>
        </w:rPr>
        <w:t xml:space="preserve">, </w:t>
      </w:r>
      <w:r w:rsidRPr="00F4261D">
        <w:rPr>
          <w:rFonts w:ascii="Cambria" w:hAnsi="Cambria"/>
          <w:i/>
          <w:iCs/>
          <w:noProof/>
          <w:sz w:val="24"/>
        </w:rPr>
        <w:t>91</w:t>
      </w:r>
      <w:r>
        <w:rPr>
          <w:rFonts w:ascii="Cambria" w:hAnsi="Cambria"/>
          <w:noProof/>
          <w:sz w:val="24"/>
        </w:rPr>
        <w:t>(4), 1480–4.</w:t>
      </w:r>
    </w:p>
    <w:p w14:paraId="34AA849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 Tanguy, a., &amp; Moraga, D. (2004). Characterisation and expression of four mRNA sequences encoding glutathione S-transferases pi, mu, omega and sigma classes in the Pacific oyster Crassostrea gigas exposed to hydrocarbons and pesticides. </w:t>
      </w:r>
      <w:r w:rsidRPr="00F4261D">
        <w:rPr>
          <w:rFonts w:ascii="Cambria" w:hAnsi="Cambria"/>
          <w:i/>
          <w:iCs/>
          <w:noProof/>
          <w:sz w:val="24"/>
        </w:rPr>
        <w:t>Marine Biology</w:t>
      </w:r>
      <w:r w:rsidRPr="00F4261D">
        <w:rPr>
          <w:rFonts w:ascii="Cambria" w:hAnsi="Cambria"/>
          <w:noProof/>
          <w:sz w:val="24"/>
        </w:rPr>
        <w:t xml:space="preserve">, </w:t>
      </w:r>
      <w:r w:rsidRPr="00F4261D">
        <w:rPr>
          <w:rFonts w:ascii="Cambria" w:hAnsi="Cambria"/>
          <w:i/>
          <w:iCs/>
          <w:noProof/>
          <w:sz w:val="24"/>
        </w:rPr>
        <w:t>146</w:t>
      </w:r>
      <w:r w:rsidRPr="00F4261D">
        <w:rPr>
          <w:rFonts w:ascii="Cambria" w:hAnsi="Cambria"/>
          <w:noProof/>
          <w:sz w:val="24"/>
        </w:rPr>
        <w:t>(1), 53–64. doi:10.1007/s00227-004-1423-6</w:t>
      </w:r>
    </w:p>
    <w:p w14:paraId="0CAD06D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sabelle, Tanguy, A., &amp; Moraga, D. (2004). Response of the Pacific oyster Crassostrea gigas to hydrocarbon contamination under experimental conditions. </w:t>
      </w:r>
      <w:r w:rsidRPr="00F4261D">
        <w:rPr>
          <w:rFonts w:ascii="Cambria" w:hAnsi="Cambria"/>
          <w:i/>
          <w:iCs/>
          <w:noProof/>
          <w:sz w:val="24"/>
        </w:rPr>
        <w:t>Gene</w:t>
      </w:r>
      <w:r w:rsidRPr="00F4261D">
        <w:rPr>
          <w:rFonts w:ascii="Cambria" w:hAnsi="Cambria"/>
          <w:noProof/>
          <w:sz w:val="24"/>
        </w:rPr>
        <w:t xml:space="preserve">, </w:t>
      </w:r>
      <w:r w:rsidRPr="00F4261D">
        <w:rPr>
          <w:rFonts w:ascii="Cambria" w:hAnsi="Cambria"/>
          <w:i/>
          <w:iCs/>
          <w:noProof/>
          <w:sz w:val="24"/>
        </w:rPr>
        <w:t>329</w:t>
      </w:r>
      <w:r w:rsidRPr="00F4261D">
        <w:rPr>
          <w:rFonts w:ascii="Cambria" w:hAnsi="Cambria"/>
          <w:noProof/>
          <w:sz w:val="24"/>
        </w:rPr>
        <w:t>, 147–57. doi:10.1016/j.gene.2003.12.027</w:t>
      </w:r>
    </w:p>
    <w:p w14:paraId="64EC679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F4261D">
        <w:rPr>
          <w:rFonts w:ascii="Cambria" w:hAnsi="Cambria"/>
          <w:i/>
          <w:iCs/>
          <w:noProof/>
          <w:sz w:val="24"/>
        </w:rPr>
        <w:t>Ecology and evolution</w:t>
      </w:r>
      <w:r w:rsidRPr="00F4261D">
        <w:rPr>
          <w:rFonts w:ascii="Cambria" w:hAnsi="Cambria"/>
          <w:noProof/>
          <w:sz w:val="24"/>
        </w:rPr>
        <w:t xml:space="preserve">, </w:t>
      </w:r>
      <w:r w:rsidRPr="00F4261D">
        <w:rPr>
          <w:rFonts w:ascii="Cambria" w:hAnsi="Cambria"/>
          <w:i/>
          <w:iCs/>
          <w:noProof/>
          <w:sz w:val="24"/>
        </w:rPr>
        <w:t>3</w:t>
      </w:r>
      <w:r w:rsidRPr="00F4261D">
        <w:rPr>
          <w:rFonts w:ascii="Cambria" w:hAnsi="Cambria"/>
          <w:noProof/>
          <w:sz w:val="24"/>
        </w:rPr>
        <w:t>(10), 3283–97. doi:10.1002/ece3.719</w:t>
      </w:r>
    </w:p>
    <w:p w14:paraId="5C4E942C"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aniel, V. (1993). Glutathione S-Transferases: Gene Structure and Regulation of Expression. </w:t>
      </w:r>
      <w:r w:rsidRPr="00F4261D">
        <w:rPr>
          <w:rFonts w:ascii="Cambria" w:hAnsi="Cambria"/>
          <w:i/>
          <w:iCs/>
          <w:noProof/>
          <w:sz w:val="24"/>
        </w:rPr>
        <w:t>Critical Reviews in Biochemistry and Molecular Biology</w:t>
      </w:r>
      <w:r w:rsidRPr="00F4261D">
        <w:rPr>
          <w:rFonts w:ascii="Cambria" w:hAnsi="Cambria"/>
          <w:noProof/>
          <w:sz w:val="24"/>
        </w:rPr>
        <w:t xml:space="preserve">, </w:t>
      </w:r>
      <w:r w:rsidRPr="00F4261D">
        <w:rPr>
          <w:rFonts w:ascii="Cambria" w:hAnsi="Cambria"/>
          <w:i/>
          <w:iCs/>
          <w:noProof/>
          <w:sz w:val="24"/>
        </w:rPr>
        <w:t>28</w:t>
      </w:r>
      <w:r w:rsidRPr="00F4261D">
        <w:rPr>
          <w:rFonts w:ascii="Cambria" w:hAnsi="Cambria"/>
          <w:noProof/>
          <w:sz w:val="24"/>
        </w:rPr>
        <w:t>(3), 173–207.</w:t>
      </w:r>
    </w:p>
    <w:p w14:paraId="4D973C0B"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onaghy, L., Kraffe, E., Le Goïc, N., Lambert, C., Volety, A. K., &amp; Soudant, P. (2012). Reactive oxygen species in unstimulated hemocytes of the pacific oyster Crassostrea gigas: a mitochondrial involvement.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10), e46594. doi:10.1371/journal.pone.0046594</w:t>
      </w:r>
    </w:p>
    <w:p w14:paraId="3DE7469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agnaire, B., Gay, M., Huvet, A., Daniel, J.-Y., Saulnier, D., &amp; Renault, T. (2007). Combination of a pesticide exposure and a bacterial challenge: in vivo effects on immune response of Pacific oyster, Crassostrea gigas (Thunberg). </w:t>
      </w:r>
      <w:r w:rsidRPr="00F4261D">
        <w:rPr>
          <w:rFonts w:ascii="Cambria" w:hAnsi="Cambria"/>
          <w:i/>
          <w:iCs/>
          <w:noProof/>
          <w:sz w:val="24"/>
        </w:rPr>
        <w:t>Aquatic toxicology (Amsterdam, Netherlands)</w:t>
      </w:r>
      <w:r w:rsidRPr="00F4261D">
        <w:rPr>
          <w:rFonts w:ascii="Cambria" w:hAnsi="Cambria"/>
          <w:noProof/>
          <w:sz w:val="24"/>
        </w:rPr>
        <w:t xml:space="preserve">, </w:t>
      </w:r>
      <w:r w:rsidRPr="00F4261D">
        <w:rPr>
          <w:rFonts w:ascii="Cambria" w:hAnsi="Cambria"/>
          <w:i/>
          <w:iCs/>
          <w:noProof/>
          <w:sz w:val="24"/>
        </w:rPr>
        <w:t>84</w:t>
      </w:r>
      <w:r w:rsidRPr="00F4261D">
        <w:rPr>
          <w:rFonts w:ascii="Cambria" w:hAnsi="Cambria"/>
          <w:noProof/>
          <w:sz w:val="24"/>
        </w:rPr>
        <w:t>(1), 92–102. doi:10.1016/j.aquatox.2007.06.002</w:t>
      </w:r>
    </w:p>
    <w:p w14:paraId="6C8BEB77"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onzalez, M., Romestand, B., Fievet, J., Huvet, A., Lebart, M.-C., Gueguen, Y., &amp; Bachère, E. (2005). Evidence in oyster of a plasma extracellular superoxide dismutase which binds LPS. </w:t>
      </w:r>
      <w:r w:rsidRPr="00F4261D">
        <w:rPr>
          <w:rFonts w:ascii="Cambria" w:hAnsi="Cambria"/>
          <w:i/>
          <w:iCs/>
          <w:noProof/>
          <w:sz w:val="24"/>
        </w:rPr>
        <w:t>Biochemical and biophysical research communications</w:t>
      </w:r>
      <w:r w:rsidRPr="00F4261D">
        <w:rPr>
          <w:rFonts w:ascii="Cambria" w:hAnsi="Cambria"/>
          <w:noProof/>
          <w:sz w:val="24"/>
        </w:rPr>
        <w:t xml:space="preserve">, </w:t>
      </w:r>
      <w:r w:rsidRPr="00F4261D">
        <w:rPr>
          <w:rFonts w:ascii="Cambria" w:hAnsi="Cambria"/>
          <w:i/>
          <w:iCs/>
          <w:noProof/>
          <w:sz w:val="24"/>
        </w:rPr>
        <w:t>338</w:t>
      </w:r>
      <w:r w:rsidRPr="00F4261D">
        <w:rPr>
          <w:rFonts w:ascii="Cambria" w:hAnsi="Cambria"/>
          <w:noProof/>
          <w:sz w:val="24"/>
        </w:rPr>
        <w:t>(2), 1089–97. doi:10.1016/j.bbrc.2005.10.075</w:t>
      </w:r>
    </w:p>
    <w:p w14:paraId="4ED5218D"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uévélou, E., Huvet, A., Galindo-Sánchez, C. E., Milan, M., Quillien, V., Daniel, J.-Y., … Corporeau, C. (2013). Sex-specific regulation of AMP-activated protein kinase (AMPK) in the Pacific oyster Crassostrea gigas. </w:t>
      </w:r>
      <w:r w:rsidRPr="00F4261D">
        <w:rPr>
          <w:rFonts w:ascii="Cambria" w:hAnsi="Cambria"/>
          <w:i/>
          <w:iCs/>
          <w:noProof/>
          <w:sz w:val="24"/>
        </w:rPr>
        <w:t>Biology of reproduction</w:t>
      </w:r>
      <w:r w:rsidRPr="00F4261D">
        <w:rPr>
          <w:rFonts w:ascii="Cambria" w:hAnsi="Cambria"/>
          <w:noProof/>
          <w:sz w:val="24"/>
        </w:rPr>
        <w:t xml:space="preserve">, </w:t>
      </w:r>
      <w:r w:rsidRPr="00F4261D">
        <w:rPr>
          <w:rFonts w:ascii="Cambria" w:hAnsi="Cambria"/>
          <w:i/>
          <w:iCs/>
          <w:noProof/>
          <w:sz w:val="24"/>
        </w:rPr>
        <w:t>89</w:t>
      </w:r>
      <w:r w:rsidRPr="00F4261D">
        <w:rPr>
          <w:rFonts w:ascii="Cambria" w:hAnsi="Cambria"/>
          <w:noProof/>
          <w:sz w:val="24"/>
        </w:rPr>
        <w:t>(4), 100. doi:10.1095/biolreprod.113.109728</w:t>
      </w:r>
    </w:p>
    <w:p w14:paraId="6174F8A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Jo, P. G., Choi, Y. K., &amp; Choi, C. Y. (2008). Cloning and mRNA expression of antioxidant enzymes in the Pacific oyster, Crassostrea gigas in response to cadmium exposure.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47</w:t>
      </w:r>
      <w:r w:rsidRPr="00F4261D">
        <w:rPr>
          <w:rFonts w:ascii="Cambria" w:hAnsi="Cambria"/>
          <w:noProof/>
          <w:sz w:val="24"/>
        </w:rPr>
        <w:t>(4), 460–9. doi:10.1016/j.cbpc.2008.02.001</w:t>
      </w:r>
    </w:p>
    <w:p w14:paraId="5F744E73"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Kaniewska, P., Campbell, P. R., Kline, D. I., Rodriguez-Lanetty, M., Miller, D. J., Dove, S., &amp; Hoegh-Guldberg, O. (2012). Major cellular and physiological impacts of ocean acidification on a reef building coral.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4), e34659. doi:10.1371/journal.pone.0034659</w:t>
      </w:r>
    </w:p>
    <w:p w14:paraId="0BF2709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aver, M. J., &amp; George, S. G. (1996). Three repeated glutathione S-transferase genes from a marine fish, the plaice (Pleuronectes platessa). </w:t>
      </w:r>
      <w:r w:rsidRPr="00F4261D">
        <w:rPr>
          <w:rFonts w:ascii="Cambria" w:hAnsi="Cambria"/>
          <w:i/>
          <w:iCs/>
          <w:noProof/>
          <w:sz w:val="24"/>
        </w:rPr>
        <w:t>Marine Environmental Research</w:t>
      </w:r>
      <w:r w:rsidRPr="00F4261D">
        <w:rPr>
          <w:rFonts w:ascii="Cambria" w:hAnsi="Cambria"/>
          <w:noProof/>
          <w:sz w:val="24"/>
        </w:rPr>
        <w:t xml:space="preserve">, </w:t>
      </w:r>
      <w:r w:rsidRPr="00F4261D">
        <w:rPr>
          <w:rFonts w:ascii="Cambria" w:hAnsi="Cambria"/>
          <w:i/>
          <w:iCs/>
          <w:noProof/>
          <w:sz w:val="24"/>
        </w:rPr>
        <w:t>42</w:t>
      </w:r>
      <w:r w:rsidRPr="00F4261D">
        <w:rPr>
          <w:rFonts w:ascii="Cambria" w:hAnsi="Cambria"/>
          <w:noProof/>
          <w:sz w:val="24"/>
        </w:rPr>
        <w:t>(1-4), 19–23. doi:10.1016/0141-1136(95)00080-1</w:t>
      </w:r>
    </w:p>
    <w:p w14:paraId="6ED51588"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F4261D">
        <w:rPr>
          <w:rFonts w:ascii="Cambria" w:hAnsi="Cambria"/>
          <w:i/>
          <w:iCs/>
          <w:noProof/>
          <w:sz w:val="24"/>
        </w:rPr>
        <w:t>Comparative biochemistry and physiology. Part D, Genomics &amp; proteomics</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4), 357–69. doi:10.1016/j.cbd.2011.08.002</w:t>
      </w:r>
    </w:p>
    <w:p w14:paraId="7FA7FEB5"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lécot, M., Guével, B., Pineau, C., Holbech, B. F., Bormans, M., &amp; Wiegand, C. (2013). Specific proteomic response of Unio pictorum mussel to a mixture of glyphosate and microcystin-LR. </w:t>
      </w:r>
      <w:r w:rsidRPr="00F4261D">
        <w:rPr>
          <w:rFonts w:ascii="Cambria" w:hAnsi="Cambria"/>
          <w:i/>
          <w:iCs/>
          <w:noProof/>
          <w:sz w:val="24"/>
        </w:rPr>
        <w:t>Journal of proteome research</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11), 5281–92. doi:10.1021/pr4006316</w:t>
      </w:r>
    </w:p>
    <w:p w14:paraId="6AE3732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F4261D">
        <w:rPr>
          <w:rFonts w:ascii="Cambria" w:hAnsi="Cambria"/>
          <w:i/>
          <w:iCs/>
          <w:noProof/>
          <w:sz w:val="24"/>
        </w:rPr>
        <w:t>Comparative biochemistry and physiology. Part A, Molecular &amp; integrative physiology</w:t>
      </w:r>
      <w:r w:rsidRPr="00F4261D">
        <w:rPr>
          <w:rFonts w:ascii="Cambria" w:hAnsi="Cambria"/>
          <w:noProof/>
          <w:sz w:val="24"/>
        </w:rPr>
        <w:t xml:space="preserve">, </w:t>
      </w:r>
      <w:r w:rsidRPr="00F4261D">
        <w:rPr>
          <w:rFonts w:ascii="Cambria" w:hAnsi="Cambria"/>
          <w:i/>
          <w:iCs/>
          <w:noProof/>
          <w:sz w:val="24"/>
        </w:rPr>
        <w:t>164</w:t>
      </w:r>
      <w:r w:rsidRPr="00F4261D">
        <w:rPr>
          <w:rFonts w:ascii="Cambria" w:hAnsi="Cambria"/>
          <w:noProof/>
          <w:sz w:val="24"/>
        </w:rPr>
        <w:t>(4), 545–53. doi:10.1016/j.cbpa.2012.12.025</w:t>
      </w:r>
    </w:p>
    <w:p w14:paraId="32C522F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ohanty, P., Hamouda, W., Garg, R., Aljada, A., Ghanim, H., &amp; Dandona, P. (2000). Glucose challenge stimulates reactive oxygen species (ROS) generation by leucocytes. </w:t>
      </w:r>
      <w:r w:rsidRPr="00F4261D">
        <w:rPr>
          <w:rFonts w:ascii="Cambria" w:hAnsi="Cambria"/>
          <w:i/>
          <w:iCs/>
          <w:noProof/>
          <w:sz w:val="24"/>
        </w:rPr>
        <w:t>The Journal of Clinical Endocrinology and Metabolism</w:t>
      </w:r>
      <w:r w:rsidRPr="00F4261D">
        <w:rPr>
          <w:rFonts w:ascii="Cambria" w:hAnsi="Cambria"/>
          <w:noProof/>
          <w:sz w:val="24"/>
        </w:rPr>
        <w:t xml:space="preserve">, </w:t>
      </w:r>
      <w:r w:rsidRPr="00F4261D">
        <w:rPr>
          <w:rFonts w:ascii="Cambria" w:hAnsi="Cambria"/>
          <w:i/>
          <w:iCs/>
          <w:noProof/>
          <w:sz w:val="24"/>
        </w:rPr>
        <w:t>85</w:t>
      </w:r>
      <w:r w:rsidRPr="00F4261D">
        <w:rPr>
          <w:rFonts w:ascii="Cambria" w:hAnsi="Cambria"/>
          <w:noProof/>
          <w:sz w:val="24"/>
        </w:rPr>
        <w:t>(8), 2970–2973.</w:t>
      </w:r>
    </w:p>
    <w:p w14:paraId="4FDC27F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Nakamura, Y., Ohigashi, H., Masuda, S., Murakami, A., Morimitsu, Y., Kawamoto, Y., … Uchida, K. (2000). Redox Regulation of Glutathione S -Transferase Induction by Benzyl Isothiocyanate : Correlation of Enzyme Induction with the Formation of Reactive Oxygen Intermediates Advances in Brief Redox Regulation of Glutathione S -Transferase Induction by Benzyl Is. </w:t>
      </w:r>
      <w:r w:rsidRPr="00F4261D">
        <w:rPr>
          <w:rFonts w:ascii="Cambria" w:hAnsi="Cambria"/>
          <w:i/>
          <w:iCs/>
          <w:noProof/>
          <w:sz w:val="24"/>
        </w:rPr>
        <w:t>Cancer Research</w:t>
      </w:r>
      <w:r w:rsidRPr="00F4261D">
        <w:rPr>
          <w:rFonts w:ascii="Cambria" w:hAnsi="Cambria"/>
          <w:noProof/>
          <w:sz w:val="24"/>
        </w:rPr>
        <w:t xml:space="preserve">, </w:t>
      </w:r>
      <w:r w:rsidRPr="00F4261D">
        <w:rPr>
          <w:rFonts w:ascii="Cambria" w:hAnsi="Cambria"/>
          <w:i/>
          <w:iCs/>
          <w:noProof/>
          <w:sz w:val="24"/>
        </w:rPr>
        <w:t>60</w:t>
      </w:r>
      <w:r w:rsidRPr="00F4261D">
        <w:rPr>
          <w:rFonts w:ascii="Cambria" w:hAnsi="Cambria"/>
          <w:noProof/>
          <w:sz w:val="24"/>
        </w:rPr>
        <w:t>, 219–225.</w:t>
      </w:r>
    </w:p>
    <w:p w14:paraId="4BF50ED5" w14:textId="603949A4"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Sharma, R., Yang, Y., Sharma, A., Awasthi, S., &amp; Awasthi, Y. C. (2004). Antioxidant role of glutathione S-transferases: protection against oxidant toxicity and regulation of stress-mediated apoptosis. </w:t>
      </w:r>
      <w:r w:rsidRPr="00F4261D">
        <w:rPr>
          <w:rFonts w:ascii="Cambria" w:hAnsi="Cambria"/>
          <w:i/>
          <w:iCs/>
          <w:noProof/>
          <w:sz w:val="24"/>
        </w:rPr>
        <w:t>Antioxidants &amp; redox signaling</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 xml:space="preserve">(2), 289–300. </w:t>
      </w:r>
    </w:p>
    <w:p w14:paraId="1346E9C2"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Tomanek, L., Zuzow, M. J., Ivanina, A. V, Beniash, E., &amp; Sokolova, I. M. (2011). Proteomic response to elevated PCO2 level in eastern oysters, Crassostrea virginica: evidence for oxidative stress. </w:t>
      </w:r>
      <w:r w:rsidRPr="00F4261D">
        <w:rPr>
          <w:rFonts w:ascii="Cambria" w:hAnsi="Cambria"/>
          <w:i/>
          <w:iCs/>
          <w:noProof/>
          <w:sz w:val="24"/>
        </w:rPr>
        <w:t>The Journal of experimental biology</w:t>
      </w:r>
      <w:r w:rsidRPr="00F4261D">
        <w:rPr>
          <w:rFonts w:ascii="Cambria" w:hAnsi="Cambria"/>
          <w:noProof/>
          <w:sz w:val="24"/>
        </w:rPr>
        <w:t xml:space="preserve">, </w:t>
      </w:r>
      <w:r w:rsidRPr="00F4261D">
        <w:rPr>
          <w:rFonts w:ascii="Cambria" w:hAnsi="Cambria"/>
          <w:i/>
          <w:iCs/>
          <w:noProof/>
          <w:sz w:val="24"/>
        </w:rPr>
        <w:t>214</w:t>
      </w:r>
      <w:r w:rsidRPr="00F4261D">
        <w:rPr>
          <w:rFonts w:ascii="Cambria" w:hAnsi="Cambria"/>
          <w:noProof/>
          <w:sz w:val="24"/>
        </w:rPr>
        <w:t>(Pt 11), 1836–44. doi:10.1242/jeb.055475</w:t>
      </w:r>
    </w:p>
    <w:p w14:paraId="22826BEE" w14:textId="77777777" w:rsidR="00CA19DA" w:rsidRDefault="00CA19DA" w:rsidP="00CA19DA">
      <w:pPr>
        <w:pStyle w:val="NormalWeb"/>
        <w:ind w:left="480" w:hanging="480"/>
        <w:rPr>
          <w:rFonts w:ascii="Cambria" w:hAnsi="Cambria"/>
          <w:noProof/>
          <w:sz w:val="24"/>
        </w:rPr>
      </w:pPr>
      <w:r w:rsidRPr="00F4261D">
        <w:rPr>
          <w:rFonts w:ascii="Cambria" w:hAnsi="Cambria"/>
          <w:noProof/>
          <w:sz w:val="24"/>
        </w:rPr>
        <w:t xml:space="preserve">Wu, C., Zhang, W., Mai, K., Xu, W., &amp; Zhong, X. (2011). Effects of dietary zinc on gene expression of antioxidant enzymes and heat shock proteins in hepatopancreas of abalone Haliotis discus hannai.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54</w:t>
      </w:r>
      <w:r w:rsidRPr="00F4261D">
        <w:rPr>
          <w:rFonts w:ascii="Cambria" w:hAnsi="Cambria"/>
          <w:noProof/>
          <w:sz w:val="24"/>
        </w:rPr>
        <w:t>(1), 1–6. doi:10.1016/j.cbpc.2011.03.003</w:t>
      </w:r>
    </w:p>
    <w:p w14:paraId="0B6A31F1" w14:textId="040A91E4" w:rsidR="00590C70" w:rsidRDefault="00590C70" w:rsidP="00590C70">
      <w:pPr>
        <w:pStyle w:val="Heading1"/>
        <w:rPr>
          <w:noProof/>
        </w:rPr>
      </w:pPr>
      <w:r>
        <w:rPr>
          <w:noProof/>
        </w:rPr>
        <w:t xml:space="preserve">Appendix B: Histological Investigations into the Effects of </w:t>
      </w:r>
      <w:r w:rsidRPr="00590C70">
        <w:rPr>
          <w:i/>
          <w:noProof/>
        </w:rPr>
        <w:t>p</w:t>
      </w:r>
      <w:r>
        <w:rPr>
          <w:noProof/>
        </w:rPr>
        <w:t>CO</w:t>
      </w:r>
      <w:r w:rsidRPr="00590C70">
        <w:rPr>
          <w:noProof/>
          <w:vertAlign w:val="subscript"/>
        </w:rPr>
        <w:t>2</w:t>
      </w:r>
      <w:r>
        <w:rPr>
          <w:noProof/>
        </w:rPr>
        <w:t xml:space="preserve"> and a second stressor in Pacific Oysters</w:t>
      </w:r>
    </w:p>
    <w:p w14:paraId="7D454B4D" w14:textId="77777777" w:rsidR="00E31863" w:rsidRDefault="00E31863" w:rsidP="00E31863"/>
    <w:p w14:paraId="6666BD56" w14:textId="0E7A6988" w:rsidR="00E31863" w:rsidRPr="00E31863" w:rsidRDefault="00E31863" w:rsidP="00E31863">
      <w:r>
        <w:t>Histology analysis done by Jessica Blanchette</w:t>
      </w:r>
    </w:p>
    <w:p w14:paraId="248B992B" w14:textId="77777777" w:rsidR="00590C70" w:rsidRDefault="00590C70" w:rsidP="00590C70"/>
    <w:p w14:paraId="1A7FC916" w14:textId="6D2BD9A2" w:rsidR="00590C70" w:rsidRDefault="00590C70" w:rsidP="00590C70">
      <w:pPr>
        <w:pStyle w:val="Heading2"/>
      </w:pPr>
      <w:r>
        <w:t>Introduction</w:t>
      </w:r>
    </w:p>
    <w:p w14:paraId="7B5B34D9" w14:textId="77777777" w:rsidR="00534DA8" w:rsidRPr="00534DA8" w:rsidRDefault="00534DA8" w:rsidP="00534DA8"/>
    <w:p w14:paraId="1D0CDBE4" w14:textId="753B4ED1" w:rsidR="002F09AA" w:rsidRPr="00BE45C8" w:rsidRDefault="002F09AA" w:rsidP="00534DA8">
      <w:pPr>
        <w:spacing w:line="360" w:lineRule="auto"/>
      </w:pPr>
      <w:r>
        <w:tab/>
      </w:r>
      <w:r w:rsidR="00534DA8">
        <w:t xml:space="preserve">Intertidal species have evolved in a notoriously variable and stressful environment in which they frequently encounter conditions that are near the limit </w:t>
      </w:r>
      <w:r w:rsidR="0008341D">
        <w:t>of</w:t>
      </w:r>
      <w:r w:rsidR="00534DA8">
        <w:t xml:space="preserve"> their range of</w:t>
      </w:r>
      <w:r w:rsidR="006F283A">
        <w:t xml:space="preserve"> physiological function (Somero 2002</w:t>
      </w:r>
      <w:r w:rsidR="00534DA8">
        <w:t xml:space="preserve">).  Climate change may push intertidal species beyond </w:t>
      </w:r>
      <w:r w:rsidR="0008341D">
        <w:t xml:space="preserve">this range </w:t>
      </w:r>
      <w:r w:rsidR="00534DA8">
        <w:t>to the point of physiological damage</w:t>
      </w:r>
      <w:r w:rsidR="0081407C">
        <w:t>, or these species may be uniquely adapted to withstand environmental change</w:t>
      </w:r>
      <w:r>
        <w:t>.</w:t>
      </w:r>
      <w:r w:rsidR="00534DA8">
        <w:t xml:space="preserve">  Many processes that are </w:t>
      </w:r>
      <w:r w:rsidR="0008341D">
        <w:t>part of the</w:t>
      </w:r>
      <w:r w:rsidR="00534DA8">
        <w:t xml:space="preserve"> response to average fluctuations in the intertidal could be </w:t>
      </w:r>
      <w:r w:rsidR="0008341D">
        <w:t>affected</w:t>
      </w:r>
      <w:r w:rsidR="00534DA8">
        <w:t xml:space="preserve"> in the physiological response to future climate scenarios.</w:t>
      </w:r>
      <w:r>
        <w:t xml:space="preserve">  </w:t>
      </w:r>
      <w:r w:rsidR="006F283A">
        <w:t>Cuboidal m</w:t>
      </w:r>
      <w:r w:rsidR="00534DA8">
        <w:t>etaplasia of digestive tubules</w:t>
      </w:r>
      <w:r w:rsidR="006F283A">
        <w:t>, or digestive diverticula atrophy,</w:t>
      </w:r>
      <w:r w:rsidR="00534DA8">
        <w:t xml:space="preserve"> is a common occurrence </w:t>
      </w:r>
      <w:r w:rsidR="006F283A">
        <w:t>in bivalves (Owen 1966)</w:t>
      </w:r>
      <w:r w:rsidR="00534DA8">
        <w:t xml:space="preserve"> as well as a general response to environmental stressors.</w:t>
      </w:r>
      <w:r w:rsidR="00BE45C8">
        <w:t xml:space="preserve">  </w:t>
      </w:r>
      <w:r w:rsidR="0045586B">
        <w:t>Cycles of m</w:t>
      </w:r>
      <w:r w:rsidR="00BE45C8">
        <w:t>etaplasia of the digestive diverticul</w:t>
      </w:r>
      <w:r w:rsidR="0045586B">
        <w:t>a can</w:t>
      </w:r>
      <w:r w:rsidR="0008341D">
        <w:t xml:space="preserve"> also</w:t>
      </w:r>
      <w:r w:rsidR="0045586B">
        <w:t xml:space="preserve"> </w:t>
      </w:r>
      <w:r w:rsidR="0008341D">
        <w:t>fluctuate</w:t>
      </w:r>
      <w:r w:rsidR="0045586B">
        <w:t xml:space="preserve"> seasonally </w:t>
      </w:r>
      <w:r w:rsidR="00534DA8">
        <w:t>(</w:t>
      </w:r>
      <w:r w:rsidR="0045586B">
        <w:t xml:space="preserve">Couch 1985; </w:t>
      </w:r>
      <w:r w:rsidR="00534DA8">
        <w:t>Weis et al. 1995)</w:t>
      </w:r>
      <w:r>
        <w:t xml:space="preserve">.  </w:t>
      </w:r>
      <w:r w:rsidR="00B25B7F">
        <w:t xml:space="preserve">Increased </w:t>
      </w:r>
      <w:r w:rsidR="006F283A">
        <w:t xml:space="preserve">cuboidal </w:t>
      </w:r>
      <w:r w:rsidR="00B25B7F">
        <w:t>m</w:t>
      </w:r>
      <w:r w:rsidR="00040FE7">
        <w:t xml:space="preserve">etaplasia has been </w:t>
      </w:r>
      <w:r w:rsidR="00BE45C8">
        <w:t>associated with</w:t>
      </w:r>
      <w:r w:rsidR="00040FE7">
        <w:t xml:space="preserve"> lesions in </w:t>
      </w:r>
      <w:r w:rsidR="00040FE7">
        <w:rPr>
          <w:i/>
        </w:rPr>
        <w:t xml:space="preserve">Mytilus edulis </w:t>
      </w:r>
      <w:r w:rsidR="00040FE7">
        <w:t>(Lowe and Moore 1979)</w:t>
      </w:r>
      <w:r w:rsidR="00BB44A9">
        <w:t xml:space="preserve">, </w:t>
      </w:r>
      <w:r w:rsidR="00A15736">
        <w:rPr>
          <w:i/>
        </w:rPr>
        <w:t>Crassostrea rhizophorae</w:t>
      </w:r>
      <w:r w:rsidR="00BB44A9">
        <w:t xml:space="preserve"> die-offs (</w:t>
      </w:r>
      <w:r w:rsidR="00A15736">
        <w:t>Nascimento et al. 1986)</w:t>
      </w:r>
      <w:r w:rsidR="00BE45C8">
        <w:t xml:space="preserve">, </w:t>
      </w:r>
      <w:r w:rsidR="00BE45C8">
        <w:rPr>
          <w:i/>
        </w:rPr>
        <w:t xml:space="preserve">Crassostrea virginica </w:t>
      </w:r>
      <w:r w:rsidR="00BE45C8">
        <w:t>exposure to environmental pollutants (Weis et al. 1995)</w:t>
      </w:r>
      <w:r w:rsidR="00C15026">
        <w:t xml:space="preserve">, and starvation in </w:t>
      </w:r>
      <w:r w:rsidR="00C15026">
        <w:rPr>
          <w:i/>
        </w:rPr>
        <w:t xml:space="preserve">C. virginica </w:t>
      </w:r>
      <w:r w:rsidR="00C15026">
        <w:t>(Winstead 1995)</w:t>
      </w:r>
      <w:r w:rsidR="00BE45C8">
        <w:t>.</w:t>
      </w:r>
    </w:p>
    <w:p w14:paraId="335208E4" w14:textId="113F1130" w:rsidR="00590C70" w:rsidRDefault="002F09AA" w:rsidP="00534DA8">
      <w:pPr>
        <w:spacing w:line="360" w:lineRule="auto"/>
        <w:ind w:firstLine="720"/>
      </w:pPr>
      <w:r>
        <w:t xml:space="preserve">This study investigates future ocean </w:t>
      </w:r>
      <w:r w:rsidR="00B25B7F">
        <w:t>pH (ocean acidification) e</w:t>
      </w:r>
      <w:r w:rsidR="00FD2D98">
        <w:t>ffects</w:t>
      </w:r>
      <w:r w:rsidR="00B25B7F">
        <w:t xml:space="preserve"> on digestive tubule </w:t>
      </w:r>
      <w:r w:rsidR="006F283A">
        <w:t xml:space="preserve">cuboidal </w:t>
      </w:r>
      <w:r w:rsidR="00B25B7F">
        <w:t xml:space="preserve">metaplasia in the </w:t>
      </w:r>
      <w:r w:rsidR="00FD2D98">
        <w:t xml:space="preserve">Pacific oyster, </w:t>
      </w:r>
      <w:r w:rsidR="00FD2D98">
        <w:rPr>
          <w:i/>
        </w:rPr>
        <w:t>Crassostrea gigas</w:t>
      </w:r>
      <w:r w:rsidR="00FD2D98">
        <w:t xml:space="preserve">.  Our hypothesis is that elevated </w:t>
      </w:r>
      <w:r w:rsidR="00FD2D98" w:rsidRPr="000D35D8">
        <w:rPr>
          <w:i/>
        </w:rPr>
        <w:t>p</w:t>
      </w:r>
      <w:r w:rsidR="00FD2D98">
        <w:t>CO</w:t>
      </w:r>
      <w:r w:rsidR="00FD2D98" w:rsidRPr="000D35D8">
        <w:rPr>
          <w:vertAlign w:val="subscript"/>
        </w:rPr>
        <w:t>2</w:t>
      </w:r>
      <w:r w:rsidR="00FD2D98">
        <w:t xml:space="preserve">/decreased pH will increase the physiological stress experienced by the oysters and thus increase metaplasia.  </w:t>
      </w:r>
    </w:p>
    <w:p w14:paraId="5EBBE787" w14:textId="4A931EC3" w:rsidR="00FD2D98" w:rsidRPr="00FD2D98" w:rsidRDefault="00FD2D98" w:rsidP="00534DA8">
      <w:pPr>
        <w:spacing w:line="360" w:lineRule="auto"/>
        <w:ind w:firstLine="720"/>
      </w:pPr>
      <w:r>
        <w:t xml:space="preserve">Oysters were exposed to one of three </w:t>
      </w:r>
      <w:r w:rsidRPr="000D35D8">
        <w:rPr>
          <w:i/>
        </w:rPr>
        <w:t>p</w:t>
      </w:r>
      <w:r>
        <w:t>CO</w:t>
      </w:r>
      <w:r w:rsidRPr="000D35D8">
        <w:rPr>
          <w:vertAlign w:val="subscript"/>
        </w:rPr>
        <w:t>2</w:t>
      </w:r>
      <w:r>
        <w:t xml:space="preserve"> levels - 400 </w:t>
      </w:r>
      <w:r w:rsidR="000D35D8">
        <w:rPr>
          <w:rFonts w:ascii="Cambria" w:hAnsi="Cambria"/>
        </w:rPr>
        <w:t>μ</w:t>
      </w:r>
      <w:r w:rsidR="000D35D8">
        <w:t xml:space="preserve">atm </w:t>
      </w:r>
      <w:r>
        <w:t xml:space="preserve">(control), 1000 </w:t>
      </w:r>
      <w:r w:rsidR="000D35D8">
        <w:rPr>
          <w:rFonts w:ascii="Cambria" w:hAnsi="Cambria"/>
        </w:rPr>
        <w:t>μ</w:t>
      </w:r>
      <w:r w:rsidR="000D35D8">
        <w:t>atm</w:t>
      </w:r>
      <w:r>
        <w:t xml:space="preserve">, or 2800 </w:t>
      </w:r>
      <w:r w:rsidR="000D35D8">
        <w:rPr>
          <w:rFonts w:ascii="Cambria" w:hAnsi="Cambria"/>
        </w:rPr>
        <w:t>μ</w:t>
      </w:r>
      <w:r w:rsidR="000D35D8">
        <w:t xml:space="preserve">atm </w:t>
      </w:r>
      <w:r>
        <w:t xml:space="preserve">- for one month.  Subsequently, a subset of oysters from each </w:t>
      </w:r>
      <w:r w:rsidRPr="000D35D8">
        <w:rPr>
          <w:i/>
        </w:rPr>
        <w:t>p</w:t>
      </w:r>
      <w:r>
        <w:t>CO</w:t>
      </w:r>
      <w:r w:rsidRPr="000D35D8">
        <w:rPr>
          <w:vertAlign w:val="subscript"/>
        </w:rPr>
        <w:t>2</w:t>
      </w:r>
      <w:r>
        <w:t xml:space="preserve"> treatment was subjected to mechanical stress to investigate the effects of ocean acidification on the oyster's stress response at the histological level.</w:t>
      </w:r>
    </w:p>
    <w:p w14:paraId="46490EA4" w14:textId="1827DF71" w:rsidR="00590C70" w:rsidRDefault="00590C70" w:rsidP="00B25B7F">
      <w:pPr>
        <w:pStyle w:val="Heading2"/>
        <w:spacing w:line="360" w:lineRule="auto"/>
      </w:pPr>
      <w:r>
        <w:t>Materials and Methods</w:t>
      </w:r>
    </w:p>
    <w:p w14:paraId="64FED9F2" w14:textId="4D3B4BF8" w:rsidR="009D7556" w:rsidRPr="009D7556" w:rsidRDefault="009D7556" w:rsidP="00B25B7F">
      <w:pPr>
        <w:spacing w:line="360" w:lineRule="auto"/>
      </w:pPr>
      <w:r>
        <w:tab/>
        <w:t>Experimental set-up and oyster sampling were accomplished as described in Chapter 3 (</w:t>
      </w:r>
      <w:r w:rsidRPr="008E51E2">
        <w:t>see page</w:t>
      </w:r>
      <w:r w:rsidR="008E51E2">
        <w:t>s 64-66</w:t>
      </w:r>
      <w:r>
        <w:t>).</w:t>
      </w:r>
      <w:r w:rsidR="0008341D">
        <w:t xml:space="preserve">  Oysters from three of the </w:t>
      </w:r>
      <w:r w:rsidR="0008341D" w:rsidRPr="000F46A0">
        <w:rPr>
          <w:i/>
        </w:rPr>
        <w:t>p</w:t>
      </w:r>
      <w:r w:rsidR="0008341D">
        <w:t>CO</w:t>
      </w:r>
      <w:r w:rsidR="0008341D" w:rsidRPr="000F46A0">
        <w:rPr>
          <w:vertAlign w:val="subscript"/>
        </w:rPr>
        <w:t>2</w:t>
      </w:r>
      <w:r w:rsidR="0008341D">
        <w:t xml:space="preserve"> treatments (400, 1000, and 2800 </w:t>
      </w:r>
      <w:r w:rsidR="0008341D">
        <w:rPr>
          <w:rFonts w:ascii="Cambria" w:hAnsi="Cambria"/>
        </w:rPr>
        <w:t>μ</w:t>
      </w:r>
      <w:r w:rsidR="0008341D">
        <w:t xml:space="preserve">atm) were analyzed for histological differences due to </w:t>
      </w:r>
      <w:r w:rsidR="0008341D" w:rsidRPr="000F46A0">
        <w:rPr>
          <w:i/>
        </w:rPr>
        <w:t>p</w:t>
      </w:r>
      <w:r w:rsidR="0008341D">
        <w:t>CO</w:t>
      </w:r>
      <w:r w:rsidR="0008341D" w:rsidRPr="000F46A0">
        <w:rPr>
          <w:vertAlign w:val="subscript"/>
        </w:rPr>
        <w:t>2</w:t>
      </w:r>
      <w:r w:rsidR="0008341D">
        <w:t xml:space="preserve"> and mechanical stress.</w:t>
      </w:r>
      <w:r w:rsidR="00B25B7F">
        <w:t xml:space="preserve">  </w:t>
      </w:r>
      <w:r w:rsidR="0008341D">
        <w:t>A transverse section was taken from</w:t>
      </w:r>
      <w:r w:rsidR="00216B3B">
        <w:t xml:space="preserve"> each oyster to include tissues from digestive gland, gill, and mantle.</w:t>
      </w:r>
      <w:r>
        <w:t xml:space="preserve"> </w:t>
      </w:r>
      <w:r w:rsidR="00216B3B">
        <w:t xml:space="preserve">Sample sizes were as follows:  9 oysters for 400 </w:t>
      </w:r>
      <w:r w:rsidR="000F46A0">
        <w:rPr>
          <w:rFonts w:ascii="Cambria" w:hAnsi="Cambria"/>
        </w:rPr>
        <w:t>μ</w:t>
      </w:r>
      <w:r w:rsidR="000F46A0">
        <w:t>atm</w:t>
      </w:r>
      <w:r w:rsidR="00216B3B">
        <w:t xml:space="preserve">, 8 for 400 </w:t>
      </w:r>
      <w:r w:rsidR="000F46A0">
        <w:rPr>
          <w:rFonts w:ascii="Cambria" w:hAnsi="Cambria"/>
        </w:rPr>
        <w:t>μ</w:t>
      </w:r>
      <w:r w:rsidR="000F46A0">
        <w:t xml:space="preserve">atm </w:t>
      </w:r>
      <w:r w:rsidR="00216B3B">
        <w:t xml:space="preserve">+ mechanical stress, 8 for 1000 </w:t>
      </w:r>
      <w:r w:rsidR="000F46A0">
        <w:rPr>
          <w:rFonts w:ascii="Cambria" w:hAnsi="Cambria"/>
        </w:rPr>
        <w:t>μ</w:t>
      </w:r>
      <w:r w:rsidR="000F46A0">
        <w:t>atm</w:t>
      </w:r>
      <w:r w:rsidR="00216B3B">
        <w:t xml:space="preserve">, 8 for 1000 </w:t>
      </w:r>
      <w:r w:rsidR="000F46A0">
        <w:rPr>
          <w:rFonts w:ascii="Cambria" w:hAnsi="Cambria"/>
        </w:rPr>
        <w:t>μ</w:t>
      </w:r>
      <w:r w:rsidR="000F46A0">
        <w:t xml:space="preserve">atm </w:t>
      </w:r>
      <w:r w:rsidR="00216B3B">
        <w:t xml:space="preserve">+ mechanical stress, 8 for 2800 </w:t>
      </w:r>
      <w:r w:rsidR="000F46A0">
        <w:rPr>
          <w:rFonts w:ascii="Cambria" w:hAnsi="Cambria"/>
        </w:rPr>
        <w:t>μ</w:t>
      </w:r>
      <w:r w:rsidR="000F46A0">
        <w:t>atm</w:t>
      </w:r>
      <w:r w:rsidR="00216B3B">
        <w:t>,</w:t>
      </w:r>
      <w:r w:rsidR="00B25B7F">
        <w:t xml:space="preserve"> and</w:t>
      </w:r>
      <w:r w:rsidR="00216B3B">
        <w:t xml:space="preserve"> 5 for 2800 </w:t>
      </w:r>
      <w:r w:rsidR="000F46A0">
        <w:rPr>
          <w:rFonts w:ascii="Cambria" w:hAnsi="Cambria"/>
        </w:rPr>
        <w:t>μ</w:t>
      </w:r>
      <w:r w:rsidR="000F46A0">
        <w:t xml:space="preserve">atm </w:t>
      </w:r>
      <w:r w:rsidR="00216B3B">
        <w:t>+ mechanical stress.</w:t>
      </w:r>
    </w:p>
    <w:p w14:paraId="7BC38DE7" w14:textId="5632A86F" w:rsidR="00590C70" w:rsidRDefault="00216B3B" w:rsidP="00B25B7F">
      <w:pPr>
        <w:spacing w:line="360" w:lineRule="auto"/>
      </w:pPr>
      <w:r>
        <w:tab/>
        <w:t xml:space="preserve">Each tissue cross-section was placed in a histology cassette and immediately transferred to Invertebrate </w:t>
      </w:r>
      <w:r w:rsidRPr="002C7B21">
        <w:t>Davidson's fixative</w:t>
      </w:r>
      <w:r>
        <w:t xml:space="preserve"> (</w:t>
      </w:r>
      <w:r w:rsidR="00877472">
        <w:t>Shaw &amp; Battle 1957</w:t>
      </w:r>
      <w:r>
        <w:t>).  After 24 hours, cassettes were transferred to 70% ethanol for storage.  Slides were prepared</w:t>
      </w:r>
      <w:r w:rsidR="002C7B21">
        <w:t xml:space="preserve"> for routine paraffin histology</w:t>
      </w:r>
      <w:r>
        <w:t xml:space="preserve"> by </w:t>
      </w:r>
      <w:r w:rsidR="00877472">
        <w:t>the Diagnostic Pathology Medicinal Group (Sacramento, CA) and were stained with haematoxylin and eosin.   Digestive tubules were examined for signs of metaplasia.  Tubules with open and round lumen (contrasted with a</w:t>
      </w:r>
      <w:r w:rsidR="0008341D">
        <w:t xml:space="preserve"> 3- or</w:t>
      </w:r>
      <w:r w:rsidR="00877472">
        <w:t xml:space="preserve"> 4-point star-like shape) were considered to have</w:t>
      </w:r>
      <w:r w:rsidR="007903B1">
        <w:t xml:space="preserve"> undergone cuboidal metaplasia</w:t>
      </w:r>
      <w:r w:rsidR="00624850">
        <w:t xml:space="preserve"> (Fig. AppB.1)</w:t>
      </w:r>
      <w:r w:rsidR="007903B1">
        <w:t>.</w:t>
      </w:r>
    </w:p>
    <w:p w14:paraId="25AF8B88" w14:textId="272B714C" w:rsidR="00624850" w:rsidRDefault="00624850" w:rsidP="00B25B7F">
      <w:pPr>
        <w:spacing w:line="360" w:lineRule="auto"/>
      </w:pPr>
      <w:r>
        <w:tab/>
        <w:t xml:space="preserve">All analyses were performed in R (R </w:t>
      </w:r>
      <w:r w:rsidR="00821EF3">
        <w:t>Development</w:t>
      </w:r>
      <w:r>
        <w:t xml:space="preserve"> Team 2013).  ANOVA was performed with </w:t>
      </w:r>
      <w:r w:rsidR="00B25B7F" w:rsidRPr="00B25B7F">
        <w:rPr>
          <w:rFonts w:ascii="Cambria" w:hAnsi="Cambria"/>
          <w:i/>
        </w:rPr>
        <w:t>p</w:t>
      </w:r>
      <w:r w:rsidR="00B25B7F">
        <w:rPr>
          <w:rFonts w:ascii="Cambria" w:hAnsi="Cambria"/>
        </w:rPr>
        <w:t>CO</w:t>
      </w:r>
      <w:r w:rsidR="00B25B7F" w:rsidRPr="00B25B7F">
        <w:rPr>
          <w:rFonts w:ascii="Cambria" w:hAnsi="Cambria"/>
          <w:vertAlign w:val="subscript"/>
        </w:rPr>
        <w:t>2</w:t>
      </w:r>
      <w:r w:rsidR="000F46A0">
        <w:t xml:space="preserve"> </w:t>
      </w:r>
      <w:r>
        <w:t>and mechanical stress as fixed factors.</w:t>
      </w:r>
    </w:p>
    <w:p w14:paraId="28FC96B6" w14:textId="50C713E2" w:rsidR="0008341D" w:rsidRDefault="0008341D" w:rsidP="00B25B7F">
      <w:pPr>
        <w:spacing w:line="360" w:lineRule="auto"/>
      </w:pPr>
      <w:r>
        <w:rPr>
          <w:noProof/>
          <w:lang w:eastAsia="en-US"/>
        </w:rPr>
        <w:drawing>
          <wp:inline distT="0" distB="0" distL="0" distR="0" wp14:anchorId="0052A457" wp14:editId="2D957591">
            <wp:extent cx="2337435" cy="3170687"/>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 figure.jpg"/>
                    <pic:cNvPicPr/>
                  </pic:nvPicPr>
                  <pic:blipFill rotWithShape="1">
                    <a:blip r:embed="rId40">
                      <a:extLst>
                        <a:ext uri="{28A0092B-C50C-407E-A947-70E740481C1C}">
                          <a14:useLocalDpi xmlns:a14="http://schemas.microsoft.com/office/drawing/2010/main" val="0"/>
                        </a:ext>
                      </a:extLst>
                    </a:blip>
                    <a:srcRect l="24769" t="6291" r="25231" b="5932"/>
                    <a:stretch/>
                  </pic:blipFill>
                  <pic:spPr bwMode="auto">
                    <a:xfrm>
                      <a:off x="0" y="0"/>
                      <a:ext cx="2337435" cy="3170687"/>
                    </a:xfrm>
                    <a:prstGeom prst="rect">
                      <a:avLst/>
                    </a:prstGeom>
                    <a:ln>
                      <a:noFill/>
                    </a:ln>
                    <a:extLst>
                      <a:ext uri="{53640926-AAD7-44d8-BBD7-CCE9431645EC}">
                        <a14:shadowObscured xmlns:a14="http://schemas.microsoft.com/office/drawing/2010/main"/>
                      </a:ext>
                    </a:extLst>
                  </pic:spPr>
                </pic:pic>
              </a:graphicData>
            </a:graphic>
          </wp:inline>
        </w:drawing>
      </w:r>
    </w:p>
    <w:p w14:paraId="59CBF585" w14:textId="41F87358" w:rsidR="0008341D" w:rsidRDefault="0008341D" w:rsidP="006F283A">
      <w:r>
        <w:t>Figure Appendix B.1. Normal digestive tubules (yellow arrows) and tubules undergoing metaplasia (black arrows).</w:t>
      </w:r>
    </w:p>
    <w:p w14:paraId="54C6EDC5" w14:textId="6E9C72B5" w:rsidR="007903B1" w:rsidRDefault="007903B1" w:rsidP="00590C70">
      <w:r>
        <w:tab/>
      </w:r>
    </w:p>
    <w:p w14:paraId="4CB3A3BA" w14:textId="7C35417E" w:rsidR="00590C70" w:rsidRDefault="00590C70" w:rsidP="00B25B7F">
      <w:pPr>
        <w:pStyle w:val="Heading2"/>
        <w:spacing w:line="360" w:lineRule="auto"/>
      </w:pPr>
      <w:r>
        <w:t>Results</w:t>
      </w:r>
    </w:p>
    <w:p w14:paraId="050452AB" w14:textId="45697624" w:rsidR="00624850" w:rsidRPr="00624850" w:rsidRDefault="00624850" w:rsidP="00B25B7F">
      <w:pPr>
        <w:spacing w:line="360" w:lineRule="auto"/>
      </w:pPr>
      <w:r>
        <w:tab/>
      </w:r>
      <w:r w:rsidR="00B25B7F">
        <w:t xml:space="preserve">Elevated </w:t>
      </w:r>
      <w:r w:rsidR="00B25B7F" w:rsidRPr="00B25B7F">
        <w:rPr>
          <w:i/>
        </w:rPr>
        <w:t>p</w:t>
      </w:r>
      <w:r w:rsidR="00B25B7F">
        <w:t>CO</w:t>
      </w:r>
      <w:r w:rsidR="00B25B7F" w:rsidRPr="00B25B7F">
        <w:rPr>
          <w:vertAlign w:val="subscript"/>
        </w:rPr>
        <w:t>2</w:t>
      </w:r>
      <w:r w:rsidR="00B25B7F">
        <w:t xml:space="preserve"> had no effect on</w:t>
      </w:r>
      <w:r>
        <w:t xml:space="preserve"> proportion of digestive tubules undergoing metaplasia (Fig. AppB.2, F = 0.0562, p = 0.9455).  Across </w:t>
      </w:r>
      <w:r w:rsidR="00B25B7F" w:rsidRPr="00B25B7F">
        <w:rPr>
          <w:rFonts w:ascii="Cambria" w:hAnsi="Cambria"/>
          <w:i/>
        </w:rPr>
        <w:t>p</w:t>
      </w:r>
      <w:r w:rsidR="00B25B7F">
        <w:rPr>
          <w:rFonts w:ascii="Cambria" w:hAnsi="Cambria"/>
        </w:rPr>
        <w:t>CO</w:t>
      </w:r>
      <w:r w:rsidR="00B25B7F" w:rsidRPr="00B25B7F">
        <w:rPr>
          <w:rFonts w:ascii="Cambria" w:hAnsi="Cambria"/>
          <w:vertAlign w:val="subscript"/>
        </w:rPr>
        <w:t>2</w:t>
      </w:r>
      <w:r w:rsidR="000F46A0">
        <w:t xml:space="preserve"> </w:t>
      </w:r>
      <w:r>
        <w:t>treatments, mechanical stress resulted in fewer tubules with cuboidal metaplasia (Fig. AppB.2, F = 4.7870, p = 0.0323).</w:t>
      </w:r>
    </w:p>
    <w:p w14:paraId="275ACBF8" w14:textId="47EB4B0E" w:rsidR="009D7556" w:rsidRDefault="009D7556" w:rsidP="009D7556">
      <w:r>
        <w:rPr>
          <w:noProof/>
          <w:lang w:eastAsia="en-US"/>
        </w:rPr>
        <w:drawing>
          <wp:inline distT="0" distB="0" distL="0" distR="0" wp14:anchorId="28AB24E4" wp14:editId="43E31E17">
            <wp:extent cx="4280535" cy="4280535"/>
            <wp:effectExtent l="0" t="0" r="12065"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plasia.pdf"/>
                    <pic:cNvPicPr/>
                  </pic:nvPicPr>
                  <pic:blipFill>
                    <a:blip r:embed="rId41">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7B062B00" w14:textId="3B832133" w:rsidR="00624850" w:rsidRPr="009D7556" w:rsidRDefault="00624850" w:rsidP="009D7556">
      <w:r>
        <w:t>Figure Appendix B.2. Proportion of digestive tubules exhibiting cuboidal metaplasia.  Means are plotted with 95% confidence intervals for mechanically stress</w:t>
      </w:r>
      <w:r w:rsidR="0008341D">
        <w:t>ed</w:t>
      </w:r>
      <w:r>
        <w:t xml:space="preserve"> (red) and non-mechanically stressed (blue) oysters across the </w:t>
      </w:r>
      <w:proofErr w:type="gramStart"/>
      <w:r>
        <w:t xml:space="preserve">three </w:t>
      </w:r>
      <w:r w:rsidRPr="000F46A0">
        <w:rPr>
          <w:i/>
        </w:rPr>
        <w:t>p</w:t>
      </w:r>
      <w:r>
        <w:t>CO</w:t>
      </w:r>
      <w:r w:rsidRPr="000F46A0">
        <w:rPr>
          <w:vertAlign w:val="subscript"/>
        </w:rPr>
        <w:t>2</w:t>
      </w:r>
      <w:proofErr w:type="gramEnd"/>
      <w:r>
        <w:t xml:space="preserve"> treatments.  Mechanical stress caused a significant decrease in metaplasia </w:t>
      </w:r>
      <w:r w:rsidR="000F46A0">
        <w:t>in all</w:t>
      </w:r>
      <w:r>
        <w:t xml:space="preserve"> </w:t>
      </w:r>
      <w:r w:rsidRPr="000F46A0">
        <w:rPr>
          <w:i/>
        </w:rPr>
        <w:t>p</w:t>
      </w:r>
      <w:r>
        <w:t>CO</w:t>
      </w:r>
      <w:r w:rsidRPr="000F46A0">
        <w:rPr>
          <w:vertAlign w:val="subscript"/>
        </w:rPr>
        <w:t>2</w:t>
      </w:r>
      <w:r>
        <w:t xml:space="preserve"> treatments.</w:t>
      </w:r>
    </w:p>
    <w:p w14:paraId="229D00D2" w14:textId="77777777" w:rsidR="00590C70" w:rsidRDefault="00590C70" w:rsidP="00590C70"/>
    <w:p w14:paraId="221E6A5F" w14:textId="03E39210" w:rsidR="00590C70" w:rsidRDefault="00590C70" w:rsidP="00590C70">
      <w:pPr>
        <w:pStyle w:val="Heading2"/>
      </w:pPr>
      <w:r>
        <w:t>Discussion</w:t>
      </w:r>
    </w:p>
    <w:p w14:paraId="69FF5F6B" w14:textId="77777777" w:rsidR="00050D4D" w:rsidRPr="00050D4D" w:rsidRDefault="00050D4D" w:rsidP="00050D4D"/>
    <w:p w14:paraId="4DA87A19" w14:textId="1CFA1A60" w:rsidR="00A076C9" w:rsidRDefault="003E5089" w:rsidP="00050D4D">
      <w:pPr>
        <w:spacing w:line="360" w:lineRule="auto"/>
      </w:pPr>
      <w:r>
        <w:tab/>
      </w:r>
      <w:proofErr w:type="gramStart"/>
      <w:r>
        <w:t>One month</w:t>
      </w:r>
      <w:proofErr w:type="gramEnd"/>
      <w:r>
        <w:t xml:space="preserve"> exposure to elevated </w:t>
      </w:r>
      <w:r w:rsidRPr="0008341D">
        <w:rPr>
          <w:i/>
        </w:rPr>
        <w:t>p</w:t>
      </w:r>
      <w:r>
        <w:t>CO</w:t>
      </w:r>
      <w:r w:rsidRPr="0008341D">
        <w:rPr>
          <w:vertAlign w:val="subscript"/>
        </w:rPr>
        <w:t>2</w:t>
      </w:r>
      <w:r>
        <w:t xml:space="preserve"> did not affect digestive tubule </w:t>
      </w:r>
      <w:r w:rsidR="006F283A">
        <w:t xml:space="preserve">cuboidal </w:t>
      </w:r>
      <w:r>
        <w:t xml:space="preserve">metaplasia in </w:t>
      </w:r>
      <w:r>
        <w:rPr>
          <w:i/>
        </w:rPr>
        <w:t>Crassostrea gigas</w:t>
      </w:r>
      <w:r>
        <w:t xml:space="preserve">, however mechanical stimulation caused a decrease in the proportion of tubules undergoing metaplasia across all </w:t>
      </w:r>
      <w:r w:rsidRPr="0008341D">
        <w:rPr>
          <w:i/>
        </w:rPr>
        <w:t>p</w:t>
      </w:r>
      <w:r>
        <w:t>CO</w:t>
      </w:r>
      <w:r w:rsidRPr="0008341D">
        <w:rPr>
          <w:vertAlign w:val="subscript"/>
        </w:rPr>
        <w:t>2</w:t>
      </w:r>
      <w:r>
        <w:t xml:space="preserve"> levels.  Metaplasia is when digestive tubule cell type changes from columnar to cuboidal and </w:t>
      </w:r>
      <w:r w:rsidR="006F283A">
        <w:t>is a natural occurrence in the daily feeding cycle of bivalves (Owen 1966), but can increase</w:t>
      </w:r>
      <w:r>
        <w:t xml:space="preserve"> during starvation (Winstead 1995).  Some environmental stressors also instigate digestive tubule metaplasia</w:t>
      </w:r>
      <w:r w:rsidR="00A076C9">
        <w:t xml:space="preserve">, but this </w:t>
      </w:r>
      <w:r w:rsidR="006F283A">
        <w:t>may</w:t>
      </w:r>
      <w:r w:rsidR="00A076C9">
        <w:t xml:space="preserve"> be an indirect effect of decreased access to food.  For example, lesions proximal to digestive tubules are associated with metaplasia (Lowe and Moore 1979), </w:t>
      </w:r>
      <w:r w:rsidR="006F283A">
        <w:t>but the</w:t>
      </w:r>
      <w:r w:rsidR="00A076C9">
        <w:t xml:space="preserve"> lesions </w:t>
      </w:r>
      <w:r w:rsidR="006F283A">
        <w:t xml:space="preserve">may be </w:t>
      </w:r>
      <w:r w:rsidR="00A076C9">
        <w:t>inhibit</w:t>
      </w:r>
      <w:r w:rsidR="006F283A">
        <w:t>ing</w:t>
      </w:r>
      <w:r w:rsidR="00A076C9">
        <w:t xml:space="preserve"> digestion.  Additionally, exposure to high levels of pollutants causes metaplasia (Weis et al. 1995), but this could be a by-product of oyster shell closure during exposure to contaminated water</w:t>
      </w:r>
      <w:r w:rsidR="006F283A">
        <w:t xml:space="preserve"> (i.e. Doherty et al. 1987)</w:t>
      </w:r>
      <w:r w:rsidR="00A076C9">
        <w:t xml:space="preserve">, which would </w:t>
      </w:r>
      <w:r w:rsidR="0008341D">
        <w:t>prevent</w:t>
      </w:r>
      <w:r w:rsidR="00A076C9">
        <w:t xml:space="preserve"> feeding. </w:t>
      </w:r>
      <w:r w:rsidR="006F283A">
        <w:t xml:space="preserve"> </w:t>
      </w:r>
      <w:r w:rsidR="00A076C9">
        <w:t xml:space="preserve">Elevated </w:t>
      </w:r>
      <w:r w:rsidR="00A076C9" w:rsidRPr="0008341D">
        <w:rPr>
          <w:i/>
        </w:rPr>
        <w:t>p</w:t>
      </w:r>
      <w:r w:rsidR="00A076C9">
        <w:t>CO</w:t>
      </w:r>
      <w:r w:rsidR="00A076C9" w:rsidRPr="0008341D">
        <w:rPr>
          <w:vertAlign w:val="subscript"/>
        </w:rPr>
        <w:t>2</w:t>
      </w:r>
      <w:r w:rsidR="00A076C9">
        <w:t xml:space="preserve"> does not seem to affect access to food in </w:t>
      </w:r>
      <w:r w:rsidR="00A076C9">
        <w:rPr>
          <w:i/>
        </w:rPr>
        <w:t>C. gigas</w:t>
      </w:r>
      <w:r w:rsidR="00A076C9">
        <w:t xml:space="preserve">, as evidenced by lack of digestive tubule </w:t>
      </w:r>
      <w:r w:rsidR="006F283A">
        <w:t xml:space="preserve">cuboidal </w:t>
      </w:r>
      <w:r w:rsidR="00A076C9">
        <w:t xml:space="preserve">metaplasia as well as by </w:t>
      </w:r>
      <w:r w:rsidR="0008341D">
        <w:t>its lack of effect on</w:t>
      </w:r>
      <w:r w:rsidR="00A076C9">
        <w:t xml:space="preserve"> fatty acid profiles (see Chapter 3).</w:t>
      </w:r>
    </w:p>
    <w:p w14:paraId="4FED564F" w14:textId="6E88F523" w:rsidR="00A076C9" w:rsidRDefault="00A076C9" w:rsidP="00050D4D">
      <w:pPr>
        <w:spacing w:line="360" w:lineRule="auto"/>
      </w:pPr>
      <w:r>
        <w:tab/>
        <w:t xml:space="preserve">Mechanical stress consistently caused a decrease in proportion of tubules undergoing metaplasia in all </w:t>
      </w:r>
      <w:r w:rsidRPr="0008341D">
        <w:rPr>
          <w:i/>
        </w:rPr>
        <w:t>p</w:t>
      </w:r>
      <w:r>
        <w:t>CO</w:t>
      </w:r>
      <w:r w:rsidRPr="0008341D">
        <w:rPr>
          <w:vertAlign w:val="subscript"/>
        </w:rPr>
        <w:t>2</w:t>
      </w:r>
      <w:r>
        <w:t xml:space="preserve"> treatments.  This finding is in contrast to previous hypotheses that metaplasia is a general stress response in bivalves</w:t>
      </w:r>
      <w:r w:rsidR="0008341D">
        <w:t xml:space="preserve"> (Couch 1985)</w:t>
      </w:r>
      <w:r>
        <w:t xml:space="preserve">.  The oysters that underwent mechanical stimulation may require more resources to </w:t>
      </w:r>
      <w:r w:rsidR="006F283A">
        <w:t>counteract</w:t>
      </w:r>
      <w:r>
        <w:t xml:space="preserve"> this exogenous stress and one response to this </w:t>
      </w:r>
      <w:r w:rsidR="0008341D">
        <w:t>requirement</w:t>
      </w:r>
      <w:r>
        <w:t xml:space="preserve"> may be to increase the number of dige</w:t>
      </w:r>
      <w:r w:rsidR="0008341D">
        <w:t xml:space="preserve">stive tubules </w:t>
      </w:r>
      <w:r w:rsidR="006F283A">
        <w:t>in the digestion phase (Owen 1966)</w:t>
      </w:r>
      <w:r>
        <w:t>.  A similar effort to mobilize resources after exposure to mechanical stress was also seen at the proteomic level (see Chapter 3 D</w:t>
      </w:r>
      <w:r w:rsidR="00B51F71">
        <w:t xml:space="preserve">iscussion). </w:t>
      </w:r>
      <w:r>
        <w:t xml:space="preserve"> </w:t>
      </w:r>
      <w:r w:rsidR="006F283A">
        <w:t>These results suggest that digestive tubule cuboidal metaplasia may not be a general stress response, but may in fact be a physiological response to change in access to food resources as a result of an environmental stressor.  Further research into the signaling pathways and mechanisms that trigger cuboidal metaplasia would help to elucidate its causes.</w:t>
      </w:r>
    </w:p>
    <w:p w14:paraId="1A50398A" w14:textId="77777777" w:rsidR="00050D4D" w:rsidRDefault="00050D4D" w:rsidP="00050D4D">
      <w:pPr>
        <w:spacing w:line="360" w:lineRule="auto"/>
      </w:pPr>
    </w:p>
    <w:p w14:paraId="12BC157D" w14:textId="54911248" w:rsidR="00050D4D" w:rsidRPr="00A076C9" w:rsidRDefault="00050D4D" w:rsidP="00050D4D">
      <w:pPr>
        <w:pStyle w:val="Heading2"/>
      </w:pPr>
      <w:r>
        <w:t>Works Cited</w:t>
      </w:r>
    </w:p>
    <w:p w14:paraId="0EE6E25F" w14:textId="7160E21C" w:rsidR="0081407C" w:rsidRPr="0081407C" w:rsidRDefault="00CA19DA" w:rsidP="00821EF3">
      <w:pPr>
        <w:ind w:left="720" w:hanging="720"/>
        <w:rPr>
          <w:i/>
        </w:rPr>
      </w:pPr>
      <w:r>
        <w:fldChar w:fldCharType="end"/>
      </w:r>
      <w:r w:rsidR="0081407C">
        <w:t xml:space="preserve">Couch, J.A. (1985) Prospective study of infectious and noninfectious diseases in oysters and fishes in three Gulf of Mexico estuaries. </w:t>
      </w:r>
      <w:proofErr w:type="gramStart"/>
      <w:r w:rsidR="0081407C">
        <w:rPr>
          <w:i/>
        </w:rPr>
        <w:t>Diseases of Aquatic Organisms</w:t>
      </w:r>
      <w:r w:rsidR="0081407C">
        <w:t xml:space="preserve">, </w:t>
      </w:r>
      <w:r w:rsidR="0081407C">
        <w:rPr>
          <w:i/>
        </w:rPr>
        <w:t>1, 59-82.</w:t>
      </w:r>
      <w:proofErr w:type="gramEnd"/>
    </w:p>
    <w:p w14:paraId="2FD0E407" w14:textId="72624877" w:rsidR="0081407C" w:rsidRPr="0081407C" w:rsidRDefault="0081407C" w:rsidP="00821EF3">
      <w:pPr>
        <w:ind w:left="720" w:hanging="720"/>
      </w:pPr>
      <w:r>
        <w:t xml:space="preserve">Doherty, F.G., Cherry, D.S., and Cairns, J. (1987) Valve closure responses of the Asiatic clam </w:t>
      </w:r>
      <w:r>
        <w:rPr>
          <w:i/>
        </w:rPr>
        <w:t xml:space="preserve">Corbicula fluminea </w:t>
      </w:r>
      <w:r>
        <w:t xml:space="preserve">exposed to cadmium and zinc. </w:t>
      </w:r>
      <w:proofErr w:type="gramStart"/>
      <w:r>
        <w:rPr>
          <w:i/>
        </w:rPr>
        <w:t>Hydrobiologia</w:t>
      </w:r>
      <w:r>
        <w:t xml:space="preserve">, </w:t>
      </w:r>
      <w:r>
        <w:rPr>
          <w:i/>
        </w:rPr>
        <w:t>153</w:t>
      </w:r>
      <w:r>
        <w:t>(2), 159-167.</w:t>
      </w:r>
      <w:proofErr w:type="gramEnd"/>
    </w:p>
    <w:p w14:paraId="6A2AEB41" w14:textId="76192ABE" w:rsidR="0081407C" w:rsidRPr="0081407C" w:rsidRDefault="0081407C" w:rsidP="00821EF3">
      <w:pPr>
        <w:ind w:left="720" w:hanging="720"/>
      </w:pPr>
      <w:proofErr w:type="gramStart"/>
      <w:r>
        <w:t>Lowe, D.M. and Moore, M.N. (1979) The cytology and occurrence of granulocytomas in mussels.</w:t>
      </w:r>
      <w:proofErr w:type="gramEnd"/>
      <w:r>
        <w:t xml:space="preserve"> </w:t>
      </w:r>
      <w:proofErr w:type="gramStart"/>
      <w:r>
        <w:rPr>
          <w:i/>
        </w:rPr>
        <w:t>Marine Pollution Bulletin</w:t>
      </w:r>
      <w:r>
        <w:t xml:space="preserve">, </w:t>
      </w:r>
      <w:r>
        <w:rPr>
          <w:i/>
        </w:rPr>
        <w:t>10</w:t>
      </w:r>
      <w:r>
        <w:t>(5), 137-141.</w:t>
      </w:r>
      <w:proofErr w:type="gramEnd"/>
    </w:p>
    <w:p w14:paraId="0B9017F3" w14:textId="3660E645" w:rsidR="0081407C" w:rsidRDefault="0081407C" w:rsidP="00821EF3">
      <w:pPr>
        <w:ind w:left="720" w:hanging="720"/>
      </w:pPr>
      <w:proofErr w:type="gramStart"/>
      <w:r>
        <w:t xml:space="preserve">Nascimento, I.A., Smith, D.H., Kern, F., and Pereira, S.A. (1986) Pathological findings in </w:t>
      </w:r>
      <w:r>
        <w:rPr>
          <w:i/>
        </w:rPr>
        <w:t xml:space="preserve">Crassostrea rhizophorae </w:t>
      </w:r>
      <w:r>
        <w:t>from Todos os Santos Bay, Bahia, Brazil.</w:t>
      </w:r>
      <w:proofErr w:type="gramEnd"/>
      <w:r>
        <w:t xml:space="preserve"> </w:t>
      </w:r>
      <w:proofErr w:type="gramStart"/>
      <w:r>
        <w:rPr>
          <w:i/>
        </w:rPr>
        <w:t>Journal of Invertebrate Pathology</w:t>
      </w:r>
      <w:r>
        <w:t xml:space="preserve">, </w:t>
      </w:r>
      <w:r>
        <w:rPr>
          <w:i/>
        </w:rPr>
        <w:t>47</w:t>
      </w:r>
      <w:r>
        <w:t>(3), 340-349.</w:t>
      </w:r>
      <w:proofErr w:type="gramEnd"/>
    </w:p>
    <w:p w14:paraId="1731209A" w14:textId="026F8854" w:rsidR="006F283A" w:rsidRPr="006F283A" w:rsidRDefault="006F283A" w:rsidP="00821EF3">
      <w:pPr>
        <w:ind w:left="720" w:hanging="720"/>
      </w:pPr>
      <w:proofErr w:type="gramStart"/>
      <w:r>
        <w:t>Owen, G. (1966) Digestion.</w:t>
      </w:r>
      <w:proofErr w:type="gramEnd"/>
      <w:r>
        <w:t xml:space="preserve">  </w:t>
      </w:r>
      <w:proofErr w:type="gramStart"/>
      <w:r>
        <w:t xml:space="preserve">In </w:t>
      </w:r>
      <w:r>
        <w:rPr>
          <w:i/>
        </w:rPr>
        <w:t>Physiology of Mollusca Volume II</w:t>
      </w:r>
      <w:r>
        <w:t>.</w:t>
      </w:r>
      <w:proofErr w:type="gramEnd"/>
      <w:r>
        <w:t xml:space="preserve"> Wilbur, K.M. and Yonge, C.M. (eds).  Academic Press: New York.</w:t>
      </w:r>
    </w:p>
    <w:p w14:paraId="2C072193" w14:textId="336DDC7B" w:rsidR="0081407C" w:rsidRPr="00821EF3" w:rsidRDefault="0081407C" w:rsidP="00821EF3">
      <w:pPr>
        <w:ind w:left="720" w:hanging="720"/>
      </w:pPr>
      <w:r>
        <w:t>Shaw</w:t>
      </w:r>
      <w:r w:rsidR="00821EF3">
        <w:t>, B.L.</w:t>
      </w:r>
      <w:r>
        <w:t xml:space="preserve"> and Battle</w:t>
      </w:r>
      <w:r w:rsidR="00821EF3">
        <w:t>, H.I.</w:t>
      </w:r>
      <w:r>
        <w:t xml:space="preserve"> </w:t>
      </w:r>
      <w:r w:rsidR="00821EF3">
        <w:t>(</w:t>
      </w:r>
      <w:r>
        <w:t>1957</w:t>
      </w:r>
      <w:r w:rsidR="00821EF3">
        <w:t xml:space="preserve">) The gross and microscopic anatomy of the digestive tract of the oyster </w:t>
      </w:r>
      <w:r w:rsidR="00821EF3">
        <w:rPr>
          <w:i/>
        </w:rPr>
        <w:t xml:space="preserve">Crassostrea virginica </w:t>
      </w:r>
      <w:r w:rsidR="00821EF3">
        <w:t xml:space="preserve">(Gmelin). </w:t>
      </w:r>
      <w:proofErr w:type="gramStart"/>
      <w:r w:rsidR="00821EF3">
        <w:rPr>
          <w:i/>
        </w:rPr>
        <w:t>Canadian Journal of Zoology</w:t>
      </w:r>
      <w:r w:rsidR="00821EF3">
        <w:t xml:space="preserve">, </w:t>
      </w:r>
      <w:r w:rsidR="00821EF3">
        <w:rPr>
          <w:i/>
        </w:rPr>
        <w:t>33</w:t>
      </w:r>
      <w:r w:rsidR="00821EF3">
        <w:t>(3), 325-347.</w:t>
      </w:r>
      <w:proofErr w:type="gramEnd"/>
    </w:p>
    <w:p w14:paraId="04FC68A3" w14:textId="4745819C" w:rsidR="00050D4D" w:rsidRPr="00821EF3" w:rsidRDefault="0081407C" w:rsidP="00821EF3">
      <w:pPr>
        <w:ind w:left="720" w:hanging="720"/>
      </w:pPr>
      <w:r>
        <w:t>Somero</w:t>
      </w:r>
      <w:r w:rsidR="00821EF3">
        <w:t>, G.N.</w:t>
      </w:r>
      <w:r>
        <w:t xml:space="preserve"> </w:t>
      </w:r>
      <w:r w:rsidR="00821EF3">
        <w:t>(</w:t>
      </w:r>
      <w:r>
        <w:t>2002</w:t>
      </w:r>
      <w:r w:rsidR="00821EF3">
        <w:t xml:space="preserve">) Thermal physiology and vertical zonation of intertidal animals: Optima, limits, and costs of living. </w:t>
      </w:r>
      <w:proofErr w:type="gramStart"/>
      <w:r w:rsidR="00821EF3">
        <w:rPr>
          <w:i/>
        </w:rPr>
        <w:t>Integrative and Comparative Biology</w:t>
      </w:r>
      <w:r w:rsidR="00821EF3">
        <w:t xml:space="preserve">, </w:t>
      </w:r>
      <w:r w:rsidR="00821EF3">
        <w:rPr>
          <w:i/>
        </w:rPr>
        <w:t>42</w:t>
      </w:r>
      <w:r w:rsidR="00821EF3">
        <w:t>, 780-789.</w:t>
      </w:r>
      <w:proofErr w:type="gramEnd"/>
    </w:p>
    <w:p w14:paraId="12C8AFE4" w14:textId="6964635F" w:rsidR="0081407C" w:rsidRPr="0081407C" w:rsidRDefault="0081407C" w:rsidP="00821EF3">
      <w:pPr>
        <w:ind w:left="720" w:hanging="720"/>
      </w:pPr>
      <w:r>
        <w:t>Weis, P., Weis, J.S., Couch, J., Daniels, C., and Chen, T. (1995) Pathological and genotoxicological observations in oysters (</w:t>
      </w:r>
      <w:r>
        <w:rPr>
          <w:i/>
        </w:rPr>
        <w:t>Crassostrea virginica</w:t>
      </w:r>
      <w:r>
        <w:t xml:space="preserve">) living on chromated copper arsenate (CCA)-treated wood. </w:t>
      </w:r>
      <w:proofErr w:type="gramStart"/>
      <w:r>
        <w:rPr>
          <w:i/>
        </w:rPr>
        <w:t>Marine Environmental Research</w:t>
      </w:r>
      <w:r>
        <w:t xml:space="preserve">, </w:t>
      </w:r>
      <w:r>
        <w:rPr>
          <w:i/>
        </w:rPr>
        <w:t>39</w:t>
      </w:r>
      <w:r>
        <w:t xml:space="preserve"> (1-4), 275-278.</w:t>
      </w:r>
      <w:proofErr w:type="gramEnd"/>
    </w:p>
    <w:p w14:paraId="5C63B680" w14:textId="6712036B" w:rsidR="0081407C" w:rsidRPr="00821EF3" w:rsidRDefault="0081407C" w:rsidP="00821EF3">
      <w:pPr>
        <w:ind w:left="720" w:hanging="720"/>
      </w:pPr>
      <w:r>
        <w:t>Winstead</w:t>
      </w:r>
      <w:r w:rsidR="00821EF3">
        <w:t>, J.T.</w:t>
      </w:r>
      <w:r>
        <w:t xml:space="preserve"> </w:t>
      </w:r>
      <w:r w:rsidR="00821EF3">
        <w:t>(</w:t>
      </w:r>
      <w:r>
        <w:t>1995</w:t>
      </w:r>
      <w:r w:rsidR="00821EF3">
        <w:t xml:space="preserve">) Digestive tubule </w:t>
      </w:r>
      <w:proofErr w:type="gramStart"/>
      <w:r w:rsidR="00821EF3">
        <w:t>atrophy</w:t>
      </w:r>
      <w:proofErr w:type="gramEnd"/>
      <w:r w:rsidR="00821EF3">
        <w:t xml:space="preserve"> in eastern oysters, </w:t>
      </w:r>
      <w:r w:rsidR="00821EF3">
        <w:rPr>
          <w:i/>
        </w:rPr>
        <w:t>Crassostrea virginica</w:t>
      </w:r>
      <w:r w:rsidR="00821EF3">
        <w:t xml:space="preserve"> (Gmelin, 1791), exposed to salinity and starvation stress. </w:t>
      </w:r>
      <w:proofErr w:type="gramStart"/>
      <w:r w:rsidR="00821EF3">
        <w:rPr>
          <w:i/>
        </w:rPr>
        <w:t>Journal of Shellfish Research</w:t>
      </w:r>
      <w:r w:rsidR="00821EF3">
        <w:t xml:space="preserve">, </w:t>
      </w:r>
      <w:r w:rsidR="00821EF3">
        <w:rPr>
          <w:i/>
        </w:rPr>
        <w:t>14</w:t>
      </w:r>
      <w:r w:rsidR="00821EF3">
        <w:t>(1), 105-111.</w:t>
      </w:r>
      <w:proofErr w:type="gramEnd"/>
    </w:p>
    <w:p w14:paraId="7C33A00F" w14:textId="77777777" w:rsidR="00050D4D" w:rsidRDefault="00050D4D" w:rsidP="00590C70">
      <w:pPr>
        <w:pStyle w:val="Heading1"/>
      </w:pPr>
    </w:p>
    <w:p w14:paraId="34FFF800" w14:textId="77777777" w:rsidR="00050D4D" w:rsidRDefault="00050D4D" w:rsidP="00050D4D"/>
    <w:p w14:paraId="5AD9DCC8" w14:textId="77777777" w:rsidR="00050D4D" w:rsidRDefault="00050D4D" w:rsidP="00050D4D"/>
    <w:p w14:paraId="72F7DB1D" w14:textId="77777777" w:rsidR="00050D4D" w:rsidRDefault="00050D4D" w:rsidP="00050D4D"/>
    <w:p w14:paraId="299DEE68" w14:textId="77777777" w:rsidR="00050D4D" w:rsidRDefault="00050D4D" w:rsidP="00050D4D"/>
    <w:p w14:paraId="2ACFE3D3" w14:textId="77777777" w:rsidR="00050D4D" w:rsidRDefault="00050D4D" w:rsidP="00050D4D"/>
    <w:p w14:paraId="0463D98B" w14:textId="77777777" w:rsidR="00050D4D" w:rsidRDefault="00050D4D" w:rsidP="00050D4D"/>
    <w:p w14:paraId="059D4C57" w14:textId="77777777" w:rsidR="00050D4D" w:rsidRDefault="00050D4D" w:rsidP="00050D4D"/>
    <w:p w14:paraId="391A1D87" w14:textId="77777777" w:rsidR="00821EF3" w:rsidRDefault="00821EF3" w:rsidP="00050D4D">
      <w:pPr>
        <w:pStyle w:val="Heading1"/>
      </w:pPr>
    </w:p>
    <w:p w14:paraId="39EB8EF9" w14:textId="77777777" w:rsidR="00821EF3" w:rsidRDefault="00821EF3" w:rsidP="00050D4D">
      <w:pPr>
        <w:pStyle w:val="Heading1"/>
      </w:pPr>
    </w:p>
    <w:p w14:paraId="1CD8B283" w14:textId="77777777" w:rsidR="00821EF3" w:rsidRDefault="00821EF3" w:rsidP="00050D4D">
      <w:pPr>
        <w:pStyle w:val="Heading1"/>
      </w:pPr>
    </w:p>
    <w:p w14:paraId="40450D14" w14:textId="77777777" w:rsidR="00821EF3" w:rsidRDefault="00821EF3" w:rsidP="00050D4D">
      <w:pPr>
        <w:pStyle w:val="Heading1"/>
      </w:pPr>
    </w:p>
    <w:p w14:paraId="6C6EB7C6" w14:textId="77777777" w:rsidR="00821EF3" w:rsidRDefault="00821EF3" w:rsidP="00821EF3"/>
    <w:p w14:paraId="6E8D14D9" w14:textId="77777777" w:rsidR="00821EF3" w:rsidRDefault="00821EF3" w:rsidP="00821EF3"/>
    <w:p w14:paraId="3565B4A8" w14:textId="77777777" w:rsidR="00821EF3" w:rsidRDefault="00821EF3" w:rsidP="00821EF3"/>
    <w:p w14:paraId="19D05332" w14:textId="77777777" w:rsidR="00821EF3" w:rsidRDefault="00821EF3" w:rsidP="00821EF3"/>
    <w:p w14:paraId="6814678C" w14:textId="77777777" w:rsidR="00821EF3" w:rsidRDefault="00821EF3" w:rsidP="00821EF3"/>
    <w:p w14:paraId="6B4BD21B" w14:textId="6246E3BE" w:rsidR="00590C70" w:rsidRPr="00564CD4" w:rsidRDefault="00590C70" w:rsidP="00821EF3">
      <w:pPr>
        <w:pStyle w:val="Heading1"/>
      </w:pPr>
      <w:r w:rsidRPr="00564CD4">
        <w:t xml:space="preserve"> </w:t>
      </w:r>
      <w:r>
        <w:t xml:space="preserve">Appendix C: List of Samples from 1 Week and 1 Month Elevated </w:t>
      </w:r>
      <w:r w:rsidRPr="00590C70">
        <w:rPr>
          <w:i/>
        </w:rPr>
        <w:t>p</w:t>
      </w:r>
      <w:r>
        <w:t>CO</w:t>
      </w:r>
      <w:r w:rsidRPr="00590C70">
        <w:rPr>
          <w:vertAlign w:val="subscript"/>
        </w:rPr>
        <w:t>2</w:t>
      </w:r>
      <w:r>
        <w:t xml:space="preserve"> Exposures</w:t>
      </w:r>
    </w:p>
    <w:p w14:paraId="0970B171" w14:textId="60BF3775" w:rsidR="00564CD4" w:rsidRDefault="00564CD4" w:rsidP="00564CD4"/>
    <w:p w14:paraId="706EE2F3" w14:textId="77777777" w:rsidR="00920663" w:rsidRDefault="00590C70" w:rsidP="00050D4D">
      <w:pPr>
        <w:spacing w:line="360" w:lineRule="auto"/>
      </w:pPr>
      <w:r w:rsidRPr="00920663">
        <w:rPr>
          <w:rStyle w:val="Heading2Char"/>
        </w:rPr>
        <w:t>Explanation</w:t>
      </w:r>
      <w:r>
        <w:t xml:space="preserve">:  </w:t>
      </w:r>
    </w:p>
    <w:p w14:paraId="6D87553A" w14:textId="49774F6B" w:rsidR="00590C70" w:rsidRDefault="00920663" w:rsidP="00050D4D">
      <w:pPr>
        <w:spacing w:line="360" w:lineRule="auto"/>
      </w:pPr>
      <w:r>
        <w:t>Appendix C is a table of oyster tissues taken from an ocean acidification experiment done in January-February, 2012</w:t>
      </w:r>
      <w:r w:rsidR="00590C70">
        <w:t>.</w:t>
      </w:r>
      <w:r>
        <w:t xml:space="preserve">  Some of these samples were analyzed and results are presented in Chapters 2 and 3 and Appendices A and B.</w:t>
      </w:r>
      <w:r w:rsidR="00590C70">
        <w:t xml:space="preserve">  Samples with the prefix “Exp1” are from oysters that were exposed to elevated </w:t>
      </w:r>
      <w:r w:rsidR="00590C70" w:rsidRPr="00920663">
        <w:rPr>
          <w:i/>
        </w:rPr>
        <w:t>p</w:t>
      </w:r>
      <w:r w:rsidR="00590C70">
        <w:t>CO</w:t>
      </w:r>
      <w:r w:rsidR="00590C70" w:rsidRPr="00920663">
        <w:rPr>
          <w:vertAlign w:val="subscript"/>
        </w:rPr>
        <w:t>2</w:t>
      </w:r>
      <w:r w:rsidR="00590C70">
        <w:t xml:space="preserve"> for 1 week (these results are not presented in this dissertation).</w:t>
      </w:r>
      <w:r>
        <w:t xml:space="preserve">  A subset of oysters from each </w:t>
      </w:r>
      <w:r w:rsidRPr="00920663">
        <w:rPr>
          <w:i/>
        </w:rPr>
        <w:t>p</w:t>
      </w:r>
      <w:r>
        <w:t>CO</w:t>
      </w:r>
      <w:r w:rsidRPr="00920663">
        <w:rPr>
          <w:vertAlign w:val="subscript"/>
        </w:rPr>
        <w:t>2</w:t>
      </w:r>
      <w:r>
        <w:t xml:space="preserve"> treatment were heat shocked at 38°C for 1 hour before sampling.</w:t>
      </w:r>
      <w:r w:rsidR="00590C70">
        <w:t xml:space="preserve">  There was a hiccup in the water chemistry for the 1 week experiment: for the 400 </w:t>
      </w:r>
      <w:r w:rsidR="00716F99">
        <w:rPr>
          <w:rFonts w:ascii="Cambria" w:hAnsi="Cambria"/>
        </w:rPr>
        <w:t>μ</w:t>
      </w:r>
      <w:r w:rsidR="00590C70">
        <w:t>atm treatment (the control) the DuraFET probe was not accurately calibrated and for the first 36 hours of the experiment the pH of this treatment was around 7</w:t>
      </w:r>
      <w:r>
        <w:t xml:space="preserve"> for the first 3 days of the experiment but was then switched to pH 8 for the remainder of the exposure</w:t>
      </w:r>
      <w:r w:rsidR="00590C70">
        <w:t xml:space="preserve"> (for details see my lab notebook for January 7, 2012).</w:t>
      </w:r>
      <w:r w:rsidR="00716F99">
        <w:t xml:space="preserve">  Samples with the prefix “Exp2” are from the month-long experiment, the results of which are presented above.</w:t>
      </w:r>
    </w:p>
    <w:p w14:paraId="5E12A72E" w14:textId="77777777" w:rsidR="00716F99" w:rsidRDefault="00716F99" w:rsidP="00050D4D">
      <w:pPr>
        <w:spacing w:line="360" w:lineRule="auto"/>
      </w:pPr>
    </w:p>
    <w:p w14:paraId="0CA46AC1" w14:textId="58731252" w:rsidR="00716F99" w:rsidRPr="00564CD4" w:rsidRDefault="00716F99" w:rsidP="00050D4D">
      <w:pPr>
        <w:spacing w:line="360" w:lineRule="auto"/>
      </w:pPr>
      <w:r>
        <w:t xml:space="preserve">Each row in the spreadsheet represents one oyster.  For most oysters, two separate gill samples were taken and for Exp2 oysters the remaining body tissues (“whole body”) were also preserved.  Histology sections were taken for every oyster.  Treatment indicates which </w:t>
      </w:r>
      <w:r w:rsidRPr="00920663">
        <w:rPr>
          <w:i/>
        </w:rPr>
        <w:t>p</w:t>
      </w:r>
      <w:r>
        <w:t>CO</w:t>
      </w:r>
      <w:r w:rsidRPr="00920663">
        <w:rPr>
          <w:vertAlign w:val="subscript"/>
        </w:rPr>
        <w:t>2</w:t>
      </w:r>
      <w:r>
        <w:t xml:space="preserve"> the oyster was exposed to (400-2800 </w:t>
      </w:r>
      <w:r>
        <w:rPr>
          <w:rFonts w:ascii="Cambria" w:hAnsi="Cambria"/>
        </w:rPr>
        <w:t>μ</w:t>
      </w:r>
      <w:r>
        <w:t>atm) and which additional stress, if any (HS = heat shock, MS = mechanical stress).  Cells highlighted in yellow indicate that a tissue sample was already used for an experiment.  In the “Notes” column, the types of analyses done on each oyster are listed.</w:t>
      </w:r>
    </w:p>
    <w:sectPr w:rsidR="00716F99" w:rsidRPr="00564CD4" w:rsidSect="007570D3">
      <w:footerReference w:type="even" r:id="rId42"/>
      <w:footerReference w:type="default" r:id="rId4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19AF" w14:textId="77777777" w:rsidR="00EB59F7" w:rsidRDefault="00EB59F7" w:rsidP="009454B5">
      <w:r>
        <w:separator/>
      </w:r>
    </w:p>
  </w:endnote>
  <w:endnote w:type="continuationSeparator" w:id="0">
    <w:p w14:paraId="155D416A" w14:textId="77777777" w:rsidR="00EB59F7" w:rsidRDefault="00EB59F7"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04B7" w14:textId="77777777" w:rsidR="00EB59F7" w:rsidRDefault="00EB59F7"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90575B" w14:textId="77777777" w:rsidR="00EB59F7" w:rsidRDefault="00EB59F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2F42" w14:textId="77777777" w:rsidR="00EB59F7" w:rsidRDefault="00EB59F7"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555E">
      <w:rPr>
        <w:rStyle w:val="PageNumber"/>
        <w:noProof/>
      </w:rPr>
      <w:t>59</w:t>
    </w:r>
    <w:r>
      <w:rPr>
        <w:rStyle w:val="PageNumber"/>
      </w:rPr>
      <w:fldChar w:fldCharType="end"/>
    </w:r>
  </w:p>
  <w:p w14:paraId="2CD03A74" w14:textId="77777777" w:rsidR="00EB59F7" w:rsidRDefault="00EB59F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0F627" w14:textId="77777777" w:rsidR="00EB59F7" w:rsidRDefault="00EB59F7" w:rsidP="009454B5">
      <w:r>
        <w:separator/>
      </w:r>
    </w:p>
  </w:footnote>
  <w:footnote w:type="continuationSeparator" w:id="0">
    <w:p w14:paraId="1F85A63E" w14:textId="77777777" w:rsidR="00EB59F7" w:rsidRDefault="00EB59F7"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40FE7"/>
    <w:rsid w:val="00050D4D"/>
    <w:rsid w:val="00071B1D"/>
    <w:rsid w:val="0008341D"/>
    <w:rsid w:val="00086257"/>
    <w:rsid w:val="000D35D8"/>
    <w:rsid w:val="000F46A0"/>
    <w:rsid w:val="001010D9"/>
    <w:rsid w:val="001174D0"/>
    <w:rsid w:val="0013210F"/>
    <w:rsid w:val="00173404"/>
    <w:rsid w:val="00176EF1"/>
    <w:rsid w:val="001C03BF"/>
    <w:rsid w:val="001D4FF0"/>
    <w:rsid w:val="002053D6"/>
    <w:rsid w:val="00216B3B"/>
    <w:rsid w:val="002214CA"/>
    <w:rsid w:val="0024555E"/>
    <w:rsid w:val="00260602"/>
    <w:rsid w:val="00295E93"/>
    <w:rsid w:val="002A3DE3"/>
    <w:rsid w:val="002C7B21"/>
    <w:rsid w:val="002D577E"/>
    <w:rsid w:val="002F09AA"/>
    <w:rsid w:val="002F5FFC"/>
    <w:rsid w:val="0030116B"/>
    <w:rsid w:val="00305757"/>
    <w:rsid w:val="00326AC2"/>
    <w:rsid w:val="00353A53"/>
    <w:rsid w:val="0035708D"/>
    <w:rsid w:val="0036143A"/>
    <w:rsid w:val="00363A7C"/>
    <w:rsid w:val="00367483"/>
    <w:rsid w:val="0039086A"/>
    <w:rsid w:val="003C02A3"/>
    <w:rsid w:val="003C61BD"/>
    <w:rsid w:val="003E5089"/>
    <w:rsid w:val="004238B2"/>
    <w:rsid w:val="00426D9F"/>
    <w:rsid w:val="00433E37"/>
    <w:rsid w:val="0045586B"/>
    <w:rsid w:val="00463F94"/>
    <w:rsid w:val="00534DA8"/>
    <w:rsid w:val="005643FD"/>
    <w:rsid w:val="00564CD4"/>
    <w:rsid w:val="00581C49"/>
    <w:rsid w:val="0059047D"/>
    <w:rsid w:val="00590C70"/>
    <w:rsid w:val="005B03F6"/>
    <w:rsid w:val="005C1814"/>
    <w:rsid w:val="005E6037"/>
    <w:rsid w:val="006121D9"/>
    <w:rsid w:val="00624850"/>
    <w:rsid w:val="006315D6"/>
    <w:rsid w:val="00642A5C"/>
    <w:rsid w:val="00650BE8"/>
    <w:rsid w:val="006F283A"/>
    <w:rsid w:val="0070002F"/>
    <w:rsid w:val="00716F99"/>
    <w:rsid w:val="00722A74"/>
    <w:rsid w:val="00732DA8"/>
    <w:rsid w:val="007570D3"/>
    <w:rsid w:val="00785BFB"/>
    <w:rsid w:val="007903B1"/>
    <w:rsid w:val="0079169C"/>
    <w:rsid w:val="007E4E65"/>
    <w:rsid w:val="0081407C"/>
    <w:rsid w:val="00821EF3"/>
    <w:rsid w:val="00860E0A"/>
    <w:rsid w:val="008677CA"/>
    <w:rsid w:val="00872E37"/>
    <w:rsid w:val="00877472"/>
    <w:rsid w:val="008960B9"/>
    <w:rsid w:val="008B06D8"/>
    <w:rsid w:val="008C2481"/>
    <w:rsid w:val="008D6E3F"/>
    <w:rsid w:val="008E51E2"/>
    <w:rsid w:val="00914D90"/>
    <w:rsid w:val="00920663"/>
    <w:rsid w:val="00934525"/>
    <w:rsid w:val="00941786"/>
    <w:rsid w:val="009454B5"/>
    <w:rsid w:val="009B254F"/>
    <w:rsid w:val="009D7556"/>
    <w:rsid w:val="00A076C9"/>
    <w:rsid w:val="00A14DF5"/>
    <w:rsid w:val="00A15736"/>
    <w:rsid w:val="00A16689"/>
    <w:rsid w:val="00A42AD1"/>
    <w:rsid w:val="00A61FA8"/>
    <w:rsid w:val="00AB0DC5"/>
    <w:rsid w:val="00AC2BC9"/>
    <w:rsid w:val="00AC2C9D"/>
    <w:rsid w:val="00B02295"/>
    <w:rsid w:val="00B12147"/>
    <w:rsid w:val="00B25B7F"/>
    <w:rsid w:val="00B42A60"/>
    <w:rsid w:val="00B51F71"/>
    <w:rsid w:val="00BB2FCF"/>
    <w:rsid w:val="00BB44A9"/>
    <w:rsid w:val="00BB47F6"/>
    <w:rsid w:val="00BC5F99"/>
    <w:rsid w:val="00BE45C8"/>
    <w:rsid w:val="00C02D9B"/>
    <w:rsid w:val="00C15026"/>
    <w:rsid w:val="00C44DB0"/>
    <w:rsid w:val="00C661F6"/>
    <w:rsid w:val="00C85C10"/>
    <w:rsid w:val="00CA19DA"/>
    <w:rsid w:val="00CC339E"/>
    <w:rsid w:val="00CD79A7"/>
    <w:rsid w:val="00D03E5E"/>
    <w:rsid w:val="00D37AAA"/>
    <w:rsid w:val="00D62029"/>
    <w:rsid w:val="00D638F2"/>
    <w:rsid w:val="00D826A9"/>
    <w:rsid w:val="00D92FB6"/>
    <w:rsid w:val="00DB3ADB"/>
    <w:rsid w:val="00DF70F0"/>
    <w:rsid w:val="00E01B09"/>
    <w:rsid w:val="00E31863"/>
    <w:rsid w:val="00E57114"/>
    <w:rsid w:val="00E90BBA"/>
    <w:rsid w:val="00EB59F7"/>
    <w:rsid w:val="00EC2EC9"/>
    <w:rsid w:val="00ED7FBC"/>
    <w:rsid w:val="00EE4D1C"/>
    <w:rsid w:val="00EF2726"/>
    <w:rsid w:val="00EF7B60"/>
    <w:rsid w:val="00F061DB"/>
    <w:rsid w:val="00F11BEB"/>
    <w:rsid w:val="00F451C2"/>
    <w:rsid w:val="00F56FA1"/>
    <w:rsid w:val="00F6256A"/>
    <w:rsid w:val="00F66D5B"/>
    <w:rsid w:val="00F814BA"/>
    <w:rsid w:val="00FA07E7"/>
    <w:rsid w:val="00FC15CF"/>
    <w:rsid w:val="00FD2D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B008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Hyperlink">
    <w:name w:val="Hyperlink"/>
    <w:basedOn w:val="DefaultParagraphFont"/>
    <w:uiPriority w:val="99"/>
    <w:unhideWhenUsed/>
    <w:rsid w:val="00EB59F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Hyperlink">
    <w:name w:val="Hyperlink"/>
    <w:basedOn w:val="DefaultParagraphFont"/>
    <w:uiPriority w:val="99"/>
    <w:unhideWhenUsed/>
    <w:rsid w:val="00EB59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jpg"/><Relationship Id="rId21" Type="http://schemas.openxmlformats.org/officeDocument/2006/relationships/hyperlink" Target="http://conphys.oxfordjournals.org/content/1/1/cot009/suppl/DC1"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bioinfogp.cnb.csic.es/tools/venny/index.html" TargetMode="External"/><Relationship Id="rId24" Type="http://schemas.openxmlformats.org/officeDocument/2006/relationships/hyperlink" Target="http://www.r-project.org" TargetMode="External"/><Relationship Id="rId25" Type="http://schemas.openxmlformats.org/officeDocument/2006/relationships/hyperlink" Target="http://www.r-project.org" TargetMode="External"/><Relationship Id="rId26" Type="http://schemas.openxmlformats.org/officeDocument/2006/relationships/hyperlink" Target="http://uniprot.org" TargetMode="External"/><Relationship Id="rId27" Type="http://schemas.openxmlformats.org/officeDocument/2006/relationships/hyperlink" Target="http://david.abcc.ncifcrf.gov/" TargetMode="External"/><Relationship Id="rId28" Type="http://schemas.openxmlformats.org/officeDocument/2006/relationships/image" Target="media/image15.jpg"/><Relationship Id="rId29" Type="http://schemas.openxmlformats.org/officeDocument/2006/relationships/image" Target="media/image16.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jpg"/><Relationship Id="rId31" Type="http://schemas.openxmlformats.org/officeDocument/2006/relationships/image" Target="media/image18.jpg"/><Relationship Id="rId32" Type="http://schemas.openxmlformats.org/officeDocument/2006/relationships/image" Target="media/image19.jpg"/><Relationship Id="rId9" Type="http://schemas.openxmlformats.org/officeDocument/2006/relationships/image" Target="media/image3.jpg"/><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33" Type="http://schemas.openxmlformats.org/officeDocument/2006/relationships/image" Target="media/image20.jpg"/><Relationship Id="rId34" Type="http://schemas.openxmlformats.org/officeDocument/2006/relationships/image" Target="media/image21.jpg"/><Relationship Id="rId35" Type="http://schemas.openxmlformats.org/officeDocument/2006/relationships/image" Target="media/image22.jpg"/><Relationship Id="rId36" Type="http://schemas.openxmlformats.org/officeDocument/2006/relationships/image" Target="media/image23.jpg"/><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png"/><Relationship Id="rId18" Type="http://schemas.openxmlformats.org/officeDocument/2006/relationships/image" Target="media/image12.jpg"/><Relationship Id="rId19" Type="http://schemas.openxmlformats.org/officeDocument/2006/relationships/image" Target="media/image13.jpg"/><Relationship Id="rId37" Type="http://schemas.openxmlformats.org/officeDocument/2006/relationships/image" Target="media/image24.jpg"/><Relationship Id="rId38" Type="http://schemas.openxmlformats.org/officeDocument/2006/relationships/image" Target="media/image25.jpg"/><Relationship Id="rId39" Type="http://schemas.openxmlformats.org/officeDocument/2006/relationships/image" Target="media/image26.jpg"/><Relationship Id="rId40" Type="http://schemas.openxmlformats.org/officeDocument/2006/relationships/image" Target="media/image27.jpg"/><Relationship Id="rId41" Type="http://schemas.openxmlformats.org/officeDocument/2006/relationships/image" Target="media/image28.emf"/><Relationship Id="rId42" Type="http://schemas.openxmlformats.org/officeDocument/2006/relationships/footer" Target="footer1.xml"/><Relationship Id="rId43" Type="http://schemas.openxmlformats.org/officeDocument/2006/relationships/footer" Target="footer2.xml"/><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TotalTime>
  <Pages>120</Pages>
  <Words>103219</Words>
  <Characters>588351</Characters>
  <Application>Microsoft Macintosh Word</Application>
  <DocSecurity>0</DocSecurity>
  <Lines>4902</Lines>
  <Paragraphs>1380</Paragraphs>
  <ScaleCrop>false</ScaleCrop>
  <Company>University of Washington</Company>
  <LinksUpToDate>false</LinksUpToDate>
  <CharactersWithSpaces>69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Timmins-Schiffman</dc:creator>
  <cp:keywords/>
  <dc:description/>
  <cp:lastModifiedBy>Emma Timmins-Schiffman</cp:lastModifiedBy>
  <cp:revision>17</cp:revision>
  <dcterms:created xsi:type="dcterms:W3CDTF">2014-01-10T00:48:00Z</dcterms:created>
  <dcterms:modified xsi:type="dcterms:W3CDTF">2014-01-1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